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A71153" w14:textId="28AD83F3" w:rsidR="003C0757" w:rsidRDefault="00DE55A2" w:rsidP="003C0757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Table 2</w:t>
      </w:r>
      <w:r w:rsidR="003C0757">
        <w:rPr>
          <w:rFonts w:ascii="Times New Roman" w:hAnsi="Times New Roman"/>
          <w:b/>
        </w:rPr>
        <w:t>.</w:t>
      </w:r>
      <w:r>
        <w:rPr>
          <w:rFonts w:ascii="Times New Roman" w:hAnsi="Times New Roman"/>
          <w:b/>
        </w:rPr>
        <w:t>1. Abundance of macroplastics observed on beaches</w:t>
      </w:r>
    </w:p>
    <w:tbl>
      <w:tblPr>
        <w:tblpPr w:leftFromText="180" w:rightFromText="180" w:bottomFromText="160" w:vertAnchor="text" w:tblpY="1"/>
        <w:tblOverlap w:val="never"/>
        <w:tblW w:w="10620" w:type="dxa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708"/>
        <w:gridCol w:w="1133"/>
        <w:gridCol w:w="1133"/>
        <w:gridCol w:w="1417"/>
        <w:gridCol w:w="991"/>
        <w:gridCol w:w="991"/>
        <w:gridCol w:w="992"/>
        <w:gridCol w:w="1133"/>
      </w:tblGrid>
      <w:tr w:rsidR="00DE55A2" w14:paraId="15928474" w14:textId="77777777" w:rsidTr="0008371D">
        <w:trPr>
          <w:cantSplit/>
          <w:trHeight w:val="456"/>
          <w:tblHeader/>
        </w:trPr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DF16AB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197E40C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B14539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000000"/>
            </w:tcBorders>
            <w:vAlign w:val="center"/>
            <w:hideMark/>
          </w:tcPr>
          <w:p w14:paraId="15D86AC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bundance (kg/km)</w:t>
            </w:r>
          </w:p>
          <w:p w14:paraId="2A862BB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  <w:t>if not defined differently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846EA6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bundance of fisheries waste (kg/km)</w:t>
            </w:r>
            <w:r>
              <w:rPr>
                <w:rFonts w:ascii="Times New Roman" w:eastAsia="Times New Roman" w:hAnsi="Times New Roman"/>
                <w:bCs/>
                <w:color w:val="000000"/>
                <w:sz w:val="16"/>
                <w:szCs w:val="20"/>
                <w:lang w:eastAsia="en-GB"/>
              </w:rPr>
              <w:t xml:space="preserve"> if not defined differently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39A9D9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thod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D9BE08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Total length (km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0006F0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Beaches (no.)</w:t>
            </w: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BAF77C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DE55A2" w14:paraId="2699BC70" w14:textId="77777777" w:rsidTr="003C0757">
        <w:trPr>
          <w:trHeight w:val="334"/>
        </w:trPr>
        <w:tc>
          <w:tcPr>
            <w:tcW w:w="988" w:type="dxa"/>
            <w:vMerge w:val="restart"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textDirection w:val="btLr"/>
            <w:vAlign w:val="center"/>
            <w:hideMark/>
          </w:tcPr>
          <w:p w14:paraId="30F01F7F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Bering Sea and Subarctic North Pacific </w:t>
            </w:r>
          </w:p>
          <w:p w14:paraId="06F51E50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Aleutian Islands)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498880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mchitka Island</w:t>
            </w:r>
          </w:p>
        </w:tc>
        <w:tc>
          <w:tcPr>
            <w:tcW w:w="708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AA656E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2</w:t>
            </w:r>
          </w:p>
        </w:tc>
        <w:tc>
          <w:tcPr>
            <w:tcW w:w="2266" w:type="dxa"/>
            <w:gridSpan w:val="2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0A60627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121.64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93.2 n/km)</w:t>
            </w:r>
          </w:p>
        </w:tc>
        <w:tc>
          <w:tcPr>
            <w:tcW w:w="141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EAD34F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19.83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28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 trawls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108.57 kg/km) </w:t>
            </w:r>
          </w:p>
        </w:tc>
        <w:tc>
          <w:tcPr>
            <w:tcW w:w="991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5D585C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sual observation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(herienafter - VO)</w:t>
            </w:r>
          </w:p>
        </w:tc>
        <w:tc>
          <w:tcPr>
            <w:tcW w:w="991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B79F6E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2" w:type="dxa"/>
            <w:vMerge w:val="restart"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01023DC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0811A5" w14:textId="64DAA78C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rrell&lt;/Author&gt;&lt;Year&gt;1980&lt;/Year&gt;&lt;RecNum&gt;144&lt;/RecNum&gt;&lt;DisplayText&gt;(Merrell, 1980)&lt;/DisplayText&gt;&lt;record&gt;&lt;rec-number&gt;144&lt;/rec-number&gt;&lt;foreign-keys&gt;&lt;key app="EN" db-id="rfftxfrp5xxvp1eedz6vpfs7t95sssfzz5pf" timestamp="1517485787"&gt;144&lt;/key&gt;&lt;/foreign-keys&gt;&lt;ref-type name="Journal Article"&gt;17&lt;/ref-type&gt;&lt;contributors&gt;&lt;authors&gt;&lt;author&gt;Merrell, T.R.&lt;/author&gt;&lt;/authors&gt;&lt;/contributors&gt;&lt;titles&gt;&lt;title&gt;Accumulation of plastic litter on beaches of Amchitka Island, Alaska&lt;/title&gt;&lt;secondary-title&gt;Marine Environmental Research&lt;/secondary-title&gt;&lt;/titles&gt;&lt;periodical&gt;&lt;full-title&gt;Marine Environmental Research&lt;/full-title&gt;&lt;/periodical&gt;&lt;pages&gt;171-184&lt;/pages&gt;&lt;volume&gt;3&lt;/volume&gt;&lt;number&gt;3&lt;/number&gt;&lt;dates&gt;&lt;year&gt;1980&lt;/year&gt;&lt;/dates&gt;&lt;isbn&gt;0141-1136&lt;/isbn&gt;&lt;urls&gt;&lt;/urls&gt;&lt;custom1&gt;Sources&lt;/custom1&gt;&lt;custom3&gt;Distribution&lt;/custom3&gt;&lt;custom6&gt;Crosscutting&lt;/custom6&gt;&lt;custom7&gt;Alaska&lt;/custom7&gt;&lt;electronic-resource-num&gt;https://doi.org/10.1016/0141-1136(80)90025-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5" w:tooltip="Merrell, 1980 #14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rrell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1A43DF47" w14:textId="77777777" w:rsidTr="003C0757">
        <w:trPr>
          <w:trHeight w:val="450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72DEDD4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ADC607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6D5D0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3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5964DA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156.42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283.9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22EBCE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54.607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76.6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 trawls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132.24 kg/km)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612396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30B01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E0E28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5F7CCE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2501037B" w14:textId="77777777" w:rsidTr="003C0757">
        <w:trPr>
          <w:trHeight w:val="268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8D964C2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6FB48A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1E46B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vAlign w:val="center"/>
            <w:hideMark/>
          </w:tcPr>
          <w:p w14:paraId="318CC35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345.42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499.3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02E8BB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39.44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278.6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trawls 290 kg/km)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4B1C9C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396FE9D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B27FA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D89CB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16AEACBB" w14:textId="77777777" w:rsidTr="003C0757">
        <w:trPr>
          <w:trHeight w:val="1141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32EF47D9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0A41239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515BC5A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single" w:sz="4" w:space="0" w:color="auto"/>
              <w:bottom w:val="double" w:sz="6" w:space="0" w:color="auto"/>
              <w:right w:val="single" w:sz="4" w:space="0" w:color="000000"/>
            </w:tcBorders>
            <w:vAlign w:val="center"/>
            <w:hideMark/>
          </w:tcPr>
          <w:p w14:paraId="48B9C92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otal 254.14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588.9 n/km)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vAlign w:val="center"/>
            <w:hideMark/>
          </w:tcPr>
          <w:p w14:paraId="1A665C7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47.955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or 198 n/km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trawls</w:t>
            </w:r>
          </w:p>
          <w:p w14:paraId="63F7359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190.82 kg/km) </w:t>
            </w: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DD10B87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7B3E9B2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vMerge/>
            <w:tcBorders>
              <w:top w:val="single" w:sz="18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C193F9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A922F2" w14:textId="59162B2C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rrell&lt;/Author&gt;&lt;Year&gt;1984&lt;/Year&gt;&lt;RecNum&gt;145&lt;/RecNum&gt;&lt;DisplayText&gt;(Merrell, 1984)&lt;/DisplayText&gt;&lt;record&gt;&lt;rec-number&gt;145&lt;/rec-number&gt;&lt;foreign-keys&gt;&lt;key app="EN" db-id="rfftxfrp5xxvp1eedz6vpfs7t95sssfzz5pf" timestamp="1517485787"&gt;145&lt;/key&gt;&lt;/foreign-keys&gt;&lt;ref-type name="Journal Article"&gt;17&lt;/ref-type&gt;&lt;contributors&gt;&lt;authors&gt;&lt;author&gt;Merrell, T.R.&lt;/author&gt;&lt;/authors&gt;&lt;/contributors&gt;&lt;titles&gt;&lt;title&gt;A decade of change in nets and plastic litter from fisheries off Alaska&lt;/title&gt;&lt;secondary-title&gt;Marine Pollution Bulletin&lt;/secondary-title&gt;&lt;/titles&gt;&lt;periodical&gt;&lt;full-title&gt;Marine Pollution Bulletin&lt;/full-title&gt;&lt;/periodical&gt;&lt;pages&gt;378-384&lt;/pages&gt;&lt;volume&gt;15&lt;/volume&gt;&lt;number&gt;10&lt;/number&gt;&lt;dates&gt;&lt;year&gt;1984&lt;/year&gt;&lt;/dates&gt;&lt;isbn&gt;0025-326X&lt;/isbn&gt;&lt;urls&gt;&lt;/urls&gt;&lt;custom1&gt;Sources&lt;/custom1&gt;&lt;custom2&gt;Pathway&lt;/custom2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6" w:tooltip="Merrell, 1984 #1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rrell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61FD044A" w14:textId="77777777" w:rsidTr="003C0757">
        <w:trPr>
          <w:cantSplit/>
          <w:trHeight w:val="113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6253D8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DB540D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8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D85AD8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</w:t>
            </w:r>
          </w:p>
        </w:tc>
        <w:tc>
          <w:tcPr>
            <w:tcW w:w="2266" w:type="dxa"/>
            <w:gridSpan w:val="2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000000"/>
            </w:tcBorders>
            <w:noWrap/>
            <w:vAlign w:val="center"/>
            <w:hideMark/>
          </w:tcPr>
          <w:p w14:paraId="1C5E248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0 n/km</w:t>
            </w: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2AD044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0 (litter from trawls)</w:t>
            </w:r>
          </w:p>
        </w:tc>
        <w:tc>
          <w:tcPr>
            <w:tcW w:w="991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289BD1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</w:t>
            </w:r>
          </w:p>
        </w:tc>
        <w:tc>
          <w:tcPr>
            <w:tcW w:w="991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928A02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992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4695E9B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3" w:type="dxa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033E5A1" w14:textId="0E3A91A8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ohnson&lt;/Author&gt;&lt;Year&gt;1990&lt;/Year&gt;&lt;RecNum&gt;228&lt;/RecNum&gt;&lt;DisplayText&gt;(Johnson, 1990)&lt;/DisplayText&gt;&lt;record&gt;&lt;rec-number&gt;228&lt;/rec-number&gt;&lt;foreign-keys&gt;&lt;key app="EN" db-id="rfftxfrp5xxvp1eedz6vpfs7t95sssfzz5pf" timestamp="1518622123"&gt;228&lt;/key&gt;&lt;/foreign-keys&gt;&lt;ref-type name="Conference Paper"&gt;47&lt;/ref-type&gt;&lt;contributors&gt;&lt;authors&gt;&lt;author&gt;Johnson, S. W.&lt;/author&gt;&lt;/authors&gt;&lt;/contributors&gt;&lt;titles&gt;&lt;title&gt;Distribution, abundance, and source of entanglement debris and other plastics on Alaskan beaches, 1982-88&lt;/title&gt;&lt;secondary-title&gt;The Second International Conference on Marine Debris&lt;/secondary-title&gt;&lt;/titles&gt;&lt;pages&gt;331-348&lt;/pages&gt;&lt;dates&gt;&lt;year&gt;1990&lt;/year&gt;&lt;/dates&gt;&lt;pub-location&gt;Honolulu&lt;/pub-location&gt;&lt;urls&gt;&lt;/urls&gt;&lt;custom1&gt;Sources&lt;/custom1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8" w:tooltip="Johnson, 1990 #2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ohnson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75BFEEDC" w14:textId="77777777" w:rsidTr="003C0757">
        <w:trPr>
          <w:cantSplit/>
          <w:trHeight w:val="1847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429A6A91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8F7232E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tu, Agattu, Shemya, Buldir, Kiska, Little Kiska and Adak</w:t>
            </w:r>
          </w:p>
        </w:tc>
        <w:tc>
          <w:tcPr>
            <w:tcW w:w="708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C0D61C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2266" w:type="dxa"/>
            <w:gridSpan w:val="2"/>
            <w:tcBorders>
              <w:top w:val="single" w:sz="18" w:space="0" w:color="auto"/>
              <w:left w:val="nil"/>
              <w:bottom w:val="nil"/>
              <w:right w:val="single" w:sz="4" w:space="0" w:color="000000"/>
            </w:tcBorders>
            <w:vAlign w:val="center"/>
            <w:hideMark/>
          </w:tcPr>
          <w:p w14:paraId="286C960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2 n/km</w:t>
            </w:r>
          </w:p>
        </w:tc>
        <w:tc>
          <w:tcPr>
            <w:tcW w:w="1417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68C4BE9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95,95 n/km </w:t>
            </w:r>
          </w:p>
          <w:p w14:paraId="5ED0B99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086BBC2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,19 n/km (netting)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81EF5A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Sea level to high storm tide level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6C298F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7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2738716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133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5122FC9" w14:textId="30FD7E9F" w:rsidR="00DE55A2" w:rsidRDefault="00DA379D" w:rsidP="00DA379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nville&lt;/Author&gt;&lt;Year&gt;1990&lt;/Year&gt;&lt;RecNum&gt;230&lt;/RecNum&gt;&lt;DisplayText&gt;(Manville, 1990)&lt;/DisplayText&gt;&lt;record&gt;&lt;rec-number&gt;230&lt;/rec-number&gt;&lt;foreign-keys&gt;&lt;key app="EN" db-id="rfftxfrp5xxvp1eedz6vpfs7t95sssfzz5pf" timestamp="1518622123"&gt;230&lt;/key&gt;&lt;/foreign-keys&gt;&lt;ref-type name="Conference Paper"&gt;47&lt;/ref-type&gt;&lt;contributors&gt;&lt;authors&gt;&lt;author&gt;Manville, A. M.&lt;/author&gt;&lt;/authors&gt;&lt;/contributors&gt;&lt;titles&gt;&lt;title&gt;A survey of plastics on western Aleutian Island beaches and related wildlife entanglement&lt;/title&gt;&lt;secondary-title&gt;The Second International Conference on Marine Debris&lt;/secondary-title&gt;&lt;/titles&gt;&lt;pages&gt;2-7&lt;/pages&gt;&lt;dates&gt;&lt;year&gt;1990&lt;/year&gt;&lt;/dates&gt;&lt;pub-location&gt;Honolulu&lt;/pub-location&gt;&lt;urls&gt;&lt;/urls&gt;&lt;custom1&gt;Sources&lt;/custom1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2" w:tooltip="Manville, 1990 #23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nvil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E55A2" w14:paraId="1FF55052" w14:textId="77777777" w:rsidTr="003C0757">
        <w:trPr>
          <w:cantSplit/>
          <w:trHeight w:val="113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nil"/>
            </w:tcBorders>
            <w:textDirection w:val="btLr"/>
            <w:vAlign w:val="center"/>
            <w:hideMark/>
          </w:tcPr>
          <w:p w14:paraId="5F3B5AA4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Chukchi Sea</w:t>
            </w:r>
          </w:p>
        </w:tc>
        <w:tc>
          <w:tcPr>
            <w:tcW w:w="1134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113500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ape Krusenstern National Monument 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62AF84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133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84576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94.36 </w:t>
            </w:r>
            <w:r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(</w:t>
            </w:r>
            <w:r>
              <w:rPr>
                <w:rFonts w:ascii="Cambria Math" w:hAnsi="Cambria Math" w:cs="Cambria Math"/>
                <w:i/>
                <w:color w:val="000000"/>
                <w:sz w:val="20"/>
                <w:szCs w:val="20"/>
              </w:rPr>
              <w:t>∽</w:t>
            </w:r>
            <w:r>
              <w:rPr>
                <w:rFonts w:ascii="Times New Roman" w:hAnsi="Times New Roman"/>
                <w:i/>
                <w:color w:val="000000"/>
                <w:sz w:val="20"/>
                <w:szCs w:val="20"/>
              </w:rPr>
              <w:t>85% of total debris)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519C216" w14:textId="77777777" w:rsidR="00DE55A2" w:rsidRDefault="00DE55A2" w:rsidP="00CB04F9">
            <w:pPr>
              <w:spacing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5± 0.31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 xml:space="preserve">-1 </w:t>
            </w:r>
          </w:p>
          <w:p w14:paraId="2837C4B3" w14:textId="77777777" w:rsidR="00DE55A2" w:rsidRDefault="00DE55A2" w:rsidP="00CB04F9">
            <w:pPr>
              <w:spacing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plastic, rope/netting, foam)</w:t>
            </w:r>
          </w:p>
        </w:tc>
        <w:tc>
          <w:tcPr>
            <w:tcW w:w="1417" w:type="dxa"/>
            <w:vMerge w:val="restart"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E81C06B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16+-0.18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rope/netting)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BFCE51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imate vegetation line; wrack line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5AE69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23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4D4802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CD0590E" w14:textId="0D21040D" w:rsidR="00DE55A2" w:rsidRDefault="00DA379D" w:rsidP="00DA379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b2xhc2VrPC9BdXRob3I+PFllYXI+MjAxNzwvWWVhcj48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b2xhc2VrPC9BdXRob3I+PFllYXI+MjAxNzwvWWVhcj48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7" w:tooltip="Polasek, 2017 #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lasek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DE55A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DE55A2" w14:paraId="52FA9646" w14:textId="77777777" w:rsidTr="003C0757">
        <w:trPr>
          <w:cantSplit/>
          <w:trHeight w:val="1134"/>
        </w:trPr>
        <w:tc>
          <w:tcPr>
            <w:tcW w:w="988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nil"/>
            </w:tcBorders>
            <w:vAlign w:val="center"/>
            <w:hideMark/>
          </w:tcPr>
          <w:p w14:paraId="2117124A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D2552B7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Land Bridge National Preserve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BE2E1F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A029B8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13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92% of total debris)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114DD0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thinThickSmallGap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86F8FA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AE627F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imate vegetation line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A993BE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49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739CC83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0B9CD01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58B43EB6" w14:textId="77777777" w:rsidTr="003C0757">
        <w:trPr>
          <w:cantSplit/>
          <w:trHeight w:val="1474"/>
        </w:trPr>
        <w:tc>
          <w:tcPr>
            <w:tcW w:w="988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textDirection w:val="btLr"/>
            <w:vAlign w:val="center"/>
            <w:hideMark/>
          </w:tcPr>
          <w:p w14:paraId="7263DF62" w14:textId="77777777" w:rsidR="00DE55A2" w:rsidRDefault="00DE55A2" w:rsidP="00CB04F9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Subarctic North Pacific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Gulf of Alaska)</w:t>
            </w:r>
          </w:p>
        </w:tc>
        <w:tc>
          <w:tcPr>
            <w:tcW w:w="1134" w:type="dxa"/>
            <w:tcBorders>
              <w:top w:val="single" w:sz="1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C7D9847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enai Fjords National Park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947C85C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1DE794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18.25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90% of total debris)</w:t>
            </w: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EDF0BA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4.68± 51.74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</w:p>
          <w:p w14:paraId="2DCFF43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1DD8D24D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 w:val="restart"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208922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.96 ± 14.5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kg/km h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1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rope/netting)</w:t>
            </w:r>
          </w:p>
          <w:p w14:paraId="3DDC25F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41A8F38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99385D8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Approx. vegetation line, Wet-dry line, Berm line, Wrack line, Beach center line</w:t>
            </w:r>
          </w:p>
        </w:tc>
        <w:tc>
          <w:tcPr>
            <w:tcW w:w="991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B827659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84</w:t>
            </w:r>
          </w:p>
        </w:tc>
        <w:tc>
          <w:tcPr>
            <w:tcW w:w="992" w:type="dxa"/>
            <w:tcBorders>
              <w:top w:val="single" w:sz="1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7032E1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00C08A4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50D6DAC3" w14:textId="77777777" w:rsidTr="003C0757">
        <w:trPr>
          <w:cantSplit/>
          <w:trHeight w:val="147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vAlign w:val="center"/>
            <w:hideMark/>
          </w:tcPr>
          <w:p w14:paraId="15D6C2B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AF94803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rangell-St. Elias National Park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84C9140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C6D2F5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24.91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76% of total debris)</w:t>
            </w:r>
          </w:p>
        </w:tc>
        <w:tc>
          <w:tcPr>
            <w:tcW w:w="1133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3BD4C5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0272AA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99C429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Vegetation line, Berm line</w:t>
            </w: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AB2EF8C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45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D9CA82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DEB8EEB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7FBC3070" w14:textId="77777777" w:rsidTr="003C0757">
        <w:trPr>
          <w:cantSplit/>
          <w:trHeight w:val="1474"/>
        </w:trPr>
        <w:tc>
          <w:tcPr>
            <w:tcW w:w="988" w:type="dxa"/>
            <w:vMerge/>
            <w:tcBorders>
              <w:top w:val="single" w:sz="18" w:space="0" w:color="auto"/>
              <w:left w:val="single" w:sz="4" w:space="0" w:color="auto"/>
              <w:bottom w:val="thinThickSmallGap" w:sz="18" w:space="0" w:color="auto"/>
              <w:right w:val="nil"/>
            </w:tcBorders>
            <w:vAlign w:val="center"/>
            <w:hideMark/>
          </w:tcPr>
          <w:p w14:paraId="5D933B63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45A28EB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tmai National Park and Preserve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1E0A50D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228A9EE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23.19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Cambria Math" w:eastAsia="Times New Roman" w:hAnsi="Cambria Math" w:cs="Cambria Math"/>
                <w:i/>
                <w:color w:val="000000"/>
                <w:sz w:val="20"/>
                <w:szCs w:val="20"/>
                <w:lang w:eastAsia="en-GB"/>
              </w:rPr>
              <w:t>∽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95.1% of total debris)</w:t>
            </w:r>
          </w:p>
        </w:tc>
        <w:tc>
          <w:tcPr>
            <w:tcW w:w="1133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D0BF0DE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top w:val="single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E245395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2A75A4A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Beach center line</w:t>
            </w:r>
          </w:p>
        </w:tc>
        <w:tc>
          <w:tcPr>
            <w:tcW w:w="991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93F969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.68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780B9D4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2065E2D8" w14:textId="77777777" w:rsidR="00DE55A2" w:rsidRDefault="00DE55A2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E55A2" w14:paraId="200A5BFC" w14:textId="77777777" w:rsidTr="003A1E4D">
        <w:trPr>
          <w:cantSplit/>
          <w:trHeight w:val="1134"/>
        </w:trPr>
        <w:tc>
          <w:tcPr>
            <w:tcW w:w="988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9B2CD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  <w:lang w:eastAsia="en-GB"/>
              </w:rPr>
              <w:t>North Atlantic Ocean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138978" w14:textId="77777777" w:rsidR="00DE55A2" w:rsidRDefault="00DE55A2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Iceland</w:t>
            </w:r>
          </w:p>
        </w:tc>
        <w:tc>
          <w:tcPr>
            <w:tcW w:w="708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DB34F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2266" w:type="dxa"/>
            <w:gridSpan w:val="2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4BB10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3,625 g/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[ Total 59 items =261 g]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914BB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CFB17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95AD3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72 m</w:t>
            </w:r>
            <w:r>
              <w:rPr>
                <w:rFonts w:ascii="Times New Roman" w:eastAsia="Times New Roman" w:hAnsi="Times New Roman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[36 quadrates (2x2m)]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EE36B5" w14:textId="77777777" w:rsidR="00DE55A2" w:rsidRDefault="00DE55A2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133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B5805D" w14:textId="01463C66" w:rsidR="00DE55A2" w:rsidRPr="00DA379D" w:rsidRDefault="00E71D9E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ippo&lt;/Author&gt;&lt;Year&gt;2012&lt;/Year&gt;&lt;RecNum&gt;121&lt;/RecNum&gt;&lt;DisplayText&gt;(Dippo, 2012)&lt;/DisplayText&gt;&lt;record&gt;&lt;rec-number&gt;121&lt;/rec-number&gt;&lt;foreign-keys&gt;&lt;key app="EN" db-id="rfftxfrp5xxvp1eedz6vpfs7t95sssfzz5pf" timestamp="1517485787"&gt;121&lt;/key&gt;&lt;/foreign-keys&gt;&lt;ref-type name="Thesis"&gt;32&lt;/ref-type&gt;&lt;contributors&gt;&lt;authors&gt;&lt;author&gt;Dippo, B.&lt;/author&gt;&lt;/authors&gt;&lt;/contributors&gt;&lt;titles&gt;&lt;title&gt;Microplastics in the coastal environment of West Iceland&lt;/title&gt;&lt;secondary-title&gt;Faculty of Business and Science&lt;/secondary-title&gt;&lt;/titles&gt;&lt;pages&gt;66&lt;/pages&gt;&lt;dates&gt;&lt;year&gt;2012&lt;/year&gt;&lt;/dates&gt;&lt;publisher&gt;University of Akureyri&lt;/publisher&gt;&lt;label&gt;Microplastics&lt;/label&gt;&lt;urls&gt;&lt;related-urls&gt;&lt;url&gt;https://skemman.is/bitstream/1946/12287/1/Microplastic_secure.pdf&lt;/url&gt;&lt;/related-urls&gt;&lt;/urls&gt;&lt;custom3&gt;Distribution&lt;/custom3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2" w:tooltip="Dippo, 2012 #12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ippo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A1E4D" w14:paraId="29B6F019" w14:textId="77777777" w:rsidTr="004C0C60">
        <w:trPr>
          <w:cantSplit/>
          <w:trHeight w:val="76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52D0F1AD" w14:textId="2B2A64ED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D451E4" w14:textId="315573ED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 Greenland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noWrap/>
            <w:vAlign w:val="center"/>
          </w:tcPr>
          <w:p w14:paraId="50565BB6" w14:textId="1FC3F0F9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-2017</w:t>
            </w:r>
          </w:p>
        </w:tc>
        <w:tc>
          <w:tcPr>
            <w:tcW w:w="2266" w:type="dxa"/>
            <w:gridSpan w:val="2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2A9CD92C" w14:textId="3C5641FE" w:rsidR="003A1E4D" w:rsidRDefault="003A1E4D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r w:rsidR="00D36E3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–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34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100 m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E444087" w14:textId="44674CB6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B6C692F" w14:textId="22B11031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0C30BB" w14:textId="11FA7CAE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vAlign w:val="center"/>
          </w:tcPr>
          <w:p w14:paraId="33B624C4" w14:textId="069F887F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DAD3AD5" w14:textId="628D05C4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A1E4D" w14:paraId="4914F1B1" w14:textId="77777777" w:rsidTr="00D36E32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</w:tcPr>
          <w:p w14:paraId="7ACC9AEF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1660C953" w14:textId="49F6B1C4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 Greenland</w:t>
            </w:r>
          </w:p>
        </w:tc>
        <w:tc>
          <w:tcPr>
            <w:tcW w:w="708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1A1835F8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6" w:type="dxa"/>
            <w:gridSpan w:val="2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4ADFF0D2" w14:textId="2394EC32" w:rsidR="003A1E4D" w:rsidRDefault="003A1E4D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(0–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</w:t>
            </w:r>
            <w:r w:rsidRPr="00DA4B3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m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0C2692D7" w14:textId="00B4C01C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EDC00D2" w14:textId="54A8587E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19185368" w14:textId="4BE6586F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5446B76" w14:textId="77777777" w:rsidR="003A1E4D" w:rsidRDefault="003A1E4D" w:rsidP="003A1E4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CDB6DED" w14:textId="77777777" w:rsidR="003A1E4D" w:rsidRDefault="003A1E4D" w:rsidP="003A1E4D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CF2D94D" w14:textId="77777777" w:rsidTr="00034240">
        <w:trPr>
          <w:cantSplit/>
          <w:trHeight w:val="764"/>
        </w:trPr>
        <w:tc>
          <w:tcPr>
            <w:tcW w:w="988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136DDE90" w14:textId="2207F356" w:rsidR="008C4B39" w:rsidRDefault="008C4B39" w:rsidP="0003424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0C33F5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Mid-Atlantic Ridge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FFEEC2" w14:textId="17E0FDA4" w:rsidR="008C4B39" w:rsidRDefault="008C4B39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proofErr w:type="gramStart"/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</w:t>
            </w:r>
            <w:proofErr w:type="gramEnd"/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D778E60" w14:textId="34A89CB4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thinThickSmallGap" w:sz="1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409BB62" w14:textId="6C14C2C2" w:rsidR="008C4B39" w:rsidRDefault="008C4B39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850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 or 60 kg/km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9321244" w14:textId="34C98600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stimated for all 7 beaches:</w:t>
            </w:r>
          </w:p>
          <w:p w14:paraId="322685D1" w14:textId="77777777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  <w:p w14:paraId="40F3BBA8" w14:textId="32B1A03A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06 </w:t>
            </w:r>
            <w:r w:rsidR="0034069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</w:p>
          <w:p w14:paraId="6172E6A8" w14:textId="77777777" w:rsid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</w:t>
            </w:r>
          </w:p>
          <w:p w14:paraId="4553A30D" w14:textId="1007B7F1" w:rsidR="008C4B39" w:rsidRPr="008C4B39" w:rsidRDefault="008C4B39" w:rsidP="008C4B3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 kg/km</w:t>
            </w:r>
          </w:p>
        </w:tc>
        <w:tc>
          <w:tcPr>
            <w:tcW w:w="1417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noWrap/>
            <w:vAlign w:val="center"/>
          </w:tcPr>
          <w:p w14:paraId="34A3104D" w14:textId="0FA8ECEB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5-65% of total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B526FF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E1CF902" w14:textId="3B867D7C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32BDCBCD" w14:textId="59CAA4B1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40</w:t>
            </w:r>
          </w:p>
          <w:p w14:paraId="154A311E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018E9B71" w14:textId="77777777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6A5FA5A" w14:textId="2168D36A" w:rsidR="008C4B39" w:rsidRDefault="008C4B39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x2</w:t>
            </w:r>
          </w:p>
        </w:tc>
        <w:tc>
          <w:tcPr>
            <w:tcW w:w="992" w:type="dxa"/>
            <w:vMerge w:val="restart"/>
            <w:tcBorders>
              <w:top w:val="thinThickSmallGap" w:sz="18" w:space="0" w:color="auto"/>
              <w:left w:val="nil"/>
              <w:right w:val="single" w:sz="4" w:space="0" w:color="auto"/>
            </w:tcBorders>
            <w:vAlign w:val="center"/>
          </w:tcPr>
          <w:p w14:paraId="7F55D574" w14:textId="135AC4A3" w:rsidR="008C4B39" w:rsidRDefault="008C4B39" w:rsidP="0052698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  <w:p w14:paraId="18820FF6" w14:textId="0682F65D" w:rsidR="008C4B39" w:rsidRDefault="008C4B39" w:rsidP="0052698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50AB0BDC" w14:textId="7AECBB40" w:rsidR="008C4B39" w:rsidRDefault="008C4B39" w:rsidP="008C4B3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ienitz&lt;/Author&gt;&lt;Year&gt;2013&lt;/Year&gt;&lt;RecNum&gt;429&lt;/RecNum&gt;&lt;DisplayText&gt;(Kienitz, 2013)&lt;/DisplayText&gt;&lt;record&gt;&lt;rec-number&gt;429&lt;/rec-number&gt;&lt;foreign-keys&gt;&lt;key app="EN" db-id="rfftxfrp5xxvp1eedz6vpfs7t95sssfzz5pf" timestamp="1521645809"&gt;429&lt;/key&gt;&lt;/foreign-keys&gt;&lt;ref-type name="Thesis"&gt;32&lt;/ref-type&gt;&lt;contributors&gt;&lt;authors&gt;&lt;author&gt;Kienitz, A.-T.&lt;/author&gt;&lt;/authors&gt;&lt;tertiary-authors&gt;&lt;author&gt;Hrönn Ólína Jörundsdóttir&lt;/author&gt;&lt;/tertiary-authors&gt;&lt;/contributors&gt;&lt;titles&gt;&lt;title&gt;Marine Debris in the Coastal Environment of Iceland´s Nature Reserve, Hornstrandir - Sources, Consequences and Prevention Measures&lt;/title&gt;&lt;secondary-title&gt;Faculty of Business and Science&lt;/secondary-title&gt;&lt;/titles&gt;&lt;dates&gt;&lt;year&gt;2013&lt;/year&gt;&lt;/dates&gt;&lt;pub-location&gt;Háskólaprent&lt;/pub-location&gt;&lt;publisher&gt;University of Akureyri&lt;/publisher&gt;&lt;work-type&gt;Master&amp;apos;s Thesis&lt;/work-type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1" w:tooltip="Kienitz, 2013 #42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ienitz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8C4B39" w14:paraId="65A2C2F3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30BE56CA" w14:textId="7DA4456A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145E6D" w14:textId="7F5864C4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kavík bak </w:t>
            </w:r>
            <w:proofErr w:type="gramStart"/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öf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</w:t>
            </w:r>
            <w:proofErr w:type="gramEnd"/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577234F" w14:textId="2D6157B9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44A7878" w14:textId="232F1D27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6650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</w:p>
          <w:p w14:paraId="4C1041C1" w14:textId="0825188A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575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B2798F5" w14:textId="242D0DA5" w:rsidR="008C4B39" w:rsidRP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4923CF2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DCE4D46" w14:textId="28724EEA" w:rsid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89F9EE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4BFBC8BC" w14:textId="30B6677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x10</w:t>
            </w:r>
          </w:p>
          <w:p w14:paraId="6E777548" w14:textId="5BAC762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7DB38EC" w14:textId="44D5803E" w:rsidR="008C4B39" w:rsidRDefault="008C4B39" w:rsidP="0003424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23B9FC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3808481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32E7E4DF" w14:textId="0FE19BC4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5440FCA" w14:textId="7D1EACF5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proofErr w:type="gramStart"/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löðu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</w:t>
            </w:r>
            <w:proofErr w:type="gramEnd"/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F1E6485" w14:textId="2EA6D53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3F0E527" w14:textId="404EE88F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692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</w:p>
          <w:p w14:paraId="5A193A6D" w14:textId="064AAB74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146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8881F53" w14:textId="608A5350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2926831A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5804F0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322BE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3ECA6CF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76C3473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C8F58F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  <w:p w14:paraId="7570BA2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  <w:p w14:paraId="66642CBC" w14:textId="20A0797F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x2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C1511CC" w14:textId="156E9C7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F588F5C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4EAE4B19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14EF997B" w14:textId="66FF0E82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6DFC64B" w14:textId="1CDE39A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proofErr w:type="gramStart"/>
            <w:r w:rsidRPr="00392D5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steyrarfjörðu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</w:t>
            </w:r>
            <w:proofErr w:type="gramEnd"/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1C71772" w14:textId="389D1B8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F0689ED" w14:textId="61CA280E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5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</w:p>
          <w:p w14:paraId="76273424" w14:textId="1635FFD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r 2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CA6205B" w14:textId="2F37AC3F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0C3446B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C896D2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DA76C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730CAE80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2A1C566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7E7282A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4F2CBA52" w14:textId="6FC0DDD1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01F4B72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4223093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0B72B068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776E930" w14:textId="3609A685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DC8E1B" w14:textId="14567EE2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proofErr w:type="gramStart"/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ðal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</w:t>
            </w:r>
            <w:proofErr w:type="gramEnd"/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344A070" w14:textId="35D33C1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80A0D49" w14:textId="0C072B82" w:rsidR="008C4B39" w:rsidRDefault="008C4B39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43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 or 55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D00844" w14:textId="3F5C83BD" w:rsidR="008C4B39" w:rsidRPr="008C4B39" w:rsidRDefault="008C4B39" w:rsidP="00006EE7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28D9FD2F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DD2BDC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C828CEE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77656CF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091205C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28C8577D" w14:textId="1C9B05F9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2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28D10D1C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6F0B593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385DD0B1" w14:textId="77777777" w:rsidTr="00034240">
        <w:trPr>
          <w:cantSplit/>
          <w:trHeight w:val="764"/>
        </w:trPr>
        <w:tc>
          <w:tcPr>
            <w:tcW w:w="988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02F9178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EC5062" w14:textId="554E54F4" w:rsidR="008C4B39" w:rsidRPr="005857A5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proofErr w:type="gramStart"/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ka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</w:t>
            </w:r>
            <w:proofErr w:type="gramEnd"/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3D48462" w14:textId="6038F59B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CB5FAF6" w14:textId="0DA4C8B9" w:rsidR="008C4B39" w:rsidRDefault="008C4B39" w:rsidP="00BE5ECD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73 </w:t>
            </w:r>
            <w:r w:rsidR="00BE5EC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 or 131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361F90" w14:textId="6F5AE2A6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right w:val="single" w:sz="4" w:space="0" w:color="auto"/>
            </w:tcBorders>
            <w:noWrap/>
            <w:vAlign w:val="center"/>
          </w:tcPr>
          <w:p w14:paraId="0B65C4B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383516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6B7FD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291323AF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5E4CB13C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F3841A2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395964F5" w14:textId="6C3AC0D6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582EE49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AFC33D8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8C4B39" w14:paraId="7810EE8B" w14:textId="77777777" w:rsidTr="00034240">
        <w:trPr>
          <w:cantSplit/>
          <w:trHeight w:val="1390"/>
        </w:trPr>
        <w:tc>
          <w:tcPr>
            <w:tcW w:w="988" w:type="dxa"/>
            <w:vMerge/>
            <w:tcBorders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</w:tcPr>
          <w:p w14:paraId="2489D342" w14:textId="75A3659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567A486B" w14:textId="391DFEF7" w:rsidR="008C4B39" w:rsidRPr="005857A5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proofErr w:type="gramStart"/>
            <w:r w:rsidRPr="005857A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ljótavík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r>
              <w:t xml:space="preserve"> </w:t>
            </w:r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trandir</w:t>
            </w:r>
            <w:proofErr w:type="gramEnd"/>
            <w:r w:rsidRPr="000C33F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ature reserv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, Westfjord, Iceland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2C39089D" w14:textId="2832730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781786E3" w14:textId="329C4277" w:rsidR="008C4B39" w:rsidRDefault="008C4B39" w:rsidP="0034069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13 </w:t>
            </w:r>
            <w:r w:rsidR="0034069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 or 34 kg/km</w:t>
            </w: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79CBED6" w14:textId="2462A9C4" w:rsidR="008C4B39" w:rsidRP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</w:tcPr>
          <w:p w14:paraId="4351DB7A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365DB8F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2504BB8B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nsect:</w:t>
            </w:r>
          </w:p>
          <w:p w14:paraId="419B8941" w14:textId="3E09821D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50</w:t>
            </w:r>
          </w:p>
          <w:p w14:paraId="06ED6094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5B9EB8B3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  <w:p w14:paraId="448D361E" w14:textId="732087F0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x10</w:t>
            </w:r>
          </w:p>
        </w:tc>
        <w:tc>
          <w:tcPr>
            <w:tcW w:w="992" w:type="dxa"/>
            <w:vMerge/>
            <w:tcBorders>
              <w:left w:val="nil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7861EFB1" w14:textId="77777777" w:rsidR="008C4B39" w:rsidRDefault="008C4B39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</w:tcPr>
          <w:p w14:paraId="60354E7D" w14:textId="77777777" w:rsidR="008C4B39" w:rsidRDefault="008C4B39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7D924D9B" w14:textId="77777777" w:rsidTr="008C4B39">
        <w:trPr>
          <w:cantSplit/>
          <w:trHeight w:val="764"/>
        </w:trPr>
        <w:tc>
          <w:tcPr>
            <w:tcW w:w="988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877911D" w14:textId="1BB21F2F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134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2E06D2B6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ucebukta</w:t>
            </w:r>
          </w:p>
        </w:tc>
        <w:tc>
          <w:tcPr>
            <w:tcW w:w="708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56CE6D6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133" w:type="dxa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4847E7B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10.1 kg/km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991A636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9- 524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2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82-100% of overall litter mass)</w:t>
            </w:r>
          </w:p>
          <w:p w14:paraId="33A21EB7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417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6D8115B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99.9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C29FE85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20m to water</w:t>
            </w:r>
          </w:p>
        </w:tc>
        <w:tc>
          <w:tcPr>
            <w:tcW w:w="991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215F84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0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thinThickSmallGap" w:sz="18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FE28BF7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 m)</w:t>
            </w:r>
          </w:p>
        </w:tc>
        <w:tc>
          <w:tcPr>
            <w:tcW w:w="1133" w:type="dxa"/>
            <w:vMerge w:val="restart"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1206A36" w14:textId="595B728B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2397472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0C33F5" w14:paraId="6628F09D" w14:textId="77777777" w:rsidTr="003C0757">
        <w:trPr>
          <w:cantSplit/>
          <w:trHeight w:val="817"/>
        </w:trPr>
        <w:tc>
          <w:tcPr>
            <w:tcW w:w="988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textDirection w:val="btLr"/>
            <w:vAlign w:val="center"/>
            <w:hideMark/>
          </w:tcPr>
          <w:p w14:paraId="70B81F5A" w14:textId="77777777" w:rsidR="000C33F5" w:rsidRDefault="000C33F5" w:rsidP="000C33F5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Arctic Ocean </w:t>
            </w:r>
          </w:p>
          <w:p w14:paraId="6297BD33" w14:textId="77777777" w:rsidR="000C33F5" w:rsidRDefault="000C33F5" w:rsidP="000C33F5">
            <w:pPr>
              <w:spacing w:before="0" w:after="0" w:line="240" w:lineRule="auto"/>
              <w:ind w:left="113" w:right="113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Northern and North-western Svalbard)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24230F4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instrandodden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05D0244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double" w:sz="6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3B2CCDD5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841.6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0E14A35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1DE8A753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732.4</w:t>
            </w:r>
          </w:p>
        </w:tc>
        <w:tc>
          <w:tcPr>
            <w:tcW w:w="991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167ED5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2 m to water</w:t>
            </w:r>
          </w:p>
        </w:tc>
        <w:tc>
          <w:tcPr>
            <w:tcW w:w="991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0B095324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8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double" w:sz="6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FC73D74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120x14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98D8B62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362045AF" w14:textId="77777777" w:rsidTr="003C0757">
        <w:trPr>
          <w:cantSplit/>
          <w:trHeight w:val="560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BA391D9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D1F115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ørvik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0BEA0D55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D0E229D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.36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val="ru-RU" w:eastAsia="en-GB"/>
              </w:rPr>
              <w:t>-2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1252A55F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79EFA2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3,13 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g m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8EFF02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7DBF7C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48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CBD8CBF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ECD541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3406494B" w14:textId="77777777" w:rsidTr="003C0757">
        <w:trPr>
          <w:cantSplit/>
          <w:trHeight w:val="555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0F1E150E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01A82B2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lakbukt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4149A83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0578881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34.9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C0A3897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F29EF52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47.2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76CED701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81B46BC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00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4975806D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BCC9F41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6CF9F162" w14:textId="77777777" w:rsidTr="003C0757">
        <w:trPr>
          <w:cantSplit/>
          <w:trHeight w:val="566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7036A36D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B287CFD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rozierpynten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B4FE16E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22882BF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94.7 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D0BE8B1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2CEAA41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 440.1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  <w:vAlign w:val="center"/>
            <w:hideMark/>
          </w:tcPr>
          <w:p w14:paraId="40A605BC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0.5-2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C36CF0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45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DB1B95B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90x20,5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620A22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0C33F5" w14:paraId="5A944239" w14:textId="77777777" w:rsidTr="003C0757">
        <w:trPr>
          <w:cantSplit/>
          <w:trHeight w:val="873"/>
        </w:trPr>
        <w:tc>
          <w:tcPr>
            <w:tcW w:w="988" w:type="dxa"/>
            <w:vMerge/>
            <w:tcBorders>
              <w:top w:val="double" w:sz="6" w:space="0" w:color="auto"/>
              <w:left w:val="single" w:sz="4" w:space="0" w:color="auto"/>
              <w:bottom w:val="thinThickSmallGap" w:sz="18" w:space="0" w:color="auto"/>
              <w:right w:val="single" w:sz="8" w:space="0" w:color="auto"/>
            </w:tcBorders>
            <w:vAlign w:val="center"/>
            <w:hideMark/>
          </w:tcPr>
          <w:p w14:paraId="4BAE2B6C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73C49A95" w14:textId="77777777" w:rsidR="000C33F5" w:rsidRDefault="000C33F5" w:rsidP="000C33F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piniøya</w:t>
            </w:r>
          </w:p>
        </w:tc>
        <w:tc>
          <w:tcPr>
            <w:tcW w:w="708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86B49DA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4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26FD16A0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80.9 kg/km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5659B737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4AD69092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065.4 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247517D8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. 5.7-7m to water</w:t>
            </w:r>
          </w:p>
        </w:tc>
        <w:tc>
          <w:tcPr>
            <w:tcW w:w="991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B20750A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59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6736C39E" w14:textId="77777777" w:rsidR="000C33F5" w:rsidRDefault="000C33F5" w:rsidP="000C33F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area of 100x52 m)</w:t>
            </w:r>
          </w:p>
        </w:tc>
        <w:tc>
          <w:tcPr>
            <w:tcW w:w="1133" w:type="dxa"/>
            <w:vMerge/>
            <w:tcBorders>
              <w:top w:val="thinThickSmallGap" w:sz="18" w:space="0" w:color="auto"/>
              <w:left w:val="single" w:sz="4" w:space="0" w:color="auto"/>
              <w:bottom w:val="thinThickSmallGap" w:sz="18" w:space="0" w:color="auto"/>
              <w:right w:val="single" w:sz="4" w:space="0" w:color="auto"/>
            </w:tcBorders>
            <w:vAlign w:val="center"/>
            <w:hideMark/>
          </w:tcPr>
          <w:p w14:paraId="3AFB6D13" w14:textId="77777777" w:rsidR="000C33F5" w:rsidRDefault="000C33F5" w:rsidP="000C33F5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CA824E5" w14:textId="77777777" w:rsidR="00426698" w:rsidRDefault="00426698">
      <w:pPr>
        <w:spacing w:before="0" w:after="160" w:line="259" w:lineRule="auto"/>
        <w:jc w:val="left"/>
        <w:rPr>
          <w:b/>
        </w:rPr>
      </w:pPr>
      <w:r>
        <w:rPr>
          <w:b/>
        </w:rPr>
        <w:br w:type="page"/>
      </w:r>
    </w:p>
    <w:p w14:paraId="041953A9" w14:textId="4DE5F594" w:rsidR="00102222" w:rsidRDefault="00102222" w:rsidP="0016452D">
      <w:pPr>
        <w:spacing w:after="0" w:line="240" w:lineRule="auto"/>
        <w:jc w:val="center"/>
        <w:outlineLvl w:val="0"/>
        <w:rPr>
          <w:rFonts w:ascii="Times New Roman" w:eastAsia="Times New Roman" w:hAnsi="Times New Roman"/>
          <w:b/>
          <w:bCs/>
          <w:szCs w:val="20"/>
          <w:lang w:eastAsia="en-GB"/>
        </w:rPr>
      </w:pPr>
      <w:r>
        <w:rPr>
          <w:rFonts w:ascii="Times New Roman" w:eastAsia="Times New Roman" w:hAnsi="Times New Roman"/>
          <w:b/>
          <w:bCs/>
          <w:szCs w:val="20"/>
          <w:lang w:eastAsia="en-GB"/>
        </w:rPr>
        <w:lastRenderedPageBreak/>
        <w:t xml:space="preserve">Table </w:t>
      </w:r>
      <w:r w:rsidR="0016452D">
        <w:rPr>
          <w:rFonts w:ascii="Times New Roman" w:eastAsia="Times New Roman" w:hAnsi="Times New Roman"/>
          <w:b/>
          <w:bCs/>
          <w:szCs w:val="20"/>
          <w:lang w:eastAsia="en-GB"/>
        </w:rPr>
        <w:t>2.</w:t>
      </w:r>
      <w:r w:rsidR="00426698">
        <w:rPr>
          <w:rFonts w:ascii="Times New Roman" w:eastAsia="Times New Roman" w:hAnsi="Times New Roman"/>
          <w:b/>
          <w:bCs/>
          <w:szCs w:val="20"/>
          <w:lang w:eastAsia="en-GB"/>
        </w:rPr>
        <w:t>2</w:t>
      </w:r>
      <w:r>
        <w:rPr>
          <w:rFonts w:ascii="Times New Roman" w:eastAsia="Times New Roman" w:hAnsi="Times New Roman"/>
          <w:b/>
          <w:bCs/>
          <w:szCs w:val="20"/>
          <w:lang w:eastAsia="en-GB"/>
        </w:rPr>
        <w:t>. Abundance of plastic observed in sea ice</w:t>
      </w:r>
      <w:r w:rsidR="00426698">
        <w:rPr>
          <w:rFonts w:ascii="Times New Roman" w:eastAsia="Times New Roman" w:hAnsi="Times New Roman"/>
          <w:b/>
          <w:bCs/>
          <w:szCs w:val="20"/>
          <w:lang w:eastAsia="en-GB"/>
        </w:rPr>
        <w:t xml:space="preserve"> and seawater </w:t>
      </w:r>
    </w:p>
    <w:p w14:paraId="5AAB330A" w14:textId="77777777" w:rsidR="00102222" w:rsidRDefault="00102222" w:rsidP="00102222">
      <w:pPr>
        <w:spacing w:after="0" w:line="240" w:lineRule="auto"/>
        <w:jc w:val="left"/>
        <w:rPr>
          <w:rFonts w:ascii="Times New Roman" w:eastAsia="Times New Roman" w:hAnsi="Times New Roman"/>
          <w:b/>
          <w:bCs/>
          <w:sz w:val="4"/>
          <w:szCs w:val="20"/>
          <w:lang w:eastAsia="en-GB"/>
        </w:rPr>
      </w:pPr>
    </w:p>
    <w:tbl>
      <w:tblPr>
        <w:tblStyle w:val="TableGrid"/>
        <w:tblW w:w="9672" w:type="dxa"/>
        <w:tblLook w:val="04A0" w:firstRow="1" w:lastRow="0" w:firstColumn="1" w:lastColumn="0" w:noHBand="0" w:noVBand="1"/>
      </w:tblPr>
      <w:tblGrid>
        <w:gridCol w:w="872"/>
        <w:gridCol w:w="1573"/>
        <w:gridCol w:w="709"/>
        <w:gridCol w:w="1807"/>
        <w:gridCol w:w="1316"/>
        <w:gridCol w:w="1470"/>
        <w:gridCol w:w="1925"/>
      </w:tblGrid>
      <w:tr w:rsidR="005A6E29" w14:paraId="7E5CDBEF" w14:textId="77777777" w:rsidTr="00936D08">
        <w:trPr>
          <w:trHeight w:val="249"/>
          <w:tblHeader/>
        </w:trPr>
        <w:tc>
          <w:tcPr>
            <w:tcW w:w="872" w:type="dxa"/>
            <w:hideMark/>
          </w:tcPr>
          <w:p w14:paraId="74D1ECC2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pth Range</w:t>
            </w:r>
          </w:p>
        </w:tc>
        <w:tc>
          <w:tcPr>
            <w:tcW w:w="1573" w:type="dxa"/>
            <w:hideMark/>
          </w:tcPr>
          <w:p w14:paraId="3474BE6C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709" w:type="dxa"/>
            <w:hideMark/>
          </w:tcPr>
          <w:p w14:paraId="7DB9F718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1807" w:type="dxa"/>
            <w:hideMark/>
          </w:tcPr>
          <w:p w14:paraId="624946F5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</w:t>
            </w:r>
          </w:p>
        </w:tc>
        <w:tc>
          <w:tcPr>
            <w:tcW w:w="1316" w:type="dxa"/>
            <w:hideMark/>
          </w:tcPr>
          <w:p w14:paraId="30340CEE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ize fraction</w:t>
            </w:r>
          </w:p>
        </w:tc>
        <w:tc>
          <w:tcPr>
            <w:tcW w:w="1470" w:type="dxa"/>
            <w:hideMark/>
          </w:tcPr>
          <w:p w14:paraId="57E0DDD4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Sampling method </w:t>
            </w:r>
          </w:p>
        </w:tc>
        <w:tc>
          <w:tcPr>
            <w:tcW w:w="1925" w:type="dxa"/>
            <w:hideMark/>
          </w:tcPr>
          <w:p w14:paraId="68AADFE9" w14:textId="77777777" w:rsidR="00102222" w:rsidRDefault="00102222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EF2CE8" w14:paraId="02E65C85" w14:textId="77777777" w:rsidTr="00936D08">
        <w:trPr>
          <w:trHeight w:val="564"/>
        </w:trPr>
        <w:tc>
          <w:tcPr>
            <w:tcW w:w="872" w:type="dxa"/>
            <w:vMerge w:val="restart"/>
            <w:hideMark/>
          </w:tcPr>
          <w:p w14:paraId="1277055F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 ice</w:t>
            </w:r>
          </w:p>
        </w:tc>
        <w:tc>
          <w:tcPr>
            <w:tcW w:w="1573" w:type="dxa"/>
            <w:hideMark/>
          </w:tcPr>
          <w:p w14:paraId="7B15B84B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basin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8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03.333′N, 5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44.9′E)</w:t>
            </w:r>
          </w:p>
        </w:tc>
        <w:tc>
          <w:tcPr>
            <w:tcW w:w="709" w:type="dxa"/>
            <w:hideMark/>
          </w:tcPr>
          <w:p w14:paraId="0B4C161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807" w:type="dxa"/>
            <w:hideMark/>
          </w:tcPr>
          <w:p w14:paraId="00F81D64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 n/l</w:t>
            </w:r>
          </w:p>
        </w:tc>
        <w:tc>
          <w:tcPr>
            <w:tcW w:w="1316" w:type="dxa"/>
            <w:hideMark/>
          </w:tcPr>
          <w:p w14:paraId="498C3F2C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24605D8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(sample depths: 252 and 347 cm)</w:t>
            </w:r>
          </w:p>
          <w:p w14:paraId="3119E2D1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samples volumes examined were typically 50–100 cm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  <w:p w14:paraId="1FF070CA" w14:textId="798ED9C1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dvOT1ef757c0" w:hAnsi="AdvOT1ef757c0"/>
                <w:color w:val="000000"/>
                <w:sz w:val="20"/>
                <w:szCs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1925" w:type="dxa"/>
            <w:vMerge w:val="restart"/>
            <w:hideMark/>
          </w:tcPr>
          <w:p w14:paraId="6623B512" w14:textId="5FB806BA" w:rsidR="00EF2CE8" w:rsidRDefault="00EF2CE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bbard&lt;/Author&gt;&lt;Year&gt;2014&lt;/Year&gt;&lt;RecNum&gt;27&lt;/RecNum&gt;&lt;DisplayText&gt;(Obbard et al., 2014)&lt;/DisplayText&gt;&lt;record&gt;&lt;rec-number&gt;27&lt;/rec-number&gt;&lt;foreign-keys&gt;&lt;key app="EN" db-id="rfftxfrp5xxvp1eedz6vpfs7t95sssfzz5pf" timestamp="1517485786"&gt;27&lt;/key&gt;&lt;/foreign-keys&gt;&lt;ref-type name="Journal Article"&gt;17&lt;/ref-type&gt;&lt;contributors&gt;&lt;authors&gt;&lt;author&gt;Obbard, R. W.&lt;/author&gt;&lt;author&gt;Sadri, S.&lt;/author&gt;&lt;author&gt;Wong, Y. Q.&lt;/author&gt;&lt;author&gt;Khitun, A. A.&lt;/author&gt;&lt;author&gt;Baker, I.&lt;/author&gt;&lt;author&gt;Thompson, R. C.&lt;/author&gt;&lt;/authors&gt;&lt;/contributors&gt;&lt;titles&gt;&lt;title&gt;Global warming releases microplastic legacy frozen in Arctic Sea ice&lt;/title&gt;&lt;secondary-title&gt;Earth&amp;apos;s Future&lt;/secondary-title&gt;&lt;/titles&gt;&lt;periodical&gt;&lt;full-title&gt;Earth&amp;apos;s Future&lt;/full-title&gt;&lt;/periodical&gt;&lt;pages&gt;315-320&lt;/pages&gt;&lt;volume&gt;2&lt;/volume&gt;&lt;number&gt;6&lt;/number&gt;&lt;dates&gt;&lt;year&gt;2014&lt;/year&gt;&lt;/dates&gt;&lt;isbn&gt;2328-4277&lt;/isbn&gt;&lt;label&gt;Microplastics&lt;/label&gt;&lt;urls&gt;&lt;related-urls&gt;&lt;url&gt;http://onlinelibrary.wiley.com/doi/10.1002/2014EF000240/epdf&lt;/url&gt;&lt;/related-urls&gt;&lt;/urls&gt;&lt;custom2&gt;Pathway&lt;/custom2&gt;&lt;custom3&gt;Distribution&lt;/custom3&gt;&lt;custom4&gt;Impact&lt;/custom4&gt;&lt;custom6&gt;Crosscutting&lt;/custom6&gt;&lt;custom7&gt;Global&lt;/custom7&gt;&lt;electronic-resource-num&gt;10.1002/2014EF00024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1" w:tooltip="Obbard, 2014 #2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bbard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3D3D5DE" w14:textId="77777777" w:rsidTr="00936D08">
        <w:trPr>
          <w:trHeight w:val="114"/>
        </w:trPr>
        <w:tc>
          <w:tcPr>
            <w:tcW w:w="872" w:type="dxa"/>
            <w:vMerge/>
            <w:hideMark/>
          </w:tcPr>
          <w:p w14:paraId="5A77F9C9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47B678F3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84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8.772′N, 149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03.533′W)</w:t>
            </w:r>
          </w:p>
        </w:tc>
        <w:tc>
          <w:tcPr>
            <w:tcW w:w="709" w:type="dxa"/>
            <w:hideMark/>
          </w:tcPr>
          <w:p w14:paraId="3E4AE67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807" w:type="dxa"/>
            <w:hideMark/>
          </w:tcPr>
          <w:p w14:paraId="5A77EAB9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n/l</w:t>
            </w:r>
          </w:p>
        </w:tc>
        <w:tc>
          <w:tcPr>
            <w:tcW w:w="1316" w:type="dxa"/>
            <w:hideMark/>
          </w:tcPr>
          <w:p w14:paraId="45749B5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2578342B" w14:textId="0D39C632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 cores (sample depth 135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hideMark/>
          </w:tcPr>
          <w:p w14:paraId="0F762E1D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4A1F30CF" w14:textId="77777777" w:rsidTr="00936D08">
        <w:trPr>
          <w:trHeight w:val="753"/>
        </w:trPr>
        <w:tc>
          <w:tcPr>
            <w:tcW w:w="872" w:type="dxa"/>
            <w:vMerge/>
            <w:hideMark/>
          </w:tcPr>
          <w:p w14:paraId="30C07C7E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6374B541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7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7.493′N, 176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40.739′W)</w:t>
            </w:r>
          </w:p>
        </w:tc>
        <w:tc>
          <w:tcPr>
            <w:tcW w:w="709" w:type="dxa"/>
            <w:hideMark/>
          </w:tcPr>
          <w:p w14:paraId="0F5A636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807" w:type="dxa"/>
            <w:hideMark/>
          </w:tcPr>
          <w:p w14:paraId="19A3D8EF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 n/l</w:t>
            </w:r>
          </w:p>
        </w:tc>
        <w:tc>
          <w:tcPr>
            <w:tcW w:w="1316" w:type="dxa"/>
            <w:hideMark/>
          </w:tcPr>
          <w:p w14:paraId="3DC607F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712D5378" w14:textId="36F7C979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ce 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res  (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ample depths: 83 and 107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hideMark/>
          </w:tcPr>
          <w:p w14:paraId="72E80546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5BA0F219" w14:textId="77777777" w:rsidTr="00936D08">
        <w:trPr>
          <w:trHeight w:val="280"/>
        </w:trPr>
        <w:tc>
          <w:tcPr>
            <w:tcW w:w="872" w:type="dxa"/>
            <w:vMerge/>
            <w:hideMark/>
          </w:tcPr>
          <w:p w14:paraId="29A06212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08DF2376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basin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68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18.19′N, 166</w:t>
            </w:r>
            <w:r>
              <w:rPr>
                <w:rFonts w:ascii="Cambria Math" w:eastAsia="Times New Roman" w:hAnsi="Cambria Math" w:cs="Cambria Math"/>
                <w:i/>
                <w:iCs/>
                <w:color w:val="000000"/>
                <w:sz w:val="20"/>
                <w:szCs w:val="20"/>
                <w:lang w:eastAsia="en-GB"/>
              </w:rPr>
              <w:t>∘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58.86′W)</w:t>
            </w:r>
          </w:p>
        </w:tc>
        <w:tc>
          <w:tcPr>
            <w:tcW w:w="709" w:type="dxa"/>
            <w:hideMark/>
          </w:tcPr>
          <w:p w14:paraId="73600DF3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807" w:type="dxa"/>
            <w:hideMark/>
          </w:tcPr>
          <w:p w14:paraId="47042A4C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mbria Math" w:hAnsi="Cambria Math" w:cs="Cambria Math"/>
                <w:color w:val="222222"/>
                <w:sz w:val="21"/>
                <w:szCs w:val="21"/>
                <w:shd w:val="clear" w:color="auto" w:fill="FFFFFF"/>
              </w:rPr>
              <w:t>∽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 n/l</w:t>
            </w:r>
          </w:p>
        </w:tc>
        <w:tc>
          <w:tcPr>
            <w:tcW w:w="1316" w:type="dxa"/>
            <w:hideMark/>
          </w:tcPr>
          <w:p w14:paraId="05D78BBE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39189B3E" w14:textId="1A4D8A10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ce 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res  (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ample depths: 95, 105, and 115 cm)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FTIR microscopy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  <w:hideMark/>
          </w:tcPr>
          <w:p w14:paraId="00085B3D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3B0CB602" w14:textId="77777777" w:rsidTr="00936D08">
        <w:trPr>
          <w:trHeight w:val="416"/>
        </w:trPr>
        <w:tc>
          <w:tcPr>
            <w:tcW w:w="872" w:type="dxa"/>
            <w:vMerge/>
            <w:hideMark/>
          </w:tcPr>
          <w:p w14:paraId="4874991A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 w:val="restart"/>
            <w:hideMark/>
          </w:tcPr>
          <w:p w14:paraId="3C2250C3" w14:textId="77777777" w:rsidR="00EF2CE8" w:rsidRDefault="00EF2CE8" w:rsidP="00CB04F9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enland Sea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m Strait)</w:t>
            </w:r>
          </w:p>
        </w:tc>
        <w:tc>
          <w:tcPr>
            <w:tcW w:w="709" w:type="dxa"/>
            <w:noWrap/>
            <w:hideMark/>
          </w:tcPr>
          <w:p w14:paraId="0B812C46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807" w:type="dxa"/>
            <w:noWrap/>
            <w:hideMark/>
          </w:tcPr>
          <w:p w14:paraId="758C2E53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 x 1000000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hideMark/>
          </w:tcPr>
          <w:p w14:paraId="1DDA2F80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565CF307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k ice cores</w:t>
            </w:r>
          </w:p>
        </w:tc>
        <w:tc>
          <w:tcPr>
            <w:tcW w:w="1925" w:type="dxa"/>
            <w:vMerge w:val="restart"/>
            <w:noWrap/>
            <w:hideMark/>
          </w:tcPr>
          <w:p w14:paraId="46E42FDB" w14:textId="6EF74109" w:rsidR="00EF2CE8" w:rsidRDefault="00EF2CE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246&lt;/RecNum&gt;&lt;DisplayText&gt;(Bergmann et al., 2017b)&lt;/DisplayText&gt;&lt;record&gt;&lt;rec-number&gt;246&lt;/rec-number&gt;&lt;foreign-keys&gt;&lt;key app="EN" db-id="rfftxfrp5xxvp1eedz6vpfs7t95sssfzz5pf" timestamp="1519031258"&gt;246&lt;/key&gt;&lt;/foreign-keys&gt;&lt;ref-type name="Book Section"&gt;5&lt;/ref-type&gt;&lt;contributors&gt;&lt;authors&gt;&lt;author&gt;Bergmann, M.&lt;/author&gt;&lt;author&gt;Peeken, I.&lt;/author&gt;&lt;author&gt;Beyer, B.&lt;/author&gt;&lt;author&gt;Krumpen, T.&lt;/author&gt;&lt;author&gt;Primpke, S.&lt;/author&gt;&lt;author&gt;Tekman, M. B.&lt;/author&gt;&lt;author&gt;Gerdts, G.&lt;/author&gt;&lt;/authors&gt;&lt;/contributors&gt;&lt;titles&gt;&lt;title&gt;Vast Quantities of Microplastics in Arctic Sea Ice - A Prime Temporary Sink for Plastic Litter and a Medium of Transport&lt;/title&gt;&lt;secondary-title&gt;Fate and Impact of Microplastics in Marine Ecosystems&lt;/secondary-title&gt;&lt;tertiary-title&gt;FRAM Pollution Observatory&lt;/tertiary-title&gt;&lt;/titles&gt;&lt;dates&gt;&lt;year&gt;2017&lt;/year&gt;&lt;/dates&gt;&lt;publisher&gt;Elsevier&lt;/publisher&gt;&lt;label&gt;Microplastics&lt;/label&gt;&lt;urls&gt;&lt;related-urls&gt;&lt;url&gt;http://www.sciencedirect.com/science/article/pii/B9780128122716000739&lt;/url&gt;&lt;/related-urls&gt;&lt;/urls&gt;&lt;custom1&gt;Sources&lt;/custom1&gt;&lt;custom2&gt;Pathway&lt;/custom2&gt;&lt;custom3&gt;Distribution&lt;/custom3&gt;&lt;custom6&gt;Crosscutting&lt;/custom6&gt;&lt;custom7&gt;Global&lt;/custom7&gt;&lt;electronic-resource-num&gt;10.1016/B978-0-12-812271-6.00073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" w:tooltip="Bergmann, 2017 #24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b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CF20BDC" w14:textId="77777777" w:rsidTr="00936D08">
        <w:trPr>
          <w:trHeight w:val="83"/>
        </w:trPr>
        <w:tc>
          <w:tcPr>
            <w:tcW w:w="872" w:type="dxa"/>
            <w:vMerge/>
            <w:hideMark/>
          </w:tcPr>
          <w:p w14:paraId="71AF2F35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68B30534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noWrap/>
            <w:hideMark/>
          </w:tcPr>
          <w:p w14:paraId="36DB8CF5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807" w:type="dxa"/>
            <w:noWrap/>
            <w:hideMark/>
          </w:tcPr>
          <w:p w14:paraId="1FBB7084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 x 10000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hideMark/>
          </w:tcPr>
          <w:p w14:paraId="74D845C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27FABF1D" w14:textId="77777777" w:rsidR="00EF2CE8" w:rsidRDefault="00EF2CE8" w:rsidP="00CB04F9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and-locked ice cores</w:t>
            </w:r>
          </w:p>
        </w:tc>
        <w:tc>
          <w:tcPr>
            <w:tcW w:w="0" w:type="auto"/>
            <w:vMerge/>
            <w:hideMark/>
          </w:tcPr>
          <w:p w14:paraId="598275E7" w14:textId="77777777" w:rsidR="00EF2CE8" w:rsidRDefault="00EF2CE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72D24AF2" w14:textId="77777777" w:rsidTr="00936D08">
        <w:trPr>
          <w:trHeight w:val="83"/>
        </w:trPr>
        <w:tc>
          <w:tcPr>
            <w:tcW w:w="872" w:type="dxa"/>
            <w:vMerge/>
          </w:tcPr>
          <w:p w14:paraId="4BAF26A4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196A3DF8" w14:textId="0F9FC1D0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78,27N 14,71W)</w:t>
            </w:r>
          </w:p>
        </w:tc>
        <w:tc>
          <w:tcPr>
            <w:tcW w:w="709" w:type="dxa"/>
            <w:noWrap/>
          </w:tcPr>
          <w:p w14:paraId="1BD80526" w14:textId="19F52B82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  <w:noWrap/>
          </w:tcPr>
          <w:p w14:paraId="494A432B" w14:textId="06D3127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1± 2.0×10</w:t>
            </w:r>
            <w:r w:rsidRPr="0034069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6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</w:tcPr>
          <w:p w14:paraId="40FFA396" w14:textId="61053A2B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2A33789A" w14:textId="7468B8D0" w:rsidR="00EF2CE8" w:rsidRPr="00272452" w:rsidRDefault="00EF2CE8" w:rsidP="00215471">
            <w:pPr>
              <w:spacing w:before="0" w:after="0" w:line="240" w:lineRule="auto"/>
              <w:jc w:val="center"/>
              <w:rPr>
                <w:rFonts w:ascii="Times New Roman" w:hAnsi="Times New Roman"/>
                <w:sz w:val="20"/>
              </w:rPr>
            </w:pPr>
            <w:r w:rsidRPr="00272452">
              <w:rPr>
                <w:rStyle w:val="fontstyle01"/>
                <w:rFonts w:ascii="Times New Roman" w:hAnsi="Times New Roman"/>
                <w:sz w:val="20"/>
              </w:rPr>
              <w:t>Land-fast ice</w:t>
            </w:r>
            <w:r>
              <w:rPr>
                <w:rStyle w:val="fontstyle01"/>
                <w:rFonts w:ascii="Times New Roman" w:hAnsi="Times New Roman"/>
                <w:sz w:val="20"/>
              </w:rPr>
              <w:t xml:space="preserve"> 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 w:val="restart"/>
          </w:tcPr>
          <w:p w14:paraId="13A66DE3" w14:textId="64D925BF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eeken&lt;/Author&gt;&lt;Year&gt;2018&lt;/Year&gt;&lt;RecNum&gt;582&lt;/RecNum&gt;&lt;DisplayText&gt;(Peeken et al., 2018)&lt;/DisplayText&gt;&lt;record&gt;&lt;rec-number&gt;582&lt;/rec-number&gt;&lt;foreign-keys&gt;&lt;key app="EN" db-id="rfftxfrp5xxvp1eedz6vpfs7t95sssfzz5pf" timestamp="1525707389"&gt;582&lt;/key&gt;&lt;/foreign-keys&gt;&lt;ref-type name="Journal Article"&gt;17&lt;/ref-type&gt;&lt;contributors&gt;&lt;authors&gt;&lt;author&gt;Peeken, I.&lt;/author&gt;&lt;author&gt;Primpke, S.&lt;/author&gt;&lt;author&gt;Beyer, B.&lt;/author&gt;&lt;author&gt;Gutermann, J.&lt;/author&gt;&lt;author&gt;Katlein, C.&lt;/author&gt;&lt;author&gt;Krumpen, T.&lt;/author&gt;&lt;author&gt;Bergmann, M.&lt;/author&gt;&lt;author&gt;Hehemann, L.&lt;/author&gt;&lt;author&gt;Gerdts, G.&lt;/author&gt;&lt;/authors&gt;&lt;/contributors&gt;&lt;auth-address&gt;Alfred-Wegener-Institut Helmholtz-Zentrum fur Polar- und Meeresforschung, Am Handelshafen 12, Bremerhaven, 27570, Germany. ilka.peeken@awi.de.&amp;#xD;Alfred-Wegener-Institut Helmholtz-Zentrum fur Polar- und Meeresforschung, Am Handelshafen 12, Bremerhaven, 27570, Germany.&lt;/auth-address&gt;&lt;titles&gt;&lt;title&gt;Arctic sea ice is an important temporal sink and means of transport for microplastic&lt;/title&gt;&lt;secondary-title&gt;Nat Commun&lt;/secondary-title&gt;&lt;/titles&gt;&lt;periodical&gt;&lt;full-title&gt;Nat Commun&lt;/full-title&gt;&lt;/periodical&gt;&lt;pages&gt;1505&lt;/pages&gt;&lt;volume&gt;9&lt;/volume&gt;&lt;number&gt;1&lt;/number&gt;&lt;edition&gt;2018/04/26&lt;/edition&gt;&lt;dates&gt;&lt;year&gt;2018&lt;/year&gt;&lt;pub-dates&gt;&lt;date&gt;Apr 24&lt;/date&gt;&lt;/pub-dates&gt;&lt;/dates&gt;&lt;isbn&gt;2041-1723 (Electronic)&amp;#xD;2041-1723 (Linking)&lt;/isbn&gt;&lt;accession-num&gt;29692405&lt;/accession-num&gt;&lt;urls&gt;&lt;related-urls&gt;&lt;url&gt;https://www.ncbi.nlm.nih.gov/pubmed/29692405&lt;/url&gt;&lt;/related-urls&gt;&lt;/urls&gt;&lt;custom2&gt;PMC5915590&lt;/custom2&gt;&lt;electronic-resource-num&gt;10.1038/s41467-018-03825-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4" w:tooltip="Peeken, 2018 #5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eeken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34F24A38" w14:textId="77777777" w:rsidTr="00936D08">
        <w:trPr>
          <w:trHeight w:val="83"/>
        </w:trPr>
        <w:tc>
          <w:tcPr>
            <w:tcW w:w="872" w:type="dxa"/>
            <w:vMerge/>
          </w:tcPr>
          <w:p w14:paraId="4485B4A0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586F25E8" w14:textId="0056E75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79,75N 4,30E)</w:t>
            </w:r>
          </w:p>
        </w:tc>
        <w:tc>
          <w:tcPr>
            <w:tcW w:w="709" w:type="dxa"/>
            <w:noWrap/>
          </w:tcPr>
          <w:p w14:paraId="3B0E0F92" w14:textId="7904B46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  <w:noWrap/>
          </w:tcPr>
          <w:p w14:paraId="25782929" w14:textId="691325C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2±1.4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×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  <w:r w:rsidRPr="0034069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7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</w:tcPr>
          <w:p w14:paraId="0DCFCA90" w14:textId="20956481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779AA06B" w14:textId="62DC4C0D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</w:tcPr>
          <w:p w14:paraId="02092C39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20760AF" w14:textId="77777777" w:rsidTr="00936D08">
        <w:trPr>
          <w:trHeight w:val="83"/>
        </w:trPr>
        <w:tc>
          <w:tcPr>
            <w:tcW w:w="872" w:type="dxa"/>
            <w:vMerge/>
          </w:tcPr>
          <w:p w14:paraId="7E5A8C22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72BEF2C1" w14:textId="6B0FCEC9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of Svalbard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1,94 13,57E)</w:t>
            </w:r>
          </w:p>
        </w:tc>
        <w:tc>
          <w:tcPr>
            <w:tcW w:w="709" w:type="dxa"/>
            <w:noWrap/>
          </w:tcPr>
          <w:p w14:paraId="2273C070" w14:textId="6A0158A8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807" w:type="dxa"/>
            <w:noWrap/>
          </w:tcPr>
          <w:p w14:paraId="4DAA58EF" w14:textId="161C0D75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 ± 2.4×10</w:t>
            </w:r>
            <w:r w:rsidRPr="00CA7F2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6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215471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</w:tcPr>
          <w:p w14:paraId="1B22B745" w14:textId="1E3D7D63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1DDDA1DE" w14:textId="19B2E46B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</w:tcPr>
          <w:p w14:paraId="5A978648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4FAF602" w14:textId="77777777" w:rsidTr="00936D08">
        <w:trPr>
          <w:trHeight w:val="83"/>
        </w:trPr>
        <w:tc>
          <w:tcPr>
            <w:tcW w:w="872" w:type="dxa"/>
            <w:vMerge/>
          </w:tcPr>
          <w:p w14:paraId="216B559A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2DBFA61A" w14:textId="3283258E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of Svalbard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1,24N 19,43E)</w:t>
            </w:r>
          </w:p>
        </w:tc>
        <w:tc>
          <w:tcPr>
            <w:tcW w:w="709" w:type="dxa"/>
            <w:noWrap/>
          </w:tcPr>
          <w:p w14:paraId="2C53ECEB" w14:textId="5B4B4DAA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807" w:type="dxa"/>
            <w:noWrap/>
          </w:tcPr>
          <w:p w14:paraId="1A1658D3" w14:textId="77777777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±0.8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×10</w:t>
            </w:r>
            <w:r w:rsidRPr="00CA7F2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6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  <w:p w14:paraId="2AB4B310" w14:textId="40C67F81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16" w:type="dxa"/>
          </w:tcPr>
          <w:p w14:paraId="71462F6C" w14:textId="37FFEE3F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2C962E6F" w14:textId="1474F56C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</w:tcPr>
          <w:p w14:paraId="188016E4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700D04B4" w14:textId="77777777" w:rsidTr="00936D08">
        <w:trPr>
          <w:trHeight w:val="83"/>
        </w:trPr>
        <w:tc>
          <w:tcPr>
            <w:tcW w:w="872" w:type="dxa"/>
            <w:vMerge/>
          </w:tcPr>
          <w:p w14:paraId="6AB97E6E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693435B9" w14:textId="7CDA00FB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272452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nsen Bas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85,09N 42,61E)</w:t>
            </w:r>
          </w:p>
        </w:tc>
        <w:tc>
          <w:tcPr>
            <w:tcW w:w="709" w:type="dxa"/>
            <w:noWrap/>
          </w:tcPr>
          <w:p w14:paraId="12FDEC67" w14:textId="3533C886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807" w:type="dxa"/>
            <w:noWrap/>
          </w:tcPr>
          <w:p w14:paraId="3262D800" w14:textId="30C39426" w:rsidR="00EF2CE8" w:rsidRDefault="00EF2CE8" w:rsidP="003774A3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4±1.0×10</w:t>
            </w:r>
            <w:r w:rsidRPr="00CA7F2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6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 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</w:t>
            </w:r>
            <w:r w:rsidRPr="003774A3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−3</w:t>
            </w:r>
          </w:p>
        </w:tc>
        <w:tc>
          <w:tcPr>
            <w:tcW w:w="1316" w:type="dxa"/>
          </w:tcPr>
          <w:p w14:paraId="150554C4" w14:textId="7063B1F6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AF126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089191BD" w14:textId="71019922" w:rsidR="00EF2CE8" w:rsidRDefault="00EF2CE8" w:rsidP="0021547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ack ice </w:t>
            </w:r>
            <w:r>
              <w:rPr>
                <w:rStyle w:val="fontstyle01"/>
                <w:rFonts w:ascii="Times New Roman" w:hAnsi="Times New Roman"/>
                <w:sz w:val="20"/>
              </w:rPr>
              <w:t>[</w:t>
            </w:r>
            <w:r w:rsidRPr="003774A3">
              <w:rPr>
                <w:rFonts w:ascii="AdvOT1ef757c0" w:hAnsi="AdvOT1ef757c0"/>
                <w:color w:val="000000"/>
                <w:sz w:val="20"/>
                <w:szCs w:val="20"/>
              </w:rPr>
              <w:t>Imaging FTIR</w:t>
            </w:r>
            <w:r>
              <w:rPr>
                <w:rFonts w:ascii="AdvOT1ef757c0" w:hAnsi="AdvOT1ef757c0"/>
                <w:color w:val="000000"/>
                <w:sz w:val="20"/>
                <w:szCs w:val="20"/>
              </w:rPr>
              <w:t>]</w:t>
            </w:r>
          </w:p>
        </w:tc>
        <w:tc>
          <w:tcPr>
            <w:tcW w:w="0" w:type="auto"/>
            <w:vMerge/>
          </w:tcPr>
          <w:p w14:paraId="5390AB6B" w14:textId="77777777" w:rsidR="00EF2CE8" w:rsidRDefault="00EF2CE8" w:rsidP="00215471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02F6A860" w14:textId="77777777" w:rsidTr="00936D08">
        <w:trPr>
          <w:trHeight w:val="781"/>
        </w:trPr>
        <w:tc>
          <w:tcPr>
            <w:tcW w:w="872" w:type="dxa"/>
            <w:vMerge w:val="restart"/>
            <w:hideMark/>
          </w:tcPr>
          <w:p w14:paraId="4B6E6E6A" w14:textId="111BFCF7" w:rsidR="00EF2CE8" w:rsidRDefault="00EF2CE8" w:rsidP="001F1C17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rface</w:t>
            </w:r>
          </w:p>
        </w:tc>
        <w:tc>
          <w:tcPr>
            <w:tcW w:w="1573" w:type="dxa"/>
            <w:hideMark/>
          </w:tcPr>
          <w:p w14:paraId="668EA575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Transect from Tromsø up to SW Svalbard (78.07°)</w:t>
            </w:r>
          </w:p>
        </w:tc>
        <w:tc>
          <w:tcPr>
            <w:tcW w:w="709" w:type="dxa"/>
            <w:hideMark/>
          </w:tcPr>
          <w:p w14:paraId="096E6840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  <w:hideMark/>
          </w:tcPr>
          <w:p w14:paraId="6BA2248E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 – 1.31 (0.34±0.31 SD) 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o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,028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1316" w:type="dxa"/>
            <w:hideMark/>
          </w:tcPr>
          <w:p w14:paraId="46615C7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202504E5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nta net (top 10–16 cm of the water column)</w:t>
            </w:r>
          </w:p>
        </w:tc>
        <w:tc>
          <w:tcPr>
            <w:tcW w:w="1925" w:type="dxa"/>
            <w:hideMark/>
          </w:tcPr>
          <w:p w14:paraId="4739797E" w14:textId="353548F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usher&lt;/Author&gt;&lt;Year&gt;2015&lt;/Year&gt;&lt;RecNum&gt;23&lt;/RecNum&gt;&lt;DisplayText&gt;(Lusher et al., 2015)&lt;/DisplayText&gt;&lt;record&gt;&lt;rec-number&gt;23&lt;/rec-number&gt;&lt;foreign-keys&gt;&lt;key app="EN" db-id="rfftxfrp5xxvp1eedz6vpfs7t95sssfzz5pf" timestamp="1517485786"&gt;23&lt;/key&gt;&lt;/foreign-keys&gt;&lt;ref-type name="Journal Article"&gt;17&lt;/ref-type&gt;&lt;contributors&gt;&lt;authors&gt;&lt;author&gt;Lusher, A. L.&lt;/author&gt;&lt;author&gt;Tirelli, V.&lt;/author&gt;&lt;author&gt;O&amp;apos;Connor, I.&lt;/author&gt;&lt;author&gt;Officer, R.&lt;/author&gt;&lt;/authors&gt;&lt;/contributors&gt;&lt;auth-address&gt;Marine and Freshwater Research Centre, Galway-Mayo Institute of Technology, Dublin Road, Galway, Ireland.&amp;#xD;OGS (Istituto Nazionale di Oceanografia e di Geofisica Sperimentale), Via A. Piccard 54, 3415, Trieste, Italy.&lt;/auth-address&gt;&lt;titles&gt;&lt;title&gt;Microplastics in Arctic polar waters: the first reported values of particles in surface and sub-surface samples&lt;/title&gt;&lt;secondary-title&gt;Sci Rep&lt;/secondary-title&gt;&lt;/titles&gt;&lt;periodical&gt;&lt;full-title&gt;Sci Rep&lt;/full-title&gt;&lt;/periodical&gt;&lt;pages&gt;14947&lt;/pages&gt;&lt;volume&gt;5&lt;/volume&gt;&lt;edition&gt;2015/10/09&lt;/edition&gt;&lt;dates&gt;&lt;year&gt;2015&lt;/year&gt;&lt;pub-dates&gt;&lt;date&gt;Oct 8&lt;/date&gt;&lt;/pub-dates&gt;&lt;/dates&gt;&lt;isbn&gt;2045-2322 (Electronic)&amp;#xD;2045-2322 (Linking)&lt;/isbn&gt;&lt;accession-num&gt;26446348&lt;/accession-num&gt;&lt;label&gt;Microplastics&lt;/label&gt;&lt;urls&gt;&lt;related-urls&gt;&lt;url&gt;https://www.ncbi.nlm.nih.gov/pubmed/26446348&lt;/url&gt;&lt;/related-urls&gt;&lt;/urls&gt;&lt;custom2&gt;Pathway&lt;/custom2&gt;&lt;custom3&gt;Distribution&lt;/custom3&gt;&lt;custom4&gt;Impact&lt;/custom4&gt;&lt;custom6&gt;Crosscutting&lt;/custom6&gt;&lt;custom7&gt;Norway&lt;/custom7&gt;&lt;electronic-resource-num&gt;10.1038/srep1494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8" w:tooltip="Lusher, 2015 #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usher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3480CDAE" w14:textId="77777777" w:rsidTr="00936D08">
        <w:trPr>
          <w:trHeight w:val="60"/>
        </w:trPr>
        <w:tc>
          <w:tcPr>
            <w:tcW w:w="872" w:type="dxa"/>
            <w:vMerge/>
            <w:hideMark/>
          </w:tcPr>
          <w:p w14:paraId="4BA616EF" w14:textId="77777777" w:rsidR="00EF2CE8" w:rsidRDefault="00EF2CE8" w:rsidP="00395DC0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3DCAA12C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arents Sea and Greenland 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 (</w:t>
            </w:r>
            <w:proofErr w:type="gramEnd"/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Fram Strait)</w:t>
            </w:r>
          </w:p>
        </w:tc>
        <w:tc>
          <w:tcPr>
            <w:tcW w:w="709" w:type="dxa"/>
            <w:hideMark/>
          </w:tcPr>
          <w:p w14:paraId="2195F75E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807" w:type="dxa"/>
            <w:hideMark/>
          </w:tcPr>
          <w:p w14:paraId="113F979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 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  0.216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 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1316" w:type="dxa"/>
            <w:hideMark/>
          </w:tcPr>
          <w:p w14:paraId="4FA6FF14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1470" w:type="dxa"/>
            <w:hideMark/>
          </w:tcPr>
          <w:p w14:paraId="549474D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sual observation from helicopter and vessel</w:t>
            </w:r>
          </w:p>
        </w:tc>
        <w:tc>
          <w:tcPr>
            <w:tcW w:w="1925" w:type="dxa"/>
            <w:hideMark/>
          </w:tcPr>
          <w:p w14:paraId="5E531606" w14:textId="39D4ADCD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6&lt;/Year&gt;&lt;RecNum&gt;180&lt;/RecNum&gt;&lt;DisplayText&gt;(Bergmann et al., 2016)&lt;/DisplayText&gt;&lt;record&gt;&lt;rec-number&gt;180&lt;/rec-number&gt;&lt;foreign-keys&gt;&lt;key app="EN" db-id="rfftxfrp5xxvp1eedz6vpfs7t95sssfzz5pf" timestamp="1518165043"&gt;180&lt;/key&gt;&lt;/foreign-keys&gt;&lt;ref-type name="Journal Article"&gt;17&lt;/ref-type&gt;&lt;contributors&gt;&lt;authors&gt;&lt;author&gt;Bergmann, M.&lt;/author&gt;&lt;author&gt;Sandhop, N.&lt;/author&gt;&lt;author&gt;Schewe, I.&lt;/author&gt;&lt;author&gt;D’Hert, D.&lt;/author&gt;&lt;/authors&gt;&lt;/contributors&gt;&lt;titles&gt;&lt;title&gt;Observations of floating anthropogenic litter in the Barents Sea and Fram Strait, Arctic&lt;/title&gt;&lt;secondary-title&gt;Polar Biology&lt;/secondary-title&gt;&lt;/titles&gt;&lt;periodical&gt;&lt;full-title&gt;Polar Biology&lt;/full-title&gt;&lt;/periodical&gt;&lt;pages&gt;553-560&lt;/pages&gt;&lt;volume&gt;39&lt;/volume&gt;&lt;number&gt;3&lt;/number&gt;&lt;section&gt;553&lt;/section&gt;&lt;dates&gt;&lt;year&gt;2016&lt;/year&gt;&lt;pub-dates&gt;&lt;date&gt;March 01&lt;/date&gt;&lt;/pub-dates&gt;&lt;/dates&gt;&lt;isbn&gt;0722-4060&amp;#xD;1432-2056&lt;/isbn&gt;&lt;work-type&gt;journal article&lt;/work-type&gt;&lt;urls&gt;&lt;related-urls&gt;&lt;url&gt;https://link.springer.com/content/pdf/10.1007%2Fs00300-015-1795-8.pdf&lt;/url&gt;&lt;/related-urls&gt;&lt;/urls&gt;&lt;custom3&gt;Distribution&lt;/custom3&gt;&lt;custom6&gt;Crosscutting/Other&lt;/custom6&gt;&lt;custom7&gt;Norway&lt;/custom7&gt;&lt;electronic-resource-num&gt;10.1007/s00300-015-1795-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0" w:tooltip="Bergmann, 2016 #18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C19C26F" w14:textId="77777777" w:rsidTr="00936D08">
        <w:trPr>
          <w:trHeight w:val="442"/>
        </w:trPr>
        <w:tc>
          <w:tcPr>
            <w:tcW w:w="872" w:type="dxa"/>
            <w:vMerge/>
            <w:hideMark/>
          </w:tcPr>
          <w:p w14:paraId="4C5F5C75" w14:textId="77777777" w:rsidR="00EF2CE8" w:rsidRDefault="00EF2CE8" w:rsidP="00395DC0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016AE2F4" w14:textId="77777777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 and Greenland Sea</w:t>
            </w:r>
          </w:p>
        </w:tc>
        <w:tc>
          <w:tcPr>
            <w:tcW w:w="709" w:type="dxa"/>
            <w:hideMark/>
          </w:tcPr>
          <w:p w14:paraId="7C915413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807" w:type="dxa"/>
            <w:hideMark/>
          </w:tcPr>
          <w:p w14:paraId="6E5347E6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63 n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1316" w:type="dxa"/>
            <w:hideMark/>
          </w:tcPr>
          <w:p w14:paraId="0BFA369F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190E332D" w14:textId="77777777" w:rsidR="00EF2CE8" w:rsidRDefault="00EF2CE8" w:rsidP="00395DC0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anta net </w:t>
            </w:r>
          </w:p>
        </w:tc>
        <w:tc>
          <w:tcPr>
            <w:tcW w:w="1925" w:type="dxa"/>
            <w:hideMark/>
          </w:tcPr>
          <w:p w14:paraId="50CE0EC7" w14:textId="050948AA" w:rsidR="00EF2CE8" w:rsidRDefault="00EF2CE8" w:rsidP="00395DC0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Cózar&lt;/Author&gt;&lt;Year&gt;2017&lt;/Year&gt;&lt;RecNum&gt;15&lt;/RecNum&gt;&lt;DisplayText&gt;(Cózar et al., 2017)&lt;/DisplayText&gt;&lt;record&gt;&lt;rec-number&gt;15&lt;/rec-number&gt;&lt;foreign-keys&gt;&lt;key app="EN" db-id="rfftxfrp5xxvp1eedz6vpfs7t95sssfzz5pf" timestamp="1517485786"&gt;15&lt;/key&gt;&lt;/foreign-keys&gt;&lt;ref-type name="Journal Article"&gt;17&lt;/ref-type&gt;&lt;contributors&gt;&lt;authors&gt;&lt;author&gt;Cózar, A.&lt;/author&gt;&lt;author&gt;Martí, E.&lt;/author&gt;&lt;author&gt;Duarte, C. M.&lt;/author&gt;&lt;author&gt;García-de-Lomas, J.&lt;/author&gt;&lt;author&gt;Van Sebille, E.&lt;/author&gt;&lt;author&gt;Ballatore, T. J.&lt;/author&gt;&lt;author&gt;Eguíluz, V. M.&lt;/author&gt;&lt;author&gt;González-Gordillo, J. I.&lt;/author&gt;&lt;author&gt;Pedrotti, M. L.&lt;/author&gt;&lt;author&gt;Echevarría, F.&lt;/author&gt;&lt;/authors&gt;&lt;/contributors&gt;&lt;titles&gt;&lt;title&gt;The Arctic Ocean as a dead end for floating plastics in the North Atlantic branch of the Thermohaline Circulation&lt;/title&gt;&lt;secondary-title&gt;Science advances&lt;/secondary-title&gt;&lt;/titles&gt;&lt;periodical&gt;&lt;full-title&gt;Science advances&lt;/full-title&gt;&lt;/periodical&gt;&lt;pages&gt;e1600582&lt;/pages&gt;&lt;volume&gt;3&lt;/volume&gt;&lt;number&gt;4&lt;/number&gt;&lt;dates&gt;&lt;year&gt;2017&lt;/year&gt;&lt;/dates&gt;&lt;isbn&gt;2375-2548&lt;/isbn&gt;&lt;urls&gt;&lt;/urls&gt;&lt;custom1&gt;Sources&lt;/custom1&gt;&lt;custom2&gt;Pathway&lt;/custom2&gt;&lt;custom3&gt;Distribution&lt;/custom3&gt;&lt;custom6&gt;Crosscutting&lt;/custom6&gt;&lt;custom7&gt;Norway 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7" w:tooltip="Cózar, 2017 #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Cózar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6D9BD6F0" w14:textId="77777777" w:rsidTr="00936D08">
        <w:trPr>
          <w:trHeight w:val="442"/>
        </w:trPr>
        <w:tc>
          <w:tcPr>
            <w:tcW w:w="872" w:type="dxa"/>
            <w:vMerge/>
          </w:tcPr>
          <w:p w14:paraId="41D0871A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77DBD179" w14:textId="59F3EA21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709" w:type="dxa"/>
          </w:tcPr>
          <w:p w14:paraId="470017C7" w14:textId="025340D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6</w:t>
            </w:r>
          </w:p>
        </w:tc>
        <w:tc>
          <w:tcPr>
            <w:tcW w:w="1807" w:type="dxa"/>
          </w:tcPr>
          <w:p w14:paraId="699CFAD7" w14:textId="3349F40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 (plastic= 34.6±22.3% of all marine litter)</w:t>
            </w:r>
          </w:p>
        </w:tc>
        <w:tc>
          <w:tcPr>
            <w:tcW w:w="1316" w:type="dxa"/>
          </w:tcPr>
          <w:p w14:paraId="46500A3C" w14:textId="497DD0B0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1470" w:type="dxa"/>
          </w:tcPr>
          <w:p w14:paraId="07A56A81" w14:textId="16BC6AD6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 from vessel</w:t>
            </w:r>
          </w:p>
        </w:tc>
        <w:tc>
          <w:tcPr>
            <w:tcW w:w="1925" w:type="dxa"/>
          </w:tcPr>
          <w:p w14:paraId="6FF38E02" w14:textId="7CD948E8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røsvik&lt;/Author&gt;&lt;Year&gt;2018&lt;/Year&gt;&lt;RecNum&gt;426&lt;/RecNum&gt;&lt;DisplayText&gt;(Grøsvik et al., 2018)&lt;/DisplayText&gt;&lt;record&gt;&lt;rec-number&gt;426&lt;/rec-number&gt;&lt;foreign-keys&gt;&lt;key app="EN" db-id="rfftxfrp5xxvp1eedz6vpfs7t95sssfzz5pf" timestamp="1521645134"&gt;426&lt;/key&gt;&lt;/foreign-keys&gt;&lt;ref-type name="Journal Article"&gt;17&lt;/ref-type&gt;&lt;contributors&gt;&lt;authors&gt;&lt;author&gt;Grøsvik, B. E.&lt;/author&gt;&lt;author&gt;Prokhorova, T.&lt;/author&gt;&lt;author&gt;Eriksen, E.&lt;/author&gt;&lt;author&gt;Krivosheya, P.&lt;/author&gt;&lt;author&gt;Horneland, P. A.&lt;/author&gt;&lt;author&gt;Prozorkevich, D.&lt;/author&gt;&lt;/authors&gt;&lt;/contributors&gt;&lt;titles&gt;&lt;title&gt;Assessment of Marine Litter in the Barents Sea, a Part of the Joint Norwegian–Russian Ecosystem Survey&lt;/title&gt;&lt;secondary-title&gt;Frontiers in Marine Science&lt;/secondary-title&gt;&lt;/titles&gt;&lt;periodical&gt;&lt;full-title&gt;Frontiers in Marine Science&lt;/full-title&gt;&lt;/periodical&gt;&lt;volume&gt;5&lt;/volume&gt;&lt;dates&gt;&lt;year&gt;2018&lt;/year&gt;&lt;/dates&gt;&lt;isbn&gt;2296-7745&lt;/isbn&gt;&lt;urls&gt;&lt;/urls&gt;&lt;custom2&gt;Pathways&lt;/custom2&gt;&lt;custom3&gt;Distribution&lt;/custom3&gt;&lt;custom6&gt;Crosscutting&lt;/custom6&gt;&lt;electronic-resource-num&gt;10.3389/fmars.2018.0007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2" w:tooltip="Grøsvik, 2018 #4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røsvik et al</w:t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kern w:val="36"/>
                  <w:sz w:val="20"/>
                  <w:szCs w:val="20"/>
                  <w:lang w:eastAsia="en-GB"/>
                </w:rPr>
                <w:t>.</w:t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FDCF6C8" w14:textId="77777777" w:rsidTr="00936D08">
        <w:trPr>
          <w:trHeight w:val="514"/>
        </w:trPr>
        <w:tc>
          <w:tcPr>
            <w:tcW w:w="872" w:type="dxa"/>
            <w:vMerge/>
            <w:hideMark/>
          </w:tcPr>
          <w:p w14:paraId="5344E381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 w:val="restart"/>
            <w:hideMark/>
          </w:tcPr>
          <w:p w14:paraId="14D8BB22" w14:textId="77777777" w:rsidR="00EF2CE8" w:rsidRDefault="00EF2CE8" w:rsidP="008673AB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Sea</w:t>
            </w:r>
          </w:p>
        </w:tc>
        <w:tc>
          <w:tcPr>
            <w:tcW w:w="709" w:type="dxa"/>
            <w:hideMark/>
          </w:tcPr>
          <w:p w14:paraId="598FD71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807" w:type="dxa"/>
            <w:hideMark/>
          </w:tcPr>
          <w:p w14:paraId="7E3AD7EE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23±0,19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327AB21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 &gt;2.5 cm</w:t>
            </w:r>
          </w:p>
        </w:tc>
        <w:tc>
          <w:tcPr>
            <w:tcW w:w="1470" w:type="dxa"/>
            <w:hideMark/>
          </w:tcPr>
          <w:p w14:paraId="280F9E56" w14:textId="3B12BFD9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O from vessel</w:t>
            </w:r>
          </w:p>
        </w:tc>
        <w:tc>
          <w:tcPr>
            <w:tcW w:w="1925" w:type="dxa"/>
            <w:hideMark/>
          </w:tcPr>
          <w:p w14:paraId="7A3A0BA0" w14:textId="565642C3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E0FD690" w14:textId="77777777" w:rsidTr="00936D08">
        <w:trPr>
          <w:trHeight w:val="157"/>
        </w:trPr>
        <w:tc>
          <w:tcPr>
            <w:tcW w:w="872" w:type="dxa"/>
            <w:vMerge/>
            <w:hideMark/>
          </w:tcPr>
          <w:p w14:paraId="7AF421A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02BC236B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06A77D3E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-75</w:t>
            </w:r>
          </w:p>
        </w:tc>
        <w:tc>
          <w:tcPr>
            <w:tcW w:w="1807" w:type="dxa"/>
            <w:hideMark/>
          </w:tcPr>
          <w:p w14:paraId="627C5DE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582C835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63mm-0.4 m)</w:t>
            </w:r>
          </w:p>
        </w:tc>
        <w:tc>
          <w:tcPr>
            <w:tcW w:w="1470" w:type="dxa"/>
            <w:hideMark/>
          </w:tcPr>
          <w:p w14:paraId="3EB67B6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79A8714F" w14:textId="6ED9D2CD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7&lt;/Year&gt;&lt;RecNum&gt;467&lt;/RecNum&gt;&lt;DisplayText&gt;(Shaw, 1977)&lt;/DisplayText&gt;&lt;record&gt;&lt;rec-number&gt;467&lt;/rec-number&gt;&lt;foreign-keys&gt;&lt;key app="EN" db-id="rfftxfrp5xxvp1eedz6vpfs7t95sssfzz5pf" timestamp="1525341881"&gt;467&lt;/key&gt;&lt;/foreign-keys&gt;&lt;ref-type name="Journal Article"&gt;17&lt;/ref-type&gt;&lt;contributors&gt;&lt;authors&gt;&lt;author&gt;Shaw, D. G.&lt;/author&gt;&lt;/authors&gt;&lt;/contributors&gt;&lt;titles&gt;&lt;title&gt;Pelagic tar and plastic in the Gulf of Alaska and Bering Sea: 1975&lt;/title&gt;&lt;secondary-title&gt;Science of The Total Environment&lt;/secondary-title&gt;&lt;/titles&gt;&lt;periodical&gt;&lt;full-title&gt;Science of the Total Environment&lt;/full-title&gt;&lt;/periodical&gt;&lt;pages&gt;13-20&lt;/pages&gt;&lt;volume&gt;8&lt;/volume&gt;&lt;number&gt;1&lt;/number&gt;&lt;section&gt;13&lt;/section&gt;&lt;dates&gt;&lt;year&gt;1977&lt;/year&gt;&lt;/dates&gt;&lt;isbn&gt;00489697&lt;/isbn&gt;&lt;urls&gt;&lt;/urls&gt;&lt;electronic-resource-num&gt;https://doi.org/10.1016/0048-9697(77)90058-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9" w:tooltip="Shaw, 1977 #4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, 197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D1AE59C" w14:textId="77777777" w:rsidTr="00936D08">
        <w:trPr>
          <w:trHeight w:val="623"/>
        </w:trPr>
        <w:tc>
          <w:tcPr>
            <w:tcW w:w="872" w:type="dxa"/>
            <w:vMerge/>
            <w:hideMark/>
          </w:tcPr>
          <w:p w14:paraId="50A73DA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3AF64794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1524CCEA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807" w:type="dxa"/>
            <w:hideMark/>
          </w:tcPr>
          <w:p w14:paraId="3FD5DFC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±19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0AF7E7E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1.3 m)</w:t>
            </w:r>
          </w:p>
        </w:tc>
        <w:tc>
          <w:tcPr>
            <w:tcW w:w="1470" w:type="dxa"/>
            <w:hideMark/>
          </w:tcPr>
          <w:p w14:paraId="6387A13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6540AC32" w14:textId="58B96D92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6A7FA3B2" w14:textId="77777777" w:rsidTr="00936D08">
        <w:trPr>
          <w:trHeight w:val="538"/>
        </w:trPr>
        <w:tc>
          <w:tcPr>
            <w:tcW w:w="872" w:type="dxa"/>
            <w:vMerge/>
            <w:hideMark/>
          </w:tcPr>
          <w:p w14:paraId="0BE77DA6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4ACBF30A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0D37A72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88</w:t>
            </w:r>
          </w:p>
        </w:tc>
        <w:tc>
          <w:tcPr>
            <w:tcW w:w="1807" w:type="dxa"/>
            <w:hideMark/>
          </w:tcPr>
          <w:p w14:paraId="2B13E81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2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600 SD)</w:t>
            </w:r>
          </w:p>
        </w:tc>
        <w:tc>
          <w:tcPr>
            <w:tcW w:w="1316" w:type="dxa"/>
            <w:hideMark/>
          </w:tcPr>
          <w:p w14:paraId="35BCB12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5mm- 0.5 m)</w:t>
            </w:r>
          </w:p>
        </w:tc>
        <w:tc>
          <w:tcPr>
            <w:tcW w:w="1470" w:type="dxa"/>
            <w:hideMark/>
          </w:tcPr>
          <w:p w14:paraId="22E4C80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3DD9E053" w14:textId="560AE0B9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90&lt;/Year&gt;&lt;RecNum&gt;115&lt;/RecNum&gt;&lt;DisplayText&gt;(Day et al., 1990)&lt;/DisplayText&gt;&lt;record&gt;&lt;rec-number&gt;115&lt;/rec-number&gt;&lt;foreign-keys&gt;&lt;key app="EN" db-id="rfftxfrp5xxvp1eedz6vpfs7t95sssfzz5pf" timestamp="1517485787"&gt;115&lt;/key&gt;&lt;/foreign-keys&gt;&lt;ref-type name="Conference Paper"&gt;47&lt;/ref-type&gt;&lt;contributors&gt;&lt;authors&gt;&lt;author&gt;Day, R. H.&lt;/author&gt;&lt;author&gt;Shaw, D. G.&lt;/author&gt;&lt;author&gt;Ignell, S. E.&lt;/author&gt;&lt;/authors&gt;&lt;/contributors&gt;&lt;titles&gt;&lt;title&gt;The quantitative distribution and characteristics of neuston plastic in the North Pacific Ocean, 1985-88&lt;/title&gt;&lt;secondary-title&gt;The Second International Conference on Marine Debris&lt;/secondary-title&gt;&lt;/titles&gt;&lt;pages&gt;247-266&lt;/pages&gt;&lt;dates&gt;&lt;year&gt;1990&lt;/year&gt;&lt;/dates&gt;&lt;pub-location&gt;Honolulu&lt;/pub-location&gt;&lt;urls&gt;&lt;related-urls&gt;&lt;url&gt;http://www.vliz.be/imisdocs/publications/135814.pdf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0" w:tooltip="Day, 1990 #1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C987604" w14:textId="77777777" w:rsidTr="00936D08">
        <w:trPr>
          <w:trHeight w:val="129"/>
        </w:trPr>
        <w:tc>
          <w:tcPr>
            <w:tcW w:w="872" w:type="dxa"/>
            <w:vMerge/>
            <w:hideMark/>
          </w:tcPr>
          <w:p w14:paraId="3DB7D1C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4FF8CC7D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16C9AC88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807" w:type="dxa"/>
            <w:hideMark/>
          </w:tcPr>
          <w:p w14:paraId="51EC9E12" w14:textId="48221055" w:rsidR="00EF2CE8" w:rsidRPr="00DD5FB5" w:rsidRDefault="00DD5FB5" w:rsidP="00DD5FB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7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0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/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DD5FB5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o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40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34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g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hideMark/>
          </w:tcPr>
          <w:p w14:paraId="7D78E90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vMerge w:val="restart"/>
            <w:hideMark/>
          </w:tcPr>
          <w:p w14:paraId="228FF514" w14:textId="2DE6CC55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euston nets 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 0.505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m mesh, mouth opening of 30x50cm)</w:t>
            </w:r>
          </w:p>
        </w:tc>
        <w:tc>
          <w:tcPr>
            <w:tcW w:w="1925" w:type="dxa"/>
            <w:vMerge w:val="restart"/>
            <w:hideMark/>
          </w:tcPr>
          <w:p w14:paraId="07B9C3C8" w14:textId="1697A375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oyle&lt;/Author&gt;&lt;Year&gt;2011&lt;/Year&gt;&lt;RecNum&gt;116&lt;/RecNum&gt;&lt;DisplayText&gt;(Doyle et al., 2011)&lt;/DisplayText&gt;&lt;record&gt;&lt;rec-number&gt;116&lt;/rec-number&gt;&lt;foreign-keys&gt;&lt;key app="EN" db-id="rfftxfrp5xxvp1eedz6vpfs7t95sssfzz5pf" timestamp="1517485787"&gt;116&lt;/key&gt;&lt;/foreign-keys&gt;&lt;ref-type name="Journal Article"&gt;17&lt;/ref-type&gt;&lt;contributors&gt;&lt;authors&gt;&lt;author&gt;Doyle, M. J.&lt;/author&gt;&lt;author&gt;Watson, W.&lt;/author&gt;&lt;author&gt;Bowlin, N. M.&lt;/author&gt;&lt;author&gt;Sheavly, S. B.&lt;/author&gt;&lt;/authors&gt;&lt;/contributors&gt;&lt;auth-address&gt;Joint Institute for the Study of the Atmosphere and Oceans, P.O. Box 355672, University of Washington, Seattle, WA 98195, USA. miriam.doyle@noaa.gov&lt;/auth-address&gt;&lt;titles&gt;&lt;title&gt;Plastic particles in coastal pelagic ecosystems of the Northeast Pacific ocean&lt;/title&gt;&lt;secondary-title&gt;Marine Environmental Research&lt;/secondary-title&gt;&lt;/titles&gt;&lt;periodical&gt;&lt;full-title&gt;Marine Environmental Research&lt;/full-title&gt;&lt;/periodical&gt;&lt;pages&gt;41-52&lt;/pages&gt;&lt;volume&gt;71&lt;/volume&gt;&lt;number&gt;1&lt;/number&gt;&lt;edition&gt;2010/11/26&lt;/edition&gt;&lt;dates&gt;&lt;year&gt;2011&lt;/year&gt;&lt;pub-dates&gt;&lt;date&gt;Feb&lt;/date&gt;&lt;/pub-dates&gt;&lt;/dates&gt;&lt;isbn&gt;1879-0291 (Electronic)&amp;#xD;0141-1136 (Linking)&lt;/isbn&gt;&lt;accession-num&gt;21093039&lt;/accession-num&gt;&lt;urls&gt;&lt;related-urls&gt;&lt;url&gt;https://www.ncbi.nlm.nih.gov/pubmed/21093039&lt;/url&gt;&lt;/related-urls&gt;&lt;/urls&gt;&lt;custom3&gt;Distribution&lt;/custom3&gt;&lt;custom4&gt;Impact&lt;/custom4&gt;&lt;custom6&gt;Crosscutting&lt;/custom6&gt;&lt;custom7&gt;Alaska&lt;/custom7&gt;&lt;electronic-resource-num&gt;10.1016/j.marenvres.2010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3" w:tooltip="Doyle, 2011 #1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oyle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4965D93F" w14:textId="77777777" w:rsidTr="009B679A">
        <w:trPr>
          <w:trHeight w:val="849"/>
        </w:trPr>
        <w:tc>
          <w:tcPr>
            <w:tcW w:w="872" w:type="dxa"/>
            <w:vMerge/>
            <w:hideMark/>
          </w:tcPr>
          <w:p w14:paraId="7FF477A7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609F39C7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577867B9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807" w:type="dxa"/>
            <w:hideMark/>
          </w:tcPr>
          <w:p w14:paraId="41301BA5" w14:textId="2CFC7F12" w:rsidR="00EF2CE8" w:rsidRDefault="00DD5FB5" w:rsidP="00EF2CE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72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0.041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n/ 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DD5FB5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o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08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0.033</w:t>
            </w:r>
            <w:r w:rsidRP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mg/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3</w:t>
            </w:r>
          </w:p>
        </w:tc>
        <w:tc>
          <w:tcPr>
            <w:tcW w:w="1316" w:type="dxa"/>
            <w:hideMark/>
          </w:tcPr>
          <w:p w14:paraId="6DA150F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  <w:hideMark/>
          </w:tcPr>
          <w:p w14:paraId="60AB431B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253A51E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F2CE8" w14:paraId="4BAD1010" w14:textId="77777777" w:rsidTr="00936D08">
        <w:trPr>
          <w:trHeight w:val="555"/>
        </w:trPr>
        <w:tc>
          <w:tcPr>
            <w:tcW w:w="872" w:type="dxa"/>
            <w:vMerge/>
            <w:hideMark/>
          </w:tcPr>
          <w:p w14:paraId="634C322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 w:val="restart"/>
            <w:hideMark/>
          </w:tcPr>
          <w:p w14:paraId="7D2D146D" w14:textId="77777777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ubarctic North Pacific </w:t>
            </w:r>
          </w:p>
        </w:tc>
        <w:tc>
          <w:tcPr>
            <w:tcW w:w="709" w:type="dxa"/>
            <w:hideMark/>
          </w:tcPr>
          <w:p w14:paraId="4575890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807" w:type="dxa"/>
            <w:hideMark/>
          </w:tcPr>
          <w:p w14:paraId="49163C3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15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750FE031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1470" w:type="dxa"/>
            <w:hideMark/>
          </w:tcPr>
          <w:p w14:paraId="7D18A11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Visual observation from vessel </w:t>
            </w:r>
          </w:p>
        </w:tc>
        <w:tc>
          <w:tcPr>
            <w:tcW w:w="1925" w:type="dxa"/>
            <w:hideMark/>
          </w:tcPr>
          <w:p w14:paraId="34E837AF" w14:textId="6C897776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Prefix&gt;Dahlberg and Day`, 1985 in &lt;/Prefix&gt;&lt;DisplayText&gt;(Dahlberg and Day, 1985 in 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hlberg and Day, 1985 in 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7AE2E482" w14:textId="77777777" w:rsidTr="00936D08">
        <w:trPr>
          <w:trHeight w:val="379"/>
        </w:trPr>
        <w:tc>
          <w:tcPr>
            <w:tcW w:w="872" w:type="dxa"/>
            <w:vMerge/>
            <w:hideMark/>
          </w:tcPr>
          <w:p w14:paraId="494E0756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517C39B2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25BE382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807" w:type="dxa"/>
            <w:hideMark/>
          </w:tcPr>
          <w:p w14:paraId="0D7C3B5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94±1,22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71FDE51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 &gt; 2.5 cm</w:t>
            </w:r>
          </w:p>
        </w:tc>
        <w:tc>
          <w:tcPr>
            <w:tcW w:w="1470" w:type="dxa"/>
            <w:hideMark/>
          </w:tcPr>
          <w:p w14:paraId="344A13F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Visual observation from vessel </w:t>
            </w:r>
          </w:p>
        </w:tc>
        <w:tc>
          <w:tcPr>
            <w:tcW w:w="1925" w:type="dxa"/>
            <w:hideMark/>
          </w:tcPr>
          <w:p w14:paraId="18EDEE7D" w14:textId="0EC58083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1778514" w14:textId="77777777" w:rsidTr="00936D08">
        <w:trPr>
          <w:trHeight w:val="247"/>
        </w:trPr>
        <w:tc>
          <w:tcPr>
            <w:tcW w:w="872" w:type="dxa"/>
            <w:vMerge/>
            <w:hideMark/>
          </w:tcPr>
          <w:p w14:paraId="6D654AC8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61F2C8B9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3A0B5AF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1807" w:type="dxa"/>
            <w:hideMark/>
          </w:tcPr>
          <w:p w14:paraId="60AD95F0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  <w:hideMark/>
          </w:tcPr>
          <w:p w14:paraId="7E5DFAB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0.4 m)</w:t>
            </w:r>
          </w:p>
        </w:tc>
        <w:tc>
          <w:tcPr>
            <w:tcW w:w="1470" w:type="dxa"/>
            <w:hideMark/>
          </w:tcPr>
          <w:p w14:paraId="7668393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1767BAD7" w14:textId="6C3C6171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9&lt;/Year&gt;&lt;RecNum&gt;433&lt;/RecNum&gt;&lt;DisplayText&gt;(Shaw and Mapes, 1979)&lt;/DisplayText&gt;&lt;record&gt;&lt;rec-number&gt;433&lt;/rec-number&gt;&lt;foreign-keys&gt;&lt;key app="EN" db-id="rfftxfrp5xxvp1eedz6vpfs7t95sssfzz5pf" timestamp="1521646457"&gt;433&lt;/key&gt;&lt;/foreign-keys&gt;&lt;ref-type name="Journal Article"&gt;17&lt;/ref-type&gt;&lt;contributors&gt;&lt;authors&gt;&lt;author&gt;Shaw, D. G.&lt;/author&gt;&lt;author&gt;Mapes, G. A.&lt;/author&gt;&lt;/authors&gt;&lt;/contributors&gt;&lt;titles&gt;&lt;title&gt;Surface circulation and the distribution of pelagic tar and plastic&lt;/title&gt;&lt;secondary-title&gt;Marine Pollution Bulletin&lt;/secondary-title&gt;&lt;/titles&gt;&lt;periodical&gt;&lt;full-title&gt;Marine Pollution Bulletin&lt;/full-title&gt;&lt;/periodical&gt;&lt;pages&gt;160-162&lt;/pages&gt;&lt;volume&gt;10&lt;/volume&gt;&lt;number&gt;6&lt;/number&gt;&lt;section&gt;160&lt;/section&gt;&lt;dates&gt;&lt;year&gt;1979&lt;/year&gt;&lt;/dates&gt;&lt;isbn&gt;0025326X&lt;/isbn&gt;&lt;urls&gt;&lt;/urls&gt;&lt;custom3&gt;Distribution&lt;/custom3&gt;&lt;electronic-resource-num&gt;10.1016/0025-326x(79)90421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0" w:tooltip="Shaw, 1979 #43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 and Mapes, 197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7A1A1A5" w14:textId="77777777" w:rsidTr="00936D08">
        <w:trPr>
          <w:trHeight w:val="402"/>
        </w:trPr>
        <w:tc>
          <w:tcPr>
            <w:tcW w:w="872" w:type="dxa"/>
            <w:vMerge/>
            <w:hideMark/>
          </w:tcPr>
          <w:p w14:paraId="613901D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630984EE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7F3D773F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807" w:type="dxa"/>
            <w:hideMark/>
          </w:tcPr>
          <w:p w14:paraId="7414B574" w14:textId="27D0AA51" w:rsidR="00EF2CE8" w:rsidRDefault="00EF2CE8" w:rsidP="00DD5FB5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370±2380 </w:t>
            </w:r>
            <w:r w:rsidR="00DD5FB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59820FDC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3mm-1.3 m)</w:t>
            </w:r>
          </w:p>
        </w:tc>
        <w:tc>
          <w:tcPr>
            <w:tcW w:w="1470" w:type="dxa"/>
            <w:hideMark/>
          </w:tcPr>
          <w:p w14:paraId="6DA75A5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48419944" w14:textId="2309074B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7&lt;/Year&gt;&lt;RecNum&gt;114&lt;/RecNum&gt;&lt;DisplayText&gt;(Day and Shaw, 1987)&lt;/DisplayText&gt;&lt;record&gt;&lt;rec-number&gt;114&lt;/rec-number&gt;&lt;foreign-keys&gt;&lt;key app="EN" db-id="rfftxfrp5xxvp1eedz6vpfs7t95sssfzz5pf" timestamp="1517485787"&gt;114&lt;/key&gt;&lt;/foreign-keys&gt;&lt;ref-type name="Journal Article"&gt;17&lt;/ref-type&gt;&lt;contributors&gt;&lt;authors&gt;&lt;author&gt;Day, R. H.&lt;/author&gt;&lt;author&gt;Shaw, D. G.&lt;/author&gt;&lt;/authors&gt;&lt;/contributors&gt;&lt;titles&gt;&lt;title&gt;Patterns in the abundance of pelagic plastic and tar in the North Pacific Ocean, 1976–1985&lt;/title&gt;&lt;secondary-title&gt;Marine Pollution Bulletin&lt;/secondary-title&gt;&lt;/titles&gt;&lt;periodical&gt;&lt;full-title&gt;Marine Pollution Bulletin&lt;/full-title&gt;&lt;/periodical&gt;&lt;pages&gt;311-316&lt;/pages&gt;&lt;volume&gt;18&lt;/volume&gt;&lt;number&gt;6&lt;/number&gt;&lt;dates&gt;&lt;year&gt;1987&lt;/year&gt;&lt;/dates&gt;&lt;isbn&gt;0025-326X&lt;/isbn&gt;&lt;urls&gt;&lt;/urls&gt;&lt;custom3&gt;Distribution&lt;/custom3&gt;&lt;custom7&gt;Alaska&lt;/custom7&gt;&lt;electronic-resource-num&gt;https://doi.org/10.1016/S0025-326X(87)80017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9" w:tooltip="Day, 1987 #1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and Shaw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115C3F47" w14:textId="77777777" w:rsidTr="00936D08">
        <w:trPr>
          <w:trHeight w:val="712"/>
        </w:trPr>
        <w:tc>
          <w:tcPr>
            <w:tcW w:w="872" w:type="dxa"/>
            <w:vMerge/>
            <w:hideMark/>
          </w:tcPr>
          <w:p w14:paraId="2EC2E58C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hideMark/>
          </w:tcPr>
          <w:p w14:paraId="05ED04F4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  <w:hideMark/>
          </w:tcPr>
          <w:p w14:paraId="70E3B6FD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88</w:t>
            </w:r>
          </w:p>
        </w:tc>
        <w:tc>
          <w:tcPr>
            <w:tcW w:w="1807" w:type="dxa"/>
            <w:noWrap/>
            <w:hideMark/>
          </w:tcPr>
          <w:p w14:paraId="6AF00A82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,800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22 300SD)</w:t>
            </w:r>
          </w:p>
        </w:tc>
        <w:tc>
          <w:tcPr>
            <w:tcW w:w="1316" w:type="dxa"/>
            <w:hideMark/>
          </w:tcPr>
          <w:p w14:paraId="15D00E2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5mm- 0.5 m)</w:t>
            </w:r>
          </w:p>
        </w:tc>
        <w:tc>
          <w:tcPr>
            <w:tcW w:w="1470" w:type="dxa"/>
            <w:hideMark/>
          </w:tcPr>
          <w:p w14:paraId="69BB7117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56EE5C6A" w14:textId="4AD3D229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90&lt;/Year&gt;&lt;RecNum&gt;115&lt;/RecNum&gt;&lt;DisplayText&gt;(Day et al., 1990)&lt;/DisplayText&gt;&lt;record&gt;&lt;rec-number&gt;115&lt;/rec-number&gt;&lt;foreign-keys&gt;&lt;key app="EN" db-id="rfftxfrp5xxvp1eedz6vpfs7t95sssfzz5pf" timestamp="1517485787"&gt;115&lt;/key&gt;&lt;/foreign-keys&gt;&lt;ref-type name="Conference Paper"&gt;47&lt;/ref-type&gt;&lt;contributors&gt;&lt;authors&gt;&lt;author&gt;Day, R. H.&lt;/author&gt;&lt;author&gt;Shaw, D. G.&lt;/author&gt;&lt;author&gt;Ignell, S. E.&lt;/author&gt;&lt;/authors&gt;&lt;/contributors&gt;&lt;titles&gt;&lt;title&gt;The quantitative distribution and characteristics of neuston plastic in the North Pacific Ocean, 1985-88&lt;/title&gt;&lt;secondary-title&gt;The Second International Conference on Marine Debris&lt;/secondary-title&gt;&lt;/titles&gt;&lt;pages&gt;247-266&lt;/pages&gt;&lt;dates&gt;&lt;year&gt;1990&lt;/year&gt;&lt;/dates&gt;&lt;pub-location&gt;Honolulu&lt;/pub-location&gt;&lt;urls&gt;&lt;related-urls&gt;&lt;url&gt;http://www.vliz.be/imisdocs/publications/135814.pdf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0" w:tooltip="Day, 1990 #1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F2CE8" w14:paraId="0806EA89" w14:textId="77777777" w:rsidTr="00936D08">
        <w:trPr>
          <w:trHeight w:val="276"/>
        </w:trPr>
        <w:tc>
          <w:tcPr>
            <w:tcW w:w="872" w:type="dxa"/>
            <w:vMerge/>
            <w:hideMark/>
          </w:tcPr>
          <w:p w14:paraId="1AF4486F" w14:textId="77777777" w:rsidR="00EF2CE8" w:rsidRDefault="00EF2CE8" w:rsidP="008673AB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hideMark/>
          </w:tcPr>
          <w:p w14:paraId="288B824C" w14:textId="77777777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709" w:type="dxa"/>
            <w:hideMark/>
          </w:tcPr>
          <w:p w14:paraId="0B126B63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-75</w:t>
            </w:r>
          </w:p>
        </w:tc>
        <w:tc>
          <w:tcPr>
            <w:tcW w:w="1807" w:type="dxa"/>
            <w:hideMark/>
          </w:tcPr>
          <w:p w14:paraId="5CAE7D45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2 n/k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316" w:type="dxa"/>
            <w:hideMark/>
          </w:tcPr>
          <w:p w14:paraId="2D08A4C6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- and mesoplastics (0.363mm-0.4 m)</w:t>
            </w:r>
          </w:p>
        </w:tc>
        <w:tc>
          <w:tcPr>
            <w:tcW w:w="1470" w:type="dxa"/>
            <w:hideMark/>
          </w:tcPr>
          <w:p w14:paraId="3FA5F834" w14:textId="77777777" w:rsidR="00EF2CE8" w:rsidRDefault="00EF2CE8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ace sampler</w:t>
            </w:r>
          </w:p>
        </w:tc>
        <w:tc>
          <w:tcPr>
            <w:tcW w:w="1925" w:type="dxa"/>
            <w:hideMark/>
          </w:tcPr>
          <w:p w14:paraId="5D2FA62D" w14:textId="47BA4102" w:rsidR="00EF2CE8" w:rsidRDefault="00EF2CE8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haw&lt;/Author&gt;&lt;Year&gt;1977&lt;/Year&gt;&lt;RecNum&gt;467&lt;/RecNum&gt;&lt;DisplayText&gt;(Shaw, 1977)&lt;/DisplayText&gt;&lt;record&gt;&lt;rec-number&gt;467&lt;/rec-number&gt;&lt;foreign-keys&gt;&lt;key app="EN" db-id="rfftxfrp5xxvp1eedz6vpfs7t95sssfzz5pf" timestamp="1525341881"&gt;467&lt;/key&gt;&lt;/foreign-keys&gt;&lt;ref-type name="Journal Article"&gt;17&lt;/ref-type&gt;&lt;contributors&gt;&lt;authors&gt;&lt;author&gt;Shaw, D. G.&lt;/author&gt;&lt;/authors&gt;&lt;/contributors&gt;&lt;titles&gt;&lt;title&gt;Pelagic tar and plastic in the Gulf of Alaska and Bering Sea: 1975&lt;/title&gt;&lt;secondary-title&gt;Science of The Total Environment&lt;/secondary-title&gt;&lt;/titles&gt;&lt;periodical&gt;&lt;full-title&gt;Science of the Total Environment&lt;/full-title&gt;&lt;/periodical&gt;&lt;pages&gt;13-20&lt;/pages&gt;&lt;volume&gt;8&lt;/volume&gt;&lt;number&gt;1&lt;/number&gt;&lt;section&gt;13&lt;/section&gt;&lt;dates&gt;&lt;year&gt;1977&lt;/year&gt;&lt;/dates&gt;&lt;isbn&gt;00489697&lt;/isbn&gt;&lt;urls&gt;&lt;/urls&gt;&lt;electronic-resource-num&gt;https://doi.org/10.1016/0048-9697(77)90058-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9" w:tooltip="Shaw, 1977 #4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haw, 197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679A" w14:paraId="285618E3" w14:textId="77777777" w:rsidTr="00936D08">
        <w:trPr>
          <w:trHeight w:val="336"/>
        </w:trPr>
        <w:tc>
          <w:tcPr>
            <w:tcW w:w="872" w:type="dxa"/>
            <w:vMerge w:val="restart"/>
            <w:vAlign w:val="center"/>
            <w:hideMark/>
          </w:tcPr>
          <w:p w14:paraId="0C60499D" w14:textId="0412EF74" w:rsidR="009B679A" w:rsidRDefault="009B679A" w:rsidP="009B679A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b surface</w:t>
            </w:r>
          </w:p>
        </w:tc>
        <w:tc>
          <w:tcPr>
            <w:tcW w:w="1573" w:type="dxa"/>
            <w:hideMark/>
          </w:tcPr>
          <w:p w14:paraId="64F4B638" w14:textId="77777777" w:rsidR="009B679A" w:rsidRDefault="009B679A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Transect from Tromsø up to SW Svalbard (78.07°)</w:t>
            </w:r>
          </w:p>
        </w:tc>
        <w:tc>
          <w:tcPr>
            <w:tcW w:w="709" w:type="dxa"/>
            <w:hideMark/>
          </w:tcPr>
          <w:p w14:paraId="1AFF664D" w14:textId="77777777" w:rsidR="009B679A" w:rsidRDefault="009B679A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  <w:hideMark/>
          </w:tcPr>
          <w:p w14:paraId="53045749" w14:textId="1F3A22C9" w:rsidR="009B679A" w:rsidRPr="001A7F79" w:rsidRDefault="009B679A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– 11.5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[average 2.68 (±2.95 SD)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]</w:t>
            </w:r>
          </w:p>
        </w:tc>
        <w:tc>
          <w:tcPr>
            <w:tcW w:w="1316" w:type="dxa"/>
            <w:hideMark/>
          </w:tcPr>
          <w:p w14:paraId="68957803" w14:textId="77777777" w:rsidR="009B679A" w:rsidRDefault="009B679A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hideMark/>
          </w:tcPr>
          <w:p w14:paraId="492A0BE4" w14:textId="6F1D967E" w:rsidR="009B679A" w:rsidRDefault="009B679A" w:rsidP="008673A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6 m</w:t>
            </w:r>
          </w:p>
        </w:tc>
        <w:tc>
          <w:tcPr>
            <w:tcW w:w="1925" w:type="dxa"/>
            <w:hideMark/>
          </w:tcPr>
          <w:p w14:paraId="6D170CE2" w14:textId="6D8689BC" w:rsidR="009B679A" w:rsidRDefault="009B679A" w:rsidP="008673A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usher&lt;/Author&gt;&lt;Year&gt;2015&lt;/Year&gt;&lt;RecNum&gt;23&lt;/RecNum&gt;&lt;DisplayText&gt;(Lusher et al., 2015)&lt;/DisplayText&gt;&lt;record&gt;&lt;rec-number&gt;23&lt;/rec-number&gt;&lt;foreign-keys&gt;&lt;key app="EN" db-id="rfftxfrp5xxvp1eedz6vpfs7t95sssfzz5pf" timestamp="1517485786"&gt;23&lt;/key&gt;&lt;/foreign-keys&gt;&lt;ref-type name="Journal Article"&gt;17&lt;/ref-type&gt;&lt;contributors&gt;&lt;authors&gt;&lt;author&gt;Lusher, A. L.&lt;/author&gt;&lt;author&gt;Tirelli, V.&lt;/author&gt;&lt;author&gt;O&amp;apos;Connor, I.&lt;/author&gt;&lt;author&gt;Officer, R.&lt;/author&gt;&lt;/authors&gt;&lt;/contributors&gt;&lt;auth-address&gt;Marine and Freshwater Research Centre, Galway-Mayo Institute of Technology, Dublin Road, Galway, Ireland.&amp;#xD;OGS (Istituto Nazionale di Oceanografia e di Geofisica Sperimentale), Via A. Piccard 54, 3415, Trieste, Italy.&lt;/auth-address&gt;&lt;titles&gt;&lt;title&gt;Microplastics in Arctic polar waters: the first reported values of particles in surface and sub-surface samples&lt;/title&gt;&lt;secondary-title&gt;Sci Rep&lt;/secondary-title&gt;&lt;/titles&gt;&lt;periodical&gt;&lt;full-title&gt;Sci Rep&lt;/full-title&gt;&lt;/periodical&gt;&lt;pages&gt;14947&lt;/pages&gt;&lt;volume&gt;5&lt;/volume&gt;&lt;edition&gt;2015/10/09&lt;/edition&gt;&lt;dates&gt;&lt;year&gt;2015&lt;/year&gt;&lt;pub-dates&gt;&lt;date&gt;Oct 8&lt;/date&gt;&lt;/pub-dates&gt;&lt;/dates&gt;&lt;isbn&gt;2045-2322 (Electronic)&amp;#xD;2045-2322 (Linking)&lt;/isbn&gt;&lt;accession-num&gt;26446348&lt;/accession-num&gt;&lt;label&gt;Microplastics&lt;/label&gt;&lt;urls&gt;&lt;related-urls&gt;&lt;url&gt;https://www.ncbi.nlm.nih.gov/pubmed/26446348&lt;/url&gt;&lt;/related-urls&gt;&lt;/urls&gt;&lt;custom2&gt;Pathway&lt;/custom2&gt;&lt;custom3&gt;Distribution&lt;/custom3&gt;&lt;custom4&gt;Impact&lt;/custom4&gt;&lt;custom6&gt;Crosscutting&lt;/custom6&gt;&lt;custom7&gt;Norway&lt;/custom7&gt;&lt;electronic-resource-num&gt;10.1038/srep1494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8" w:tooltip="Lusher, 2015 #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usher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679A" w14:paraId="2BB83AF1" w14:textId="77777777" w:rsidTr="00936D08">
        <w:trPr>
          <w:cantSplit/>
          <w:trHeight w:val="336"/>
        </w:trPr>
        <w:tc>
          <w:tcPr>
            <w:tcW w:w="872" w:type="dxa"/>
            <w:vMerge/>
          </w:tcPr>
          <w:p w14:paraId="181DD9ED" w14:textId="77777777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 w:val="restart"/>
            <w:vAlign w:val="center"/>
          </w:tcPr>
          <w:p w14:paraId="4C3E2034" w14:textId="5EA9A3CD" w:rsidR="009B679A" w:rsidRDefault="009B679A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709" w:type="dxa"/>
          </w:tcPr>
          <w:p w14:paraId="06665332" w14:textId="78FF3055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1807" w:type="dxa"/>
          </w:tcPr>
          <w:p w14:paraId="1E9252A6" w14:textId="70EE14F4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 – 2.64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0.99±0.62)</w:t>
            </w:r>
          </w:p>
        </w:tc>
        <w:tc>
          <w:tcPr>
            <w:tcW w:w="1316" w:type="dxa"/>
          </w:tcPr>
          <w:p w14:paraId="6E796798" w14:textId="78A6BA04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vMerge w:val="restart"/>
          </w:tcPr>
          <w:p w14:paraId="42882263" w14:textId="2F3B2284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WP-2; opening 0.25 m2 mesh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500µm, 50m to surface</w:t>
            </w:r>
          </w:p>
        </w:tc>
        <w:tc>
          <w:tcPr>
            <w:tcW w:w="1925" w:type="dxa"/>
            <w:vMerge w:val="restart"/>
          </w:tcPr>
          <w:p w14:paraId="7B9C06A7" w14:textId="0AA7ED8F" w:rsidR="009B679A" w:rsidRDefault="009B679A" w:rsidP="001975F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679A" w14:paraId="4F069EC3" w14:textId="77777777" w:rsidTr="00936D08">
        <w:trPr>
          <w:trHeight w:val="336"/>
        </w:trPr>
        <w:tc>
          <w:tcPr>
            <w:tcW w:w="872" w:type="dxa"/>
            <w:vMerge/>
          </w:tcPr>
          <w:p w14:paraId="5FB24C2F" w14:textId="77777777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Merge/>
          </w:tcPr>
          <w:p w14:paraId="56219046" w14:textId="77777777" w:rsidR="009B679A" w:rsidRDefault="009B679A" w:rsidP="001975F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709" w:type="dxa"/>
          </w:tcPr>
          <w:p w14:paraId="60A8A82B" w14:textId="675144FD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807" w:type="dxa"/>
          </w:tcPr>
          <w:p w14:paraId="41485230" w14:textId="33D08709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1 – 4.52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2.38±1.11)</w:t>
            </w:r>
          </w:p>
        </w:tc>
        <w:tc>
          <w:tcPr>
            <w:tcW w:w="1316" w:type="dxa"/>
          </w:tcPr>
          <w:p w14:paraId="0E85C9BE" w14:textId="61D9380A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  <w:vMerge/>
          </w:tcPr>
          <w:p w14:paraId="3D992A62" w14:textId="77777777" w:rsidR="009B679A" w:rsidRDefault="009B679A" w:rsidP="001975FB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25" w:type="dxa"/>
            <w:vMerge/>
          </w:tcPr>
          <w:p w14:paraId="37FBB975" w14:textId="77777777" w:rsidR="009B679A" w:rsidRDefault="009B679A" w:rsidP="001975FB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0C12FC77" w14:textId="77777777" w:rsidTr="00936D08">
        <w:trPr>
          <w:trHeight w:val="298"/>
        </w:trPr>
        <w:tc>
          <w:tcPr>
            <w:tcW w:w="872" w:type="dxa"/>
            <w:vMerge/>
            <w:hideMark/>
          </w:tcPr>
          <w:p w14:paraId="0A058DC4" w14:textId="440BF431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121C4EC1" w14:textId="23C8852C" w:rsidR="00936D08" w:rsidRDefault="00936D08" w:rsidP="00936D0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709" w:type="dxa"/>
          </w:tcPr>
          <w:p w14:paraId="6305FE94" w14:textId="595AA413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807" w:type="dxa"/>
          </w:tcPr>
          <w:p w14:paraId="78046401" w14:textId="73B6E74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-3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  <w:r w:rsidRPr="00936D0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2.4 ±0.8)</w:t>
            </w:r>
          </w:p>
        </w:tc>
        <w:tc>
          <w:tcPr>
            <w:tcW w:w="1316" w:type="dxa"/>
          </w:tcPr>
          <w:p w14:paraId="5B7D7E50" w14:textId="714E0FD1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1470" w:type="dxa"/>
          </w:tcPr>
          <w:p w14:paraId="786397F4" w14:textId="4B799B2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6 m</w:t>
            </w:r>
          </w:p>
        </w:tc>
        <w:tc>
          <w:tcPr>
            <w:tcW w:w="1925" w:type="dxa"/>
          </w:tcPr>
          <w:p w14:paraId="1FC96421" w14:textId="514D3918" w:rsidR="00936D08" w:rsidRDefault="00936D08" w:rsidP="00936D0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Morgana et al., 2018)</w:t>
            </w:r>
          </w:p>
        </w:tc>
      </w:tr>
      <w:tr w:rsidR="00936D08" w14:paraId="77683DB6" w14:textId="77777777" w:rsidTr="00936D08">
        <w:trPr>
          <w:trHeight w:val="946"/>
        </w:trPr>
        <w:tc>
          <w:tcPr>
            <w:tcW w:w="872" w:type="dxa"/>
            <w:vMerge/>
          </w:tcPr>
          <w:p w14:paraId="60E48043" w14:textId="0ACFB26D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39196A79" w14:textId="4B9EB469" w:rsidR="00936D08" w:rsidRPr="00BF35F2" w:rsidRDefault="00936D08" w:rsidP="00936D0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Central Basin</w:t>
            </w:r>
          </w:p>
        </w:tc>
        <w:tc>
          <w:tcPr>
            <w:tcW w:w="709" w:type="dxa"/>
          </w:tcPr>
          <w:p w14:paraId="1F167F86" w14:textId="50205FA3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3D26E9CF" w14:textId="380609C6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7.5 (median 0.7)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18E47189" w14:textId="511BB89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</w:tcPr>
          <w:p w14:paraId="0EE44540" w14:textId="07BF955A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8.5 m</w:t>
            </w:r>
          </w:p>
        </w:tc>
        <w:tc>
          <w:tcPr>
            <w:tcW w:w="0" w:type="auto"/>
            <w:vMerge w:val="restart"/>
            <w:vAlign w:val="center"/>
          </w:tcPr>
          <w:p w14:paraId="66416FBB" w14:textId="2EC66172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anhai&lt;/Author&gt;&lt;Year&gt;2018&lt;/Year&gt;&lt;RecNum&gt;428&lt;/RecNum&gt;&lt;DisplayText&gt;(Kanhai et al., 2018)&lt;/DisplayText&gt;&lt;record&gt;&lt;rec-number&gt;428&lt;/rec-number&gt;&lt;foreign-keys&gt;&lt;key app="EN" db-id="rfftxfrp5xxvp1eedz6vpfs7t95sssfzz5pf" timestamp="1521645559"&gt;428&lt;/key&gt;&lt;/foreign-keys&gt;&lt;ref-type name="Journal Article"&gt;17&lt;/ref-type&gt;&lt;contributors&gt;&lt;authors&gt;&lt;author&gt;Kanhai, L. D. K.&lt;/author&gt;&lt;author&gt;Gårdfeldt, K.&lt;/author&gt;&lt;author&gt;Lyashevska, O.&lt;/author&gt;&lt;author&gt;Hassellöv, M.&lt;/author&gt;&lt;author&gt;Thompson, R. C.&lt;/author&gt;&lt;author&gt;O&amp;apos;Connor, I.&lt;/author&gt;&lt;/authors&gt;&lt;/contributors&gt;&lt;titles&gt;&lt;title&gt;Microplastics in sub-surface waters of the Arctic Central Basin&lt;/title&gt;&lt;secondary-title&gt;Marine Pollution Bulletin&lt;/secondary-title&gt;&lt;/titles&gt;&lt;periodical&gt;&lt;full-title&gt;Marine Pollution Bulletin&lt;/full-title&gt;&lt;/periodical&gt;&lt;pages&gt;8-18&lt;/pages&gt;&lt;volume&gt;130&lt;/volume&gt;&lt;section&gt;8&lt;/section&gt;&lt;dates&gt;&lt;year&gt;2018&lt;/year&gt;&lt;/dates&gt;&lt;isbn&gt;0025326X&lt;/isbn&gt;&lt;urls&gt;&lt;/urls&gt;&lt;custom3&gt;Distribution&lt;/custom3&gt;&lt;electronic-resource-num&gt;10.1016/j.marpolbul.2018.03.01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0" w:tooltip="Kanhai, 2018 #4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anhai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36D08" w14:paraId="1711CBB4" w14:textId="77777777" w:rsidTr="00936D08">
        <w:trPr>
          <w:trHeight w:val="60"/>
        </w:trPr>
        <w:tc>
          <w:tcPr>
            <w:tcW w:w="872" w:type="dxa"/>
            <w:vMerge/>
          </w:tcPr>
          <w:p w14:paraId="3FA11456" w14:textId="1966201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21960CEC" w14:textId="09B4402C" w:rsidR="00936D08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Mixed Layer</w:t>
            </w:r>
          </w:p>
        </w:tc>
        <w:tc>
          <w:tcPr>
            <w:tcW w:w="709" w:type="dxa"/>
          </w:tcPr>
          <w:p w14:paraId="147A7FDF" w14:textId="07B05508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3A884216" w14:textId="470CF30D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375 (median 20.8)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185C290D" w14:textId="2F85FF7B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</w:tcPr>
          <w:p w14:paraId="229F9025" w14:textId="77BC2A96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TD rosette sampler, depths 8–4369 m</w:t>
            </w:r>
          </w:p>
        </w:tc>
        <w:tc>
          <w:tcPr>
            <w:tcW w:w="0" w:type="auto"/>
            <w:vMerge/>
          </w:tcPr>
          <w:p w14:paraId="5E69ACAA" w14:textId="7012B244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736C7717" w14:textId="77777777" w:rsidTr="009B679A">
        <w:trPr>
          <w:trHeight w:val="60"/>
        </w:trPr>
        <w:tc>
          <w:tcPr>
            <w:tcW w:w="872" w:type="dxa"/>
            <w:vMerge/>
          </w:tcPr>
          <w:p w14:paraId="5075293D" w14:textId="0F19C723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75" w:type="dxa"/>
            <w:gridSpan w:val="5"/>
          </w:tcPr>
          <w:p w14:paraId="28CD340D" w14:textId="69F5D2E1" w:rsidR="00936D08" w:rsidRPr="003D4CF2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3D4CF2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Including abundance in various layers:</w:t>
            </w:r>
          </w:p>
        </w:tc>
        <w:tc>
          <w:tcPr>
            <w:tcW w:w="0" w:type="auto"/>
            <w:vMerge/>
          </w:tcPr>
          <w:p w14:paraId="63529D61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4C655EF2" w14:textId="77777777" w:rsidTr="00936D08">
        <w:trPr>
          <w:trHeight w:val="60"/>
        </w:trPr>
        <w:tc>
          <w:tcPr>
            <w:tcW w:w="872" w:type="dxa"/>
            <w:vMerge/>
          </w:tcPr>
          <w:p w14:paraId="220CC17A" w14:textId="6D243E69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5E672D7A" w14:textId="13E5B8F6" w:rsidR="00936D08" w:rsidRPr="004D3A0F" w:rsidRDefault="00936D08" w:rsidP="00936D08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Mixed Layer (depth 8-51 m)</w:t>
            </w:r>
          </w:p>
        </w:tc>
        <w:tc>
          <w:tcPr>
            <w:tcW w:w="709" w:type="dxa"/>
          </w:tcPr>
          <w:p w14:paraId="37487817" w14:textId="6482C3A0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07" w:type="dxa"/>
          </w:tcPr>
          <w:p w14:paraId="7233CADE" w14:textId="4DF31504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375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47FA8F8C" w14:textId="3D9CF667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7261D316" w14:textId="41D108C1" w:rsidR="00936D08" w:rsidRPr="00DC544B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 depths sampled</w:t>
            </w:r>
          </w:p>
        </w:tc>
        <w:tc>
          <w:tcPr>
            <w:tcW w:w="0" w:type="auto"/>
            <w:vMerge/>
          </w:tcPr>
          <w:p w14:paraId="2DEBDC0B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1B822F84" w14:textId="77777777" w:rsidTr="00936D08">
        <w:trPr>
          <w:trHeight w:val="60"/>
        </w:trPr>
        <w:tc>
          <w:tcPr>
            <w:tcW w:w="872" w:type="dxa"/>
            <w:vMerge/>
          </w:tcPr>
          <w:p w14:paraId="37B9BE29" w14:textId="115E0980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6BC101A9" w14:textId="7BD58692" w:rsidR="00936D08" w:rsidRPr="004D3A0F" w:rsidRDefault="00936D08" w:rsidP="00936D08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</w:t>
            </w: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cline (Atlantic or Pacific) (depth 56-166 m)</w:t>
            </w:r>
          </w:p>
        </w:tc>
        <w:tc>
          <w:tcPr>
            <w:tcW w:w="709" w:type="dxa"/>
          </w:tcPr>
          <w:p w14:paraId="66699745" w14:textId="0797AEB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07" w:type="dxa"/>
          </w:tcPr>
          <w:p w14:paraId="7BDD1B0A" w14:textId="14EB2502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83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6C633AD4" w14:textId="49A59AF8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35D4BBF2" w14:textId="28E8ADDD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 depths sampled</w:t>
            </w:r>
          </w:p>
        </w:tc>
        <w:tc>
          <w:tcPr>
            <w:tcW w:w="0" w:type="auto"/>
            <w:vMerge/>
          </w:tcPr>
          <w:p w14:paraId="3D3B002A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452C52B3" w14:textId="77777777" w:rsidTr="00936D08">
        <w:trPr>
          <w:trHeight w:val="60"/>
        </w:trPr>
        <w:tc>
          <w:tcPr>
            <w:tcW w:w="872" w:type="dxa"/>
            <w:vMerge/>
          </w:tcPr>
          <w:p w14:paraId="3152F70C" w14:textId="22B0874F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56DC4FF7" w14:textId="00C238E9" w:rsidR="00936D08" w:rsidRPr="004D3A0F" w:rsidRDefault="00936D08" w:rsidP="00936D08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water (depth 251-850 m)</w:t>
            </w:r>
          </w:p>
        </w:tc>
        <w:tc>
          <w:tcPr>
            <w:tcW w:w="709" w:type="dxa"/>
          </w:tcPr>
          <w:p w14:paraId="5CF490F1" w14:textId="611650EF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07" w:type="dxa"/>
          </w:tcPr>
          <w:p w14:paraId="2D696211" w14:textId="15714BE6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95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3EE3EAF6" w14:textId="7136F5DB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48B9AF77" w14:textId="46B2CDA9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 depths sampled</w:t>
            </w:r>
          </w:p>
        </w:tc>
        <w:tc>
          <w:tcPr>
            <w:tcW w:w="0" w:type="auto"/>
            <w:vMerge/>
          </w:tcPr>
          <w:p w14:paraId="168D48BE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66621429" w14:textId="77777777" w:rsidTr="00936D08">
        <w:trPr>
          <w:trHeight w:val="60"/>
        </w:trPr>
        <w:tc>
          <w:tcPr>
            <w:tcW w:w="872" w:type="dxa"/>
            <w:vMerge/>
          </w:tcPr>
          <w:p w14:paraId="2592E815" w14:textId="43D47E71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0FDE30C5" w14:textId="69E18182" w:rsidR="00936D08" w:rsidRPr="004D3A0F" w:rsidRDefault="00936D08" w:rsidP="00936D08">
            <w:pPr>
              <w:spacing w:after="0" w:line="240" w:lineRule="auto"/>
              <w:ind w:left="256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D3A0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eep and bottom waters (depth 1001-4369 m)</w:t>
            </w:r>
          </w:p>
        </w:tc>
        <w:tc>
          <w:tcPr>
            <w:tcW w:w="709" w:type="dxa"/>
          </w:tcPr>
          <w:p w14:paraId="5A019F73" w14:textId="302BD258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07" w:type="dxa"/>
          </w:tcPr>
          <w:p w14:paraId="0B4EED3A" w14:textId="59E73BB0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-104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6DEF7381" w14:textId="77777777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</w:tcPr>
          <w:p w14:paraId="162F06DD" w14:textId="181C376C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 depths sampled</w:t>
            </w:r>
          </w:p>
        </w:tc>
        <w:tc>
          <w:tcPr>
            <w:tcW w:w="0" w:type="auto"/>
            <w:vMerge/>
          </w:tcPr>
          <w:p w14:paraId="25270E73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5C35C1A3" w14:textId="77777777" w:rsidTr="00936D08">
        <w:trPr>
          <w:trHeight w:val="60"/>
        </w:trPr>
        <w:tc>
          <w:tcPr>
            <w:tcW w:w="872" w:type="dxa"/>
            <w:vMerge/>
          </w:tcPr>
          <w:p w14:paraId="709A3CFE" w14:textId="7777777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6822C47F" w14:textId="1030AB80" w:rsidR="00936D08" w:rsidRPr="004D3A0F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ngsfj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</w:tcPr>
          <w:p w14:paraId="18D92F74" w14:textId="362FF510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5EFE3D85" w14:textId="68D93D0E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</w:tcPr>
          <w:p w14:paraId="5A8B02FD" w14:textId="71081E8B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 w:val="restart"/>
          </w:tcPr>
          <w:p w14:paraId="21FE7E6D" w14:textId="5F88C03E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n-board seawater pump, depth 2 m</w:t>
            </w:r>
          </w:p>
        </w:tc>
        <w:tc>
          <w:tcPr>
            <w:tcW w:w="0" w:type="auto"/>
            <w:vMerge w:val="restart"/>
          </w:tcPr>
          <w:p w14:paraId="3B44DF42" w14:textId="1C43ED35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36D08" w14:paraId="1F1229D0" w14:textId="77777777" w:rsidTr="00936D08">
        <w:trPr>
          <w:trHeight w:val="60"/>
        </w:trPr>
        <w:tc>
          <w:tcPr>
            <w:tcW w:w="872" w:type="dxa"/>
            <w:vMerge/>
          </w:tcPr>
          <w:p w14:paraId="1552822E" w14:textId="7777777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1958CAC5" w14:textId="74EFC632" w:rsidR="00936D08" w:rsidRPr="004D3A0F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dventfh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</w:tcPr>
          <w:p w14:paraId="7E67B9E9" w14:textId="2D9351FE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6C541162" w14:textId="07BD516C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316" w:type="dxa"/>
          </w:tcPr>
          <w:p w14:paraId="702BD29C" w14:textId="04E94F0A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</w:tcPr>
          <w:p w14:paraId="5C3BAE2B" w14:textId="77777777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</w:tcPr>
          <w:p w14:paraId="78959F6E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601D734D" w14:textId="77777777" w:rsidTr="00936D08">
        <w:trPr>
          <w:trHeight w:val="60"/>
        </w:trPr>
        <w:tc>
          <w:tcPr>
            <w:tcW w:w="872" w:type="dxa"/>
            <w:vMerge/>
          </w:tcPr>
          <w:p w14:paraId="16DAC4F1" w14:textId="7777777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61C203C0" w14:textId="0589EBF5" w:rsidR="00936D08" w:rsidRPr="004D3A0F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jord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</w:tcPr>
          <w:p w14:paraId="6B16D169" w14:textId="172DC7C2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656CA23A" w14:textId="52552854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-2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1398794B" w14:textId="27F909F7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</w:tcPr>
          <w:p w14:paraId="5B71ED23" w14:textId="77777777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</w:tcPr>
          <w:p w14:paraId="3CA34F13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36D08" w14:paraId="4C8EA69C" w14:textId="77777777" w:rsidTr="00936D08">
        <w:trPr>
          <w:trHeight w:val="60"/>
        </w:trPr>
        <w:tc>
          <w:tcPr>
            <w:tcW w:w="872" w:type="dxa"/>
            <w:vMerge/>
          </w:tcPr>
          <w:p w14:paraId="64DD4449" w14:textId="77777777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</w:tcPr>
          <w:p w14:paraId="17919344" w14:textId="18000E57" w:rsidR="00936D08" w:rsidRPr="004D3A0F" w:rsidRDefault="00936D08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eibogen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Svalbard</w:t>
            </w:r>
          </w:p>
        </w:tc>
        <w:tc>
          <w:tcPr>
            <w:tcW w:w="709" w:type="dxa"/>
          </w:tcPr>
          <w:p w14:paraId="46CB5D03" w14:textId="5532EFA1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807" w:type="dxa"/>
          </w:tcPr>
          <w:p w14:paraId="02BC169B" w14:textId="1E1FCD08" w:rsidR="00936D08" w:rsidRDefault="00936D08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-2 n m</w:t>
            </w:r>
            <w:r w:rsidRPr="00DC544B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</w:tcPr>
          <w:p w14:paraId="04BBFBF9" w14:textId="450961B4" w:rsidR="00936D08" w:rsidRDefault="00936D08" w:rsidP="00936D0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icroplastics</w:t>
            </w:r>
          </w:p>
        </w:tc>
        <w:tc>
          <w:tcPr>
            <w:tcW w:w="0" w:type="auto"/>
            <w:vMerge/>
          </w:tcPr>
          <w:p w14:paraId="3ABE33C3" w14:textId="77777777" w:rsidR="00936D08" w:rsidRDefault="00936D08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</w:tcPr>
          <w:p w14:paraId="2DD48212" w14:textId="77777777" w:rsidR="00936D08" w:rsidRDefault="00936D08" w:rsidP="00936D08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6B601559" w14:textId="77777777" w:rsidTr="001E11AA">
        <w:trPr>
          <w:trHeight w:val="1482"/>
        </w:trPr>
        <w:tc>
          <w:tcPr>
            <w:tcW w:w="872" w:type="dxa"/>
            <w:vMerge/>
          </w:tcPr>
          <w:p w14:paraId="179A7FBF" w14:textId="77777777" w:rsidR="00BE610E" w:rsidRDefault="00BE610E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3" w:type="dxa"/>
            <w:vAlign w:val="center"/>
          </w:tcPr>
          <w:p w14:paraId="1D238A65" w14:textId="13F62044" w:rsidR="00BE610E" w:rsidRPr="004D3A0F" w:rsidRDefault="00BE610E" w:rsidP="00936D08">
            <w:pPr>
              <w:spacing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709" w:type="dxa"/>
            <w:vAlign w:val="center"/>
          </w:tcPr>
          <w:p w14:paraId="77810D85" w14:textId="64409D6E" w:rsidR="00BE610E" w:rsidRDefault="00BE610E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6</w:t>
            </w:r>
          </w:p>
        </w:tc>
        <w:tc>
          <w:tcPr>
            <w:tcW w:w="1807" w:type="dxa"/>
            <w:vAlign w:val="center"/>
          </w:tcPr>
          <w:p w14:paraId="2CF09670" w14:textId="1DE45ECD" w:rsidR="00BE610E" w:rsidRDefault="00BE610E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1 mg m</w:t>
            </w:r>
            <w:r w:rsidRPr="00EF2CE8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3</w:t>
            </w:r>
          </w:p>
        </w:tc>
        <w:tc>
          <w:tcPr>
            <w:tcW w:w="1316" w:type="dxa"/>
            <w:vAlign w:val="center"/>
          </w:tcPr>
          <w:p w14:paraId="24C8088D" w14:textId="5D15B025" w:rsidR="00BE610E" w:rsidRDefault="00BE610E" w:rsidP="00936D0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croplastics</w:t>
            </w:r>
          </w:p>
        </w:tc>
        <w:tc>
          <w:tcPr>
            <w:tcW w:w="0" w:type="auto"/>
          </w:tcPr>
          <w:p w14:paraId="28FCD61A" w14:textId="241354D5" w:rsidR="00BE610E" w:rsidRDefault="00BE610E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15EE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agic trawl hau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 (&lt;60 m), mouth opening 20x20m; 2265 trawls</w:t>
            </w:r>
          </w:p>
        </w:tc>
        <w:tc>
          <w:tcPr>
            <w:tcW w:w="0" w:type="auto"/>
            <w:vAlign w:val="center"/>
          </w:tcPr>
          <w:p w14:paraId="06AE64DD" w14:textId="14AA3D9B" w:rsidR="00BE610E" w:rsidRDefault="00BE610E" w:rsidP="00936D08">
            <w:pPr>
              <w:spacing w:before="0" w:after="0" w:line="256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røsvik&lt;/Author&gt;&lt;Year&gt;2018&lt;/Year&gt;&lt;RecNum&gt;426&lt;/RecNum&gt;&lt;DisplayText&gt;(Grøsvik et al., 2018)&lt;/DisplayText&gt;&lt;record&gt;&lt;rec-number&gt;426&lt;/rec-number&gt;&lt;foreign-keys&gt;&lt;key app="EN" db-id="rfftxfrp5xxvp1eedz6vpfs7t95sssfzz5pf" timestamp="1521645134"&gt;426&lt;/key&gt;&lt;/foreign-keys&gt;&lt;ref-type name="Journal Article"&gt;17&lt;/ref-type&gt;&lt;contributors&gt;&lt;authors&gt;&lt;author&gt;Grøsvik, B. E.&lt;/author&gt;&lt;author&gt;Prokhorova, T.&lt;/author&gt;&lt;author&gt;Eriksen, E.&lt;/author&gt;&lt;author&gt;Krivosheya, P.&lt;/author&gt;&lt;author&gt;Horneland, P. A.&lt;/author&gt;&lt;author&gt;Prozorkevich, D.&lt;/author&gt;&lt;/authors&gt;&lt;/contributors&gt;&lt;titles&gt;&lt;title&gt;Assessment of Marine Litter in the Barents Sea, a Part of the Joint Norwegian–Russian Ecosystem Survey&lt;/title&gt;&lt;secondary-title&gt;Frontiers in Marine Science&lt;/secondary-title&gt;&lt;/titles&gt;&lt;periodical&gt;&lt;full-title&gt;Frontiers in Marine Science&lt;/full-title&gt;&lt;/periodical&gt;&lt;volume&gt;5&lt;/volume&gt;&lt;dates&gt;&lt;year&gt;2018&lt;/year&gt;&lt;/dates&gt;&lt;isbn&gt;2296-7745&lt;/isbn&gt;&lt;urls&gt;&lt;/urls&gt;&lt;custom2&gt;Pathways&lt;/custom2&gt;&lt;custom3&gt;Distribution&lt;/custom3&gt;&lt;custom6&gt;Crosscutting&lt;/custom6&gt;&lt;electronic-resource-num&gt;10.3389/fmars.2018.0007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2" w:tooltip="Grøsvik, 2018 #4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røsvik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637F75AC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1D48444B" w14:textId="77777777" w:rsidR="00BE610E" w:rsidRDefault="00BE610E" w:rsidP="00102222">
      <w:pPr>
        <w:jc w:val="center"/>
        <w:rPr>
          <w:rFonts w:ascii="Times New Roman" w:hAnsi="Times New Roman"/>
          <w:b/>
          <w:szCs w:val="20"/>
        </w:rPr>
      </w:pPr>
    </w:p>
    <w:p w14:paraId="2BD243F1" w14:textId="77777777" w:rsidR="00102222" w:rsidRDefault="00102222" w:rsidP="00102222">
      <w:pPr>
        <w:jc w:val="center"/>
        <w:rPr>
          <w:rFonts w:ascii="Times New Roman" w:hAnsi="Times New Roman"/>
          <w:b/>
          <w:szCs w:val="20"/>
        </w:rPr>
      </w:pPr>
    </w:p>
    <w:p w14:paraId="0C5DB16D" w14:textId="77777777" w:rsidR="00A76F5B" w:rsidRDefault="00A76F5B" w:rsidP="00102222">
      <w:pPr>
        <w:jc w:val="center"/>
        <w:rPr>
          <w:rFonts w:ascii="Times New Roman" w:hAnsi="Times New Roman"/>
          <w:b/>
          <w:szCs w:val="20"/>
        </w:rPr>
      </w:pPr>
    </w:p>
    <w:p w14:paraId="016C4E49" w14:textId="77777777" w:rsidR="00A76F5B" w:rsidRDefault="00A76F5B" w:rsidP="00102222">
      <w:pPr>
        <w:jc w:val="center"/>
        <w:rPr>
          <w:rFonts w:ascii="Times New Roman" w:hAnsi="Times New Roman"/>
          <w:b/>
          <w:szCs w:val="20"/>
        </w:rPr>
      </w:pPr>
    </w:p>
    <w:p w14:paraId="0E9C8706" w14:textId="6EA27E76" w:rsidR="00102222" w:rsidRDefault="00102222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lastRenderedPageBreak/>
        <w:t xml:space="preserve">Table </w:t>
      </w:r>
      <w:r w:rsidR="00DF5BF4">
        <w:rPr>
          <w:rFonts w:ascii="Times New Roman" w:hAnsi="Times New Roman"/>
          <w:b/>
        </w:rPr>
        <w:t>2.</w:t>
      </w:r>
      <w:r w:rsidR="003C0757">
        <w:rPr>
          <w:rFonts w:ascii="Times New Roman" w:hAnsi="Times New Roman"/>
          <w:b/>
        </w:rPr>
        <w:t>3</w:t>
      </w:r>
      <w:r>
        <w:rPr>
          <w:rFonts w:ascii="Times New Roman" w:hAnsi="Times New Roman"/>
          <w:b/>
        </w:rPr>
        <w:t>. Abundance of litter observed on seafloor</w:t>
      </w:r>
    </w:p>
    <w:tbl>
      <w:tblPr>
        <w:tblW w:w="10460" w:type="dxa"/>
        <w:tblLook w:val="04A0" w:firstRow="1" w:lastRow="0" w:firstColumn="1" w:lastColumn="0" w:noHBand="0" w:noVBand="1"/>
      </w:tblPr>
      <w:tblGrid>
        <w:gridCol w:w="1216"/>
        <w:gridCol w:w="1572"/>
        <w:gridCol w:w="683"/>
        <w:gridCol w:w="994"/>
        <w:gridCol w:w="1191"/>
        <w:gridCol w:w="1183"/>
        <w:gridCol w:w="1306"/>
        <w:gridCol w:w="1193"/>
        <w:gridCol w:w="1122"/>
      </w:tblGrid>
      <w:tr w:rsidR="00BE610E" w14:paraId="4DC98A54" w14:textId="77777777" w:rsidTr="00BE610E">
        <w:trPr>
          <w:cantSplit/>
          <w:trHeight w:val="1134"/>
          <w:tblHeader/>
        </w:trPr>
        <w:tc>
          <w:tcPr>
            <w:tcW w:w="1216" w:type="dxa"/>
            <w:tcBorders>
              <w:top w:val="single" w:sz="24" w:space="0" w:color="auto"/>
              <w:left w:val="single" w:sz="2" w:space="0" w:color="auto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5F4A123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572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4D678C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683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2E46BE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</w:t>
            </w:r>
          </w:p>
        </w:tc>
        <w:tc>
          <w:tcPr>
            <w:tcW w:w="994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00CF95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 (n/km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91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CC6C982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an depth (m)</w:t>
            </w:r>
          </w:p>
        </w:tc>
        <w:tc>
          <w:tcPr>
            <w:tcW w:w="1183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12D7BEE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ethod (area sampled (km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  <w:lang w:eastAsia="en-GB"/>
              </w:rPr>
              <w:t>2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))</w:t>
            </w:r>
          </w:p>
        </w:tc>
        <w:tc>
          <w:tcPr>
            <w:tcW w:w="1306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8F8557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omposition</w:t>
            </w:r>
          </w:p>
        </w:tc>
        <w:tc>
          <w:tcPr>
            <w:tcW w:w="1193" w:type="dxa"/>
            <w:tcBorders>
              <w:top w:val="single" w:sz="24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69F3A7B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Main Sources</w:t>
            </w:r>
          </w:p>
        </w:tc>
        <w:tc>
          <w:tcPr>
            <w:tcW w:w="1122" w:type="dxa"/>
            <w:tcBorders>
              <w:top w:val="single" w:sz="24" w:space="0" w:color="auto"/>
              <w:left w:val="nil"/>
              <w:bottom w:val="single" w:sz="24" w:space="0" w:color="auto"/>
              <w:right w:val="single" w:sz="2" w:space="0" w:color="auto"/>
            </w:tcBorders>
            <w:vAlign w:val="center"/>
            <w:hideMark/>
          </w:tcPr>
          <w:p w14:paraId="43772B6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BE610E" w14:paraId="448A3C44" w14:textId="77777777" w:rsidTr="00BE610E">
        <w:trPr>
          <w:cantSplit/>
          <w:trHeight w:val="1134"/>
        </w:trPr>
        <w:tc>
          <w:tcPr>
            <w:tcW w:w="1216" w:type="dxa"/>
            <w:vMerge w:val="restart"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7CC85E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572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3A5434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 N3 and HG IV</w:t>
            </w:r>
          </w:p>
        </w:tc>
        <w:tc>
          <w:tcPr>
            <w:tcW w:w="683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BCFB7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 (only HG IV)</w:t>
            </w:r>
          </w:p>
        </w:tc>
        <w:tc>
          <w:tcPr>
            <w:tcW w:w="994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082DB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23 ± 1354</w:t>
            </w:r>
          </w:p>
        </w:tc>
        <w:tc>
          <w:tcPr>
            <w:tcW w:w="1191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CEC0B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00</w:t>
            </w:r>
          </w:p>
        </w:tc>
        <w:tc>
          <w:tcPr>
            <w:tcW w:w="1183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C4E4C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1.926)</w:t>
            </w:r>
          </w:p>
        </w:tc>
        <w:tc>
          <w:tcPr>
            <w:tcW w:w="1306" w:type="dxa"/>
            <w:vMerge w:val="restart"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389A97F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9% of total plastic; 66.6% of total medium size</w:t>
            </w:r>
          </w:p>
        </w:tc>
        <w:tc>
          <w:tcPr>
            <w:tcW w:w="1193" w:type="dxa"/>
            <w:tcBorders>
              <w:top w:val="single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3822A2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22" w:type="dxa"/>
            <w:vMerge w:val="restart"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B959537" w14:textId="6B797A9C" w:rsidR="00102222" w:rsidRDefault="00D41BE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I8L1llYXI+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I8L1llYXI+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102222" w14:paraId="69186FBF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636DC0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1A33ABB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10D10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2FE31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0 ± 337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628D8BB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0F47D1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5.032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D42D42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37D18AA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BFE74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533405B5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983F463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643596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60CA6DCF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50E3756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3 ± 376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1C4DD5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5E2B48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6.316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5356CB4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97E30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6ED2869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575ED3F1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DCBC820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DC91F2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7BD2FD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FE099E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61 ± 2130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67C199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EF83F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2.622)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CA64BB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B43D32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rrelation with increase of shipping (including tourism) in Svalbard 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79C6F1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62454F5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BF5B7C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C98A82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77F667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348829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91 ± 1141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A58765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EBFF125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6.298)</w:t>
            </w:r>
          </w:p>
        </w:tc>
        <w:tc>
          <w:tcPr>
            <w:tcW w:w="1306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92EB9D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% of total were plastic; 57% of total had small size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65B15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F511F2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4CF9D603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ADC33B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B8BEDD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7ECD6C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 (only N3)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9B775B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31 ± 1642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3ED712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1CD8E6D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2.020)</w:t>
            </w:r>
          </w:p>
        </w:tc>
        <w:tc>
          <w:tcPr>
            <w:tcW w:w="1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DDD0FA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9A6D771" w14:textId="77777777" w:rsidR="00102222" w:rsidRDefault="0010222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rift sea ice as a transport vehicle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0A3F4FA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102222" w14:paraId="682EDEB3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7941DF6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84E3D48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C91E7F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47CF5D4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66 ± 1422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8EF8CAC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8F48756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hoto (3.948)</w:t>
            </w:r>
          </w:p>
        </w:tc>
        <w:tc>
          <w:tcPr>
            <w:tcW w:w="1306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7F8DAD0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thinThickSmallGap" w:sz="24" w:space="0" w:color="auto"/>
              <w:right w:val="nil"/>
            </w:tcBorders>
            <w:noWrap/>
            <w:vAlign w:val="center"/>
            <w:hideMark/>
          </w:tcPr>
          <w:p w14:paraId="60EF3EF8" w14:textId="77777777" w:rsidR="00102222" w:rsidRDefault="0010222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single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54F8F07" w14:textId="77777777" w:rsidR="00102222" w:rsidRDefault="00102222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5EE4D011" w14:textId="77777777" w:rsidTr="00736CB2">
        <w:trPr>
          <w:cantSplit/>
          <w:trHeight w:val="1134"/>
        </w:trPr>
        <w:tc>
          <w:tcPr>
            <w:tcW w:w="1216" w:type="dxa"/>
            <w:vMerge w:val="restart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vAlign w:val="center"/>
          </w:tcPr>
          <w:p w14:paraId="205ACE80" w14:textId="24C73272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6B0C7C9" w14:textId="3185645E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  <w:r w:rsidR="0063431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Ecosystem Survey</w:t>
            </w:r>
          </w:p>
        </w:tc>
        <w:tc>
          <w:tcPr>
            <w:tcW w:w="6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ED4834" w14:textId="068337A3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6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F7D917" w14:textId="7B8562DE" w:rsidR="00BE610E" w:rsidRDefault="00416D35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</w:t>
            </w:r>
            <w:r w:rsidR="009B121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r w:rsidR="00BE610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.9 </w:t>
            </w:r>
            <w:r w:rsidR="009B121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lastic) </w:t>
            </w:r>
            <w:r w:rsidR="00BE610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g km</w:t>
            </w:r>
            <w:r w:rsidR="00BE610E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2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503E45" w14:textId="40D63851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0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3719AA8" w14:textId="6F943BD7" w:rsidR="00BE610E" w:rsidRDefault="00BE610E" w:rsidP="0063431C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ttom</w:t>
            </w:r>
            <w:r w:rsidRPr="00915EE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rawl hau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; 1860 trawls</w:t>
            </w:r>
          </w:p>
        </w:tc>
        <w:tc>
          <w:tcPr>
            <w:tcW w:w="13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ED9A7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6% of trawls contained plastic</w:t>
            </w:r>
          </w:p>
          <w:p w14:paraId="184704B6" w14:textId="6CF7803F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E610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.4 ± 20.4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% of the debris made of plastics</w:t>
            </w:r>
          </w:p>
        </w:tc>
        <w:tc>
          <w:tcPr>
            <w:tcW w:w="11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8C803F" w14:textId="5A6C22D7" w:rsidR="00BE610E" w:rsidRDefault="00405704" w:rsidP="00736CB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and other maritime activities</w:t>
            </w:r>
          </w:p>
        </w:tc>
        <w:tc>
          <w:tcPr>
            <w:tcW w:w="11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6420F1B0" w14:textId="2E4E563A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røsvik&lt;/Author&gt;&lt;Year&gt;2018&lt;/Year&gt;&lt;RecNum&gt;426&lt;/RecNum&gt;&lt;DisplayText&gt;(Grøsvik et al., 2018)&lt;/DisplayText&gt;&lt;record&gt;&lt;rec-number&gt;426&lt;/rec-number&gt;&lt;foreign-keys&gt;&lt;key app="EN" db-id="rfftxfrp5xxvp1eedz6vpfs7t95sssfzz5pf" timestamp="1521645134"&gt;426&lt;/key&gt;&lt;/foreign-keys&gt;&lt;ref-type name="Journal Article"&gt;17&lt;/ref-type&gt;&lt;contributors&gt;&lt;authors&gt;&lt;author&gt;Grøsvik, B. E.&lt;/author&gt;&lt;author&gt;Prokhorova, T.&lt;/author&gt;&lt;author&gt;Eriksen, E.&lt;/author&gt;&lt;author&gt;Krivosheya, P.&lt;/author&gt;&lt;author&gt;Horneland, P. A.&lt;/author&gt;&lt;author&gt;Prozorkevich, D.&lt;/author&gt;&lt;/authors&gt;&lt;/contributors&gt;&lt;titles&gt;&lt;title&gt;Assessment of Marine Litter in the Barents Sea, a Part of the Joint Norwegian–Russian Ecosystem Survey&lt;/title&gt;&lt;secondary-title&gt;Frontiers in Marine Science&lt;/secondary-title&gt;&lt;/titles&gt;&lt;periodical&gt;&lt;full-title&gt;Frontiers in Marine Science&lt;/full-title&gt;&lt;/periodical&gt;&lt;volume&gt;5&lt;/volume&gt;&lt;dates&gt;&lt;year&gt;2018&lt;/year&gt;&lt;/dates&gt;&lt;isbn&gt;2296-7745&lt;/isbn&gt;&lt;urls&gt;&lt;/urls&gt;&lt;custom2&gt;Pathways&lt;/custom2&gt;&lt;custom3&gt;Distribution&lt;/custom3&gt;&lt;custom6&gt;Crosscutting&lt;/custom6&gt;&lt;electronic-resource-num&gt;10.3389/fmars.2018.0007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2" w:tooltip="Grøsvik, 2018 #4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røsvik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BE610E" w14:paraId="198D510B" w14:textId="77777777" w:rsidTr="00BE610E">
        <w:trPr>
          <w:cantSplit/>
          <w:trHeight w:val="1134"/>
        </w:trPr>
        <w:tc>
          <w:tcPr>
            <w:tcW w:w="1216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9226D17" w14:textId="05D70428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68BFF30E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st (119 locations)</w:t>
            </w:r>
          </w:p>
        </w:tc>
        <w:tc>
          <w:tcPr>
            <w:tcW w:w="683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DC48E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-2017</w:t>
            </w: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E5F0E7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6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57BB1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500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13B12DD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249.9)</w:t>
            </w:r>
          </w:p>
        </w:tc>
        <w:tc>
          <w:tcPr>
            <w:tcW w:w="1306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F3915EF" w14:textId="529900A1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shing gear is prevalent, followed by </w:t>
            </w:r>
            <w:r w:rsidR="004F679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unspecified and plastic litter</w:t>
            </w:r>
          </w:p>
        </w:tc>
        <w:tc>
          <w:tcPr>
            <w:tcW w:w="1193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C0B307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1122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44F195F" w14:textId="0F8FB31B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uhl-Mortensen&lt;/Author&gt;&lt;Year&gt;2017&lt;/Year&gt;&lt;RecNum&gt;371&lt;/RecNum&gt;&lt;DisplayText&gt;(Buhl-Mortensen and Buhl-Mortensen, 2017)&lt;/DisplayText&gt;&lt;record&gt;&lt;rec-number&gt;371&lt;/rec-number&gt;&lt;foreign-keys&gt;&lt;key app="EN" db-id="rfftxfrp5xxvp1eedz6vpfs7t95sssfzz5pf" timestamp="1519212497"&gt;371&lt;/key&gt;&lt;/foreign-keys&gt;&lt;ref-type name="Journal Article"&gt;17&lt;/ref-type&gt;&lt;contributors&gt;&lt;authors&gt;&lt;author&gt;Buhl-Mortensen, L.&lt;/author&gt;&lt;author&gt;Buhl-Mortensen, P.&lt;/author&gt;&lt;/authors&gt;&lt;/contributors&gt;&lt;auth-address&gt;Institute of Marine Research (IMR), Nordnesgaten 50, 1005 Bergen, Norway. Electronic address: lenebu@imr.no.&amp;#xD;Institute of Marine Research (IMR), Nordnesgaten 50, 1005 Bergen, Norway.&lt;/auth-address&gt;&lt;titles&gt;&lt;title&gt;Marine litter in the Nordic Seas: Distribution composition and abundance&lt;/title&gt;&lt;secondary-title&gt;Mar Pollut Bull&lt;/secondary-title&gt;&lt;/titles&gt;&lt;periodical&gt;&lt;full-title&gt;Mar Pollut Bull&lt;/full-title&gt;&lt;/periodical&gt;&lt;pages&gt;260-270&lt;/pages&gt;&lt;volume&gt;125&lt;/volume&gt;&lt;number&gt;1-2&lt;/number&gt;&lt;edition&gt;2017/08/29&lt;/edition&gt;&lt;dates&gt;&lt;year&gt;2017&lt;/year&gt;&lt;pub-dates&gt;&lt;date&gt;Dec 15&lt;/date&gt;&lt;/pub-dates&gt;&lt;/dates&gt;&lt;isbn&gt;1879-3363 (Electronic)&amp;#xD;0025-326X (Linking)&lt;/isbn&gt;&lt;accession-num&gt;28844455&lt;/accession-num&gt;&lt;urls&gt;&lt;related-urls&gt;&lt;url&gt;https://www.ncbi.nlm.nih.gov/pubmed/28844455&lt;/url&gt;&lt;/related-urls&gt;&lt;/urls&gt;&lt;custom3&gt;Distribution&lt;/custom3&gt;&lt;custom7&gt;Norway&lt;/custom7&gt;&lt;electronic-resource-num&gt;https://doi.org/10.1016/j.marpolbul.2017.08.04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6" w:tooltip="Buhl-Mortensen, 2017 #37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uhl-Mortensen and Buhl-Mortensen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BE610E" w14:paraId="3C2E181B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6ACC7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bottom"/>
            <w:hideMark/>
          </w:tcPr>
          <w:p w14:paraId="6532D74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ffshore (1013 locations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A79CE21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DE5B42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9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03E540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2700</w:t>
            </w:r>
          </w:p>
        </w:tc>
        <w:tc>
          <w:tcPr>
            <w:tcW w:w="118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229778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2,127.3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BDBC66C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57D63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09558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0975FDFB" w14:textId="77777777" w:rsidTr="00BE610E">
        <w:trPr>
          <w:cantSplit/>
          <w:trHeight w:val="1134"/>
        </w:trPr>
        <w:tc>
          <w:tcPr>
            <w:tcW w:w="121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5F8D27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Norwegian Sea</w:t>
            </w:r>
          </w:p>
        </w:tc>
        <w:tc>
          <w:tcPr>
            <w:tcW w:w="1572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bottom"/>
            <w:hideMark/>
          </w:tcPr>
          <w:p w14:paraId="1FB6FB6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st (16 locations)</w:t>
            </w:r>
          </w:p>
        </w:tc>
        <w:tc>
          <w:tcPr>
            <w:tcW w:w="683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9D8011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9-2015</w:t>
            </w:r>
          </w:p>
        </w:tc>
        <w:tc>
          <w:tcPr>
            <w:tcW w:w="994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EAE217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06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single" w:sz="4" w:space="0" w:color="auto"/>
            </w:tcBorders>
            <w:vAlign w:val="center"/>
            <w:hideMark/>
          </w:tcPr>
          <w:p w14:paraId="7947FF0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500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A103737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33.6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B231A5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CB5470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72BAD2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04542292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E9D4B0C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bottom"/>
            <w:hideMark/>
          </w:tcPr>
          <w:p w14:paraId="4354BC10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ffshore (630 locations)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4BF8E33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3BF12F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1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4468E47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&lt;100-2700</w:t>
            </w:r>
          </w:p>
        </w:tc>
        <w:tc>
          <w:tcPr>
            <w:tcW w:w="118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1CD14C2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ideo (1,325.1)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A21D96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D55C56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83E0CE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7EBF859A" w14:textId="77777777" w:rsidTr="00BE610E">
        <w:trPr>
          <w:cantSplit/>
          <w:trHeight w:val="1215"/>
        </w:trPr>
        <w:tc>
          <w:tcPr>
            <w:tcW w:w="1216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2ABEE57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ring Sea </w:t>
            </w:r>
          </w:p>
        </w:tc>
        <w:tc>
          <w:tcPr>
            <w:tcW w:w="1572" w:type="dxa"/>
            <w:vMerge w:val="restart"/>
            <w:tcBorders>
              <w:top w:val="thinThickSmallGap" w:sz="24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8753F45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Eastern Bering Sea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0939B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F91BA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5% of total hauls contained debris</w:t>
            </w:r>
          </w:p>
        </w:tc>
        <w:tc>
          <w:tcPr>
            <w:tcW w:w="1191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A658D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0AA158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12.2m x ~3.25km)</w:t>
            </w:r>
          </w:p>
        </w:tc>
        <w:tc>
          <w:tcPr>
            <w:tcW w:w="130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08C07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.5% of total trawls had plastic </w:t>
            </w:r>
          </w:p>
        </w:tc>
        <w:tc>
          <w:tcPr>
            <w:tcW w:w="1193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nil"/>
            </w:tcBorders>
            <w:vAlign w:val="center"/>
            <w:hideMark/>
          </w:tcPr>
          <w:p w14:paraId="32CBBE8A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1122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4D5987E7" w14:textId="07D91618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eder&lt;/Author&gt;&lt;Year&gt;1978&lt;/Year&gt;&lt;RecNum&gt;112&lt;/RecNum&gt;&lt;DisplayText&gt;(Feder et al., 1978)&lt;/DisplayText&gt;&lt;record&gt;&lt;rec-number&gt;112&lt;/rec-number&gt;&lt;foreign-keys&gt;&lt;key app="EN" db-id="rfftxfrp5xxvp1eedz6vpfs7t95sssfzz5pf" timestamp="1517485787"&gt;112&lt;/key&gt;&lt;/foreign-keys&gt;&lt;ref-type name="Journal Article"&gt;17&lt;/ref-type&gt;&lt;contributors&gt;&lt;authors&gt;&lt;author&gt;Feder, H. M.&lt;/author&gt;&lt;author&gt;Jewett, S. C.&lt;/author&gt;&lt;author&gt;Hilsinger, J. R.&lt;/author&gt;&lt;/authors&gt;&lt;/contributors&gt;&lt;titles&gt;&lt;title&gt;Man-made debris on the Bering Sea floor&lt;/title&gt;&lt;secondary-title&gt;Marine Pollution Bulletin&lt;/secondary-title&gt;&lt;/titles&gt;&lt;periodical&gt;&lt;full-title&gt;Marine Pollution Bulletin&lt;/full-title&gt;&lt;/periodical&gt;&lt;pages&gt;52-53&lt;/pages&gt;&lt;volume&gt;9&lt;/volume&gt;&lt;number&gt;2&lt;/number&gt;&lt;dates&gt;&lt;year&gt;1978&lt;/year&gt;&lt;/dates&gt;&lt;isbn&gt;0025-326X&lt;/isbn&gt;&lt;urls&gt;&lt;/urls&gt;&lt;custom3&gt;Distribution&lt;/custom3&gt;&lt;custom7&gt;Alaska&lt;/custom7&gt;&lt;electronic-resource-num&gt;https://doi.org/10.1016/0025-326X(78)90534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5" w:tooltip="Feder, 1978 #11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eder et al., 197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BE610E" w14:paraId="3B49A8D2" w14:textId="77777777" w:rsidTr="00BE610E">
        <w:trPr>
          <w:cantSplit/>
          <w:trHeight w:val="133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1475593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ED2909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94C411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99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D6A154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% of total hauls contained debris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9BE28C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F2FC6D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6EC10C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6% of total trawls had plastic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nil"/>
            </w:tcBorders>
            <w:vAlign w:val="center"/>
            <w:hideMark/>
          </w:tcPr>
          <w:p w14:paraId="594D7B7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C873D5C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00550EC9" w14:textId="77777777" w:rsidTr="00BE610E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13DE553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double" w:sz="6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14:paraId="5376BE3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683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D6B610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518D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52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47A44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7661C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6.6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92FB25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% plastic; 27% metal</w:t>
            </w:r>
          </w:p>
        </w:tc>
        <w:tc>
          <w:tcPr>
            <w:tcW w:w="1193" w:type="dxa"/>
            <w:tcBorders>
              <w:top w:val="double" w:sz="6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6B99615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% Galley wastes, 24% fisheries, 23% engineering and processing</w:t>
            </w:r>
          </w:p>
        </w:tc>
        <w:tc>
          <w:tcPr>
            <w:tcW w:w="1122" w:type="dxa"/>
            <w:vMerge w:val="restart"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8BF5CBA" w14:textId="43FB0E42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une&lt;/Author&gt;&lt;Year&gt;1990&lt;/Year&gt;&lt;RecNum&gt;113&lt;/RecNum&gt;&lt;DisplayText&gt;(June, 1990)&lt;/DisplayText&gt;&lt;record&gt;&lt;rec-number&gt;113&lt;/rec-number&gt;&lt;foreign-keys&gt;&lt;key app="EN" db-id="rfftxfrp5xxvp1eedz6vpfs7t95sssfzz5pf" timestamp="1517485787"&gt;113&lt;/key&gt;&lt;/foreign-keys&gt;&lt;ref-type name="Conference Paper"&gt;47&lt;/ref-type&gt;&lt;contributors&gt;&lt;authors&gt;&lt;author&gt;June, J. A.&lt;/author&gt;&lt;/authors&gt;&lt;/contributors&gt;&lt;titles&gt;&lt;title&gt;Type, source, and abundance of trawl-caught marine debris off Oregon, in the eastern Bering Sea, and in Norton Sound in 1988&lt;/title&gt;&lt;secondary-title&gt;The Second International Conference on Marine Debris&lt;/secondary-title&gt;&lt;/titles&gt;&lt;pages&gt;279-301&lt;/pages&gt;&lt;dates&gt;&lt;year&gt;1990&lt;/year&gt;&lt;/dates&gt;&lt;pub-location&gt;Honolulu&lt;/pub-location&gt;&lt;urls&gt;&lt;related-urls&gt;&lt;url&gt;https://swfsc.noaa.gov/publications/TM/SWFSC/NOAA-TM-NMFS-SWFSC-154_P279.PDF&lt;/url&gt;&lt;/related-urls&gt;&lt;/urls&gt;&lt;custom1&gt;Sources&lt;/custom1&gt;&lt;custom3&gt;Distribution&lt;/custom3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9" w:tooltip="June, 1990 #11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un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1216" w14:paraId="2498FF49" w14:textId="77777777" w:rsidTr="00BE610E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nil"/>
            </w:tcBorders>
            <w:vAlign w:val="center"/>
            <w:hideMark/>
          </w:tcPr>
          <w:p w14:paraId="5A24E5DF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single" w:sz="4" w:space="0" w:color="auto"/>
              <w:left w:val="single" w:sz="8" w:space="0" w:color="auto"/>
              <w:bottom w:val="thinThickSmallGap" w:sz="24" w:space="0" w:color="auto"/>
              <w:right w:val="single" w:sz="4" w:space="0" w:color="auto"/>
            </w:tcBorders>
            <w:vAlign w:val="bottom"/>
            <w:hideMark/>
          </w:tcPr>
          <w:p w14:paraId="5493865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on Sound 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A956FC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4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1EEEE2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4</w:t>
            </w:r>
          </w:p>
        </w:tc>
        <w:tc>
          <w:tcPr>
            <w:tcW w:w="1191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633307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4D777C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4.2)</w:t>
            </w:r>
          </w:p>
        </w:tc>
        <w:tc>
          <w:tcPr>
            <w:tcW w:w="1306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91B2E1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9% metal, 12% plastic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thinThickSmallGap" w:sz="24" w:space="0" w:color="auto"/>
              <w:right w:val="nil"/>
            </w:tcBorders>
            <w:vAlign w:val="center"/>
            <w:hideMark/>
          </w:tcPr>
          <w:p w14:paraId="42C3FA8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8% engineering and processing, 36% galley waste, 26% personal use items 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36FD706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5622F256" w14:textId="77777777" w:rsidTr="00BE610E">
        <w:trPr>
          <w:cantSplit/>
          <w:trHeight w:val="1134"/>
        </w:trPr>
        <w:tc>
          <w:tcPr>
            <w:tcW w:w="1216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661F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1572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bottom"/>
            <w:hideMark/>
          </w:tcPr>
          <w:p w14:paraId="6A6947C0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diak Island Inlets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F276B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99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C19F9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.475</w:t>
            </w:r>
          </w:p>
        </w:tc>
        <w:tc>
          <w:tcPr>
            <w:tcW w:w="1191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13BAB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EF096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36)</w:t>
            </w:r>
          </w:p>
        </w:tc>
        <w:tc>
          <w:tcPr>
            <w:tcW w:w="130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485EC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26.3 n/km2; metal 23.7 n/km2</w:t>
            </w:r>
          </w:p>
        </w:tc>
        <w:tc>
          <w:tcPr>
            <w:tcW w:w="119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67DDA5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25 n/km2;</w:t>
            </w:r>
          </w:p>
        </w:tc>
        <w:tc>
          <w:tcPr>
            <w:tcW w:w="1122" w:type="dxa"/>
            <w:vMerge w:val="restart"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AEBA03" w14:textId="3A8C29F4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ess&lt;/Author&gt;&lt;Year&gt;1999&lt;/Year&gt;&lt;RecNum&gt;178&lt;/RecNum&gt;&lt;DisplayText&gt;(Hess et al., 1999)&lt;/DisplayText&gt;&lt;record&gt;&lt;rec-number&gt;178&lt;/rec-number&gt;&lt;foreign-keys&gt;&lt;key app="EN" db-id="rfftxfrp5xxvp1eedz6vpfs7t95sssfzz5pf" timestamp="1518126278"&gt;178&lt;/key&gt;&lt;/foreign-keys&gt;&lt;ref-type name="Journal Article"&gt;17&lt;/ref-type&gt;&lt;contributors&gt;&lt;authors&gt;&lt;author&gt;Hess, N. A.&lt;/author&gt;&lt;author&gt;Ribic, C. A.&lt;/author&gt;&lt;author&gt;Vining, I.&lt;/author&gt;&lt;/authors&gt;&lt;/contributors&gt;&lt;titles&gt;&lt;title&gt;Benthic Marine Debris, with an Emphasis on Fishery-Related Items, Surrounding Kodiak Island, Alaska, 1994–1996&lt;/title&gt;&lt;secondary-title&gt;Marine Pollution Bulletin&lt;/secondary-title&gt;&lt;/titles&gt;&lt;periodical&gt;&lt;full-title&gt;Marine Pollution Bulletin&lt;/full-title&gt;&lt;/periodical&gt;&lt;pages&gt;885-890&lt;/pages&gt;&lt;volume&gt;38&lt;/volume&gt;&lt;number&gt;10&lt;/number&gt;&lt;section&gt;885&lt;/section&gt;&lt;dates&gt;&lt;year&gt;1999&lt;/year&gt;&lt;/dates&gt;&lt;isbn&gt;0025326X&lt;/isbn&gt;&lt;urls&gt;&lt;/urls&gt;&lt;custom3&gt;Distribution&lt;/custom3&gt;&lt;custom7&gt;Alaska&lt;/custom7&gt;&lt;electronic-resource-num&gt;10.1016/s0025-326x(99)00087-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6" w:tooltip="Hess, 1999 #1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ess et al., 199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1216" w14:paraId="2F66544B" w14:textId="77777777" w:rsidTr="00BE610E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B7A0C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0A02D2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F17E8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5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9095F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.397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D67ED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CD1B4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42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9D5C79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31.5 n/km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;  metal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21.1 n/km2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F15F6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24.4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AE5DD45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71DD28F4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BC8BE1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34EE6E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4FD975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</w:t>
            </w:r>
          </w:p>
        </w:tc>
        <w:tc>
          <w:tcPr>
            <w:tcW w:w="99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A3DA04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2.209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BEFBD7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745764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49)</w:t>
            </w:r>
          </w:p>
        </w:tc>
        <w:tc>
          <w:tcPr>
            <w:tcW w:w="13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ED80E2F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22.1 n/km2; metal 22.1 n/km2</w:t>
            </w:r>
          </w:p>
        </w:tc>
        <w:tc>
          <w:tcPr>
            <w:tcW w:w="119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1A5135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20.1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4E3CA85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7BDBB6E4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791446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vMerge w:val="restart"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0B902E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odiak Island Open sea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A70AE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592F3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417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75CDF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6A526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1.92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E8B1B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7.8 n/km2; metal 2.1 n/km2</w:t>
            </w:r>
          </w:p>
        </w:tc>
        <w:tc>
          <w:tcPr>
            <w:tcW w:w="119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F736A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6.8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7F778A2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6E1381E1" w14:textId="77777777" w:rsidTr="00BE610E">
        <w:trPr>
          <w:cantSplit/>
          <w:trHeight w:val="1134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043314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284F9F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8359E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5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1DF12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256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B8478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9C8C9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07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9429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18.8 n/km2; metal 1.4 n/km2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0C38E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fisheries 11.1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4EFC98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11821B9B" w14:textId="77777777" w:rsidTr="00BE610E">
        <w:trPr>
          <w:cantSplit/>
          <w:trHeight w:val="1215"/>
        </w:trPr>
        <w:tc>
          <w:tcPr>
            <w:tcW w:w="0" w:type="auto"/>
            <w:vMerge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6A9144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53D9B5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D3E64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35C61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004</w:t>
            </w:r>
          </w:p>
        </w:tc>
        <w:tc>
          <w:tcPr>
            <w:tcW w:w="119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FD8F8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786E8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awl (2.23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35499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stic 8.5 n/km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;  metal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2.7 n/km2</w:t>
            </w:r>
          </w:p>
        </w:tc>
        <w:tc>
          <w:tcPr>
            <w:tcW w:w="11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554588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 4.5 n/km2;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25928E1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0C6B02FD" w14:textId="77777777" w:rsidTr="00BE610E">
        <w:trPr>
          <w:cantSplit/>
          <w:trHeight w:val="1170"/>
        </w:trPr>
        <w:tc>
          <w:tcPr>
            <w:tcW w:w="1216" w:type="dxa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69BF5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 (Continental slope)</w:t>
            </w:r>
          </w:p>
        </w:tc>
        <w:tc>
          <w:tcPr>
            <w:tcW w:w="157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DDF84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</w:t>
            </w:r>
          </w:p>
        </w:tc>
        <w:tc>
          <w:tcPr>
            <w:tcW w:w="6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8B3BF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-2011</w:t>
            </w:r>
          </w:p>
        </w:tc>
        <w:tc>
          <w:tcPr>
            <w:tcW w:w="99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889A6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6+-7.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  n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98E85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50</w:t>
            </w:r>
          </w:p>
        </w:tc>
        <w:tc>
          <w:tcPr>
            <w:tcW w:w="1183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1639E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72.2 ha)</w:t>
            </w:r>
          </w:p>
        </w:tc>
        <w:tc>
          <w:tcPr>
            <w:tcW w:w="130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B84D2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% Plastic</w:t>
            </w:r>
          </w:p>
        </w:tc>
        <w:tc>
          <w:tcPr>
            <w:tcW w:w="1193" w:type="dxa"/>
            <w:vMerge w:val="restart"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473A84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; transported land-based waste</w:t>
            </w:r>
          </w:p>
        </w:tc>
        <w:tc>
          <w:tcPr>
            <w:tcW w:w="1122" w:type="dxa"/>
            <w:vMerge w:val="restart"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40B9BF6" w14:textId="77AD8F6D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ham&lt;/Author&gt;&lt;Year&gt;2014&lt;/Year&gt;&lt;RecNum&gt;349&lt;/RecNum&gt;&lt;DisplayText&gt;(Pham et al., 2014)&lt;/DisplayText&gt;&lt;record&gt;&lt;rec-number&gt;349&lt;/rec-number&gt;&lt;foreign-keys&gt;&lt;key app="EN" db-id="rfftxfrp5xxvp1eedz6vpfs7t95sssfzz5pf" timestamp="1519212496"&gt;349&lt;/key&gt;&lt;/foreign-keys&gt;&lt;ref-type name="Journal Article"&gt;17&lt;/ref-type&gt;&lt;contributors&gt;&lt;authors&gt;&lt;author&gt;Pham, C. K.&lt;/author&gt;&lt;author&gt;Ramirez-Llodra, E.&lt;/author&gt;&lt;author&gt;Alt, C. H. S.&lt;/author&gt;&lt;author&gt;Amaro, T.&lt;/author&gt;&lt;author&gt;Bergmann, M.&lt;/author&gt;&lt;author&gt;Canals, M.&lt;/author&gt;&lt;author&gt;Davies, J.&lt;/author&gt;&lt;author&gt;Duineveld, G.&lt;/author&gt;&lt;author&gt;Galgani, F.&lt;/author&gt;&lt;author&gt;Howell, K. L.&lt;/author&gt;&lt;/authors&gt;&lt;/contributors&gt;&lt;titles&gt;&lt;title&gt;Marine litter distribution and density in European seas, from the shelves to deep basins&lt;/title&gt;&lt;secondary-title&gt;PLoS One&lt;/secondary-title&gt;&lt;/titles&gt;&lt;periodical&gt;&lt;full-title&gt;PLoS One&lt;/full-title&gt;&lt;/periodical&gt;&lt;pages&gt;e95839&lt;/pages&gt;&lt;volume&gt;9&lt;/volume&gt;&lt;number&gt;4&lt;/number&gt;&lt;dates&gt;&lt;year&gt;2014&lt;/year&gt;&lt;/dates&gt;&lt;isbn&gt;1932-6203&lt;/isbn&gt;&lt;urls&gt;&lt;/urls&gt;&lt;custom3&gt;Distribution&lt;/custom3&gt;&lt;custom7&gt;Norway&lt;/custom7&gt;&lt;electronic-resource-num&gt;https://doi.org/10.1371/journal.pone.009583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5" w:tooltip="Pham, 2014 #34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am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BE610E" w14:paraId="5E6DF072" w14:textId="77777777" w:rsidTr="00BE610E">
        <w:trPr>
          <w:cantSplit/>
          <w:trHeight w:val="1170"/>
        </w:trPr>
        <w:tc>
          <w:tcPr>
            <w:tcW w:w="1216" w:type="dxa"/>
            <w:vMerge w:val="restart"/>
            <w:tcBorders>
              <w:top w:val="nil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05E567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 (Continental slope)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8C430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Faroe-Shetland Channel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FB49E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4F947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+-0.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  n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004A4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2DD7C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2.3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BC2624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Fishing gear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F101109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66A7DEF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4F1E50AD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AAE2F3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75616B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h-East Faroe Shetland Channel </w:t>
            </w: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CB32E9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99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1105B1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1.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 n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B822B5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1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BC64B4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2 ha)</w:t>
            </w:r>
          </w:p>
        </w:tc>
        <w:tc>
          <w:tcPr>
            <w:tcW w:w="13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141C67E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Fishing gear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368AD5B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CF773E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3B8589C7" w14:textId="77777777" w:rsidTr="00BE610E">
        <w:trPr>
          <w:cantSplit/>
          <w:trHeight w:val="1170"/>
        </w:trPr>
        <w:tc>
          <w:tcPr>
            <w:tcW w:w="1216" w:type="dxa"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909DDC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 (Continental shelf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A8F035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Margin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B7F58A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F79B04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7+-3.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  n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A6D507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4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EB3CA0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nned submersible (0.6 ha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5B4E1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% Fishing gear; 20% Plastic</w:t>
            </w:r>
          </w:p>
        </w:tc>
        <w:tc>
          <w:tcPr>
            <w:tcW w:w="1193" w:type="dxa"/>
            <w:tcBorders>
              <w:top w:val="double" w:sz="6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3D0458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; transported land-based waste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8088FE8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65D6E8E2" w14:textId="77777777" w:rsidTr="00BE610E">
        <w:trPr>
          <w:cantSplit/>
          <w:trHeight w:val="1170"/>
        </w:trPr>
        <w:tc>
          <w:tcPr>
            <w:tcW w:w="1216" w:type="dxa"/>
            <w:vMerge w:val="restart"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D03709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h-Eastern Atlantic </w:t>
            </w:r>
          </w:p>
          <w:p w14:paraId="5803D7E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Ocean Ridges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7F955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yville-Thomson Ridge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90CFD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8275DF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9+-4.</w:t>
            </w: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 n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F0D522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0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D737C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2 ha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B438E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 Fishing gear; 14.3% Metal</w:t>
            </w:r>
          </w:p>
        </w:tc>
        <w:tc>
          <w:tcPr>
            <w:tcW w:w="1193" w:type="dxa"/>
            <w:vMerge w:val="restart"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4CF711F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D78FEE2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64569936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0B11C91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A1A0D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Charlie Gibbs Fracture Zone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A3705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93C44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+-0.3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29D48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00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CAC7A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2.4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5A73F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21F8ED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FB7AC38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1EE39A9E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940A7A6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06C6EE2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Charlie Gibbs Fracture Zone</w:t>
            </w:r>
          </w:p>
        </w:tc>
        <w:tc>
          <w:tcPr>
            <w:tcW w:w="6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E6BD4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994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50F90DB6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+-1.4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D8FD7A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00</w:t>
            </w:r>
          </w:p>
        </w:tc>
        <w:tc>
          <w:tcPr>
            <w:tcW w:w="1183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25222E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2.4 ha)</w:t>
            </w:r>
          </w:p>
        </w:tc>
        <w:tc>
          <w:tcPr>
            <w:tcW w:w="1306" w:type="dxa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410BE2B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.6% Plastic; 28.6% Glass; 28.6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15C6CCF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1C71E5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BE610E" w14:paraId="66177F88" w14:textId="77777777" w:rsidTr="00BE610E">
        <w:trPr>
          <w:cantSplit/>
          <w:trHeight w:val="1170"/>
        </w:trPr>
        <w:tc>
          <w:tcPr>
            <w:tcW w:w="1216" w:type="dxa"/>
            <w:vMerge w:val="restart"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CAF5CEB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rth-Eastern Atlantic </w:t>
            </w:r>
          </w:p>
          <w:p w14:paraId="0E8C5BB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(Seamounts, banks and mounds)</w:t>
            </w:r>
          </w:p>
        </w:tc>
        <w:tc>
          <w:tcPr>
            <w:tcW w:w="157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76C19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Anton Dohm Seamount</w:t>
            </w:r>
          </w:p>
        </w:tc>
        <w:tc>
          <w:tcPr>
            <w:tcW w:w="6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EAD525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09</w:t>
            </w:r>
          </w:p>
        </w:tc>
        <w:tc>
          <w:tcPr>
            <w:tcW w:w="99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FFD304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1.0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4F33D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92</w:t>
            </w:r>
          </w:p>
        </w:tc>
        <w:tc>
          <w:tcPr>
            <w:tcW w:w="1183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84B4D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2.2 ha)</w:t>
            </w:r>
          </w:p>
        </w:tc>
        <w:tc>
          <w:tcPr>
            <w:tcW w:w="130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199D79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% Metal</w:t>
            </w:r>
          </w:p>
        </w:tc>
        <w:tc>
          <w:tcPr>
            <w:tcW w:w="1193" w:type="dxa"/>
            <w:vMerge w:val="restart"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noWrap/>
            <w:vAlign w:val="center"/>
            <w:hideMark/>
          </w:tcPr>
          <w:p w14:paraId="16BB2C3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isheries</w:t>
            </w: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59BD3C2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0F48D097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E847E3E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EBD157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rwin Mounds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CAAEA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9B116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7+-2.9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F7D3B1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81126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 (1.8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AAEE5A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% Plastic; 15% Metal; 10% Fishing gear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D86C7B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6A97DB7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1EAC151F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776F50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A365B6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tton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81D24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1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6DD65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+-0.8 n/ha</w:t>
            </w:r>
            <w:r w:rsidRPr="001A7F7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C4F044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6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425C0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4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D19E5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5% Fishing gear; 12.5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9B50823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10602F4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1069938C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B30EDE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E34DC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ckhall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4ED070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-2011</w:t>
            </w:r>
          </w:p>
        </w:tc>
        <w:tc>
          <w:tcPr>
            <w:tcW w:w="9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9F1D78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+-0.5 n/ha</w:t>
            </w:r>
            <w:r w:rsidRPr="000176D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3A7B0E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2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8FA8AA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V; Towed camera system (2.4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6872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3% Fishing gear; 66.7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6BAE31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AA7BF7A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1216" w14:paraId="261C2177" w14:textId="77777777" w:rsidTr="00BE610E">
        <w:trPr>
          <w:cantSplit/>
          <w:trHeight w:val="1170"/>
        </w:trPr>
        <w:tc>
          <w:tcPr>
            <w:tcW w:w="0" w:type="auto"/>
            <w:vMerge/>
            <w:tcBorders>
              <w:top w:val="double" w:sz="6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D4E2ED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B66A9F1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semary Bank</w:t>
            </w:r>
          </w:p>
        </w:tc>
        <w:tc>
          <w:tcPr>
            <w:tcW w:w="6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C926E39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99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89B5B4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3+-2.3 n/ha</w:t>
            </w:r>
            <w:r w:rsidRPr="000176D9"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B0A3D3D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7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2DC23B3" w14:textId="77777777" w:rsidR="00BE610E" w:rsidRDefault="00BE610E" w:rsidP="00BE610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wed camera system (1.1 ha)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52825D" w14:textId="77777777" w:rsidR="00BE610E" w:rsidRDefault="00BE610E" w:rsidP="00BE610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.7% Fishing gear; 33.3% Metal</w:t>
            </w:r>
          </w:p>
        </w:tc>
        <w:tc>
          <w:tcPr>
            <w:tcW w:w="0" w:type="auto"/>
            <w:vMerge/>
            <w:tcBorders>
              <w:top w:val="double" w:sz="6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25FF8B0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thinThickSmallGap" w:sz="2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6D435AD" w14:textId="77777777" w:rsidR="00BE610E" w:rsidRDefault="00BE610E" w:rsidP="00BE610E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32EF598D" w14:textId="77777777" w:rsidR="003C0757" w:rsidRDefault="00DF5BF4" w:rsidP="003C0757">
      <w:pPr>
        <w:rPr>
          <w:rFonts w:ascii="Times New Roman" w:hAnsi="Times New Roman"/>
          <w:b/>
          <w:szCs w:val="20"/>
        </w:rPr>
      </w:pPr>
      <w:r>
        <w:rPr>
          <w:rFonts w:ascii="Times New Roman" w:hAnsi="Times New Roman"/>
          <w:b/>
        </w:rPr>
        <w:br w:type="page"/>
      </w:r>
    </w:p>
    <w:p w14:paraId="234B50AA" w14:textId="59EB0862" w:rsidR="003C0757" w:rsidRDefault="003C0757" w:rsidP="003C0757">
      <w:pPr>
        <w:jc w:val="center"/>
        <w:outlineLvl w:val="0"/>
        <w:rPr>
          <w:rFonts w:ascii="Times New Roman" w:hAnsi="Times New Roman"/>
          <w:b/>
          <w:szCs w:val="20"/>
        </w:rPr>
      </w:pPr>
      <w:r>
        <w:rPr>
          <w:rFonts w:ascii="Times New Roman" w:hAnsi="Times New Roman"/>
          <w:b/>
          <w:szCs w:val="20"/>
        </w:rPr>
        <w:lastRenderedPageBreak/>
        <w:t>Table 2.4 Abundance of microplastics observed in sediments</w:t>
      </w:r>
    </w:p>
    <w:tbl>
      <w:tblPr>
        <w:tblW w:w="11040" w:type="dxa"/>
        <w:tblInd w:w="-10" w:type="dxa"/>
        <w:tblLayout w:type="fixed"/>
        <w:tblLook w:val="04A0" w:firstRow="1" w:lastRow="0" w:firstColumn="1" w:lastColumn="0" w:noHBand="0" w:noVBand="1"/>
      </w:tblPr>
      <w:tblGrid>
        <w:gridCol w:w="979"/>
        <w:gridCol w:w="1133"/>
        <w:gridCol w:w="1290"/>
        <w:gridCol w:w="692"/>
        <w:gridCol w:w="1276"/>
        <w:gridCol w:w="1134"/>
        <w:gridCol w:w="1134"/>
        <w:gridCol w:w="1134"/>
        <w:gridCol w:w="1134"/>
        <w:gridCol w:w="1134"/>
      </w:tblGrid>
      <w:tr w:rsidR="003C0757" w14:paraId="213C7AEA" w14:textId="77777777" w:rsidTr="003559BB">
        <w:trPr>
          <w:trHeight w:val="293"/>
          <w:tblHeader/>
        </w:trPr>
        <w:tc>
          <w:tcPr>
            <w:tcW w:w="979" w:type="dxa"/>
            <w:tcBorders>
              <w:top w:val="single" w:sz="8" w:space="0" w:color="auto"/>
              <w:left w:val="single" w:sz="8" w:space="0" w:color="auto"/>
              <w:bottom w:val="single" w:sz="24" w:space="0" w:color="auto"/>
              <w:right w:val="single" w:sz="8" w:space="0" w:color="auto"/>
            </w:tcBorders>
            <w:vAlign w:val="center"/>
            <w:hideMark/>
          </w:tcPr>
          <w:p w14:paraId="1B62467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ampling site</w:t>
            </w:r>
          </w:p>
        </w:tc>
        <w:tc>
          <w:tcPr>
            <w:tcW w:w="1133" w:type="dxa"/>
            <w:tcBorders>
              <w:top w:val="single" w:sz="8" w:space="0" w:color="auto"/>
              <w:left w:val="single" w:sz="8" w:space="0" w:color="auto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2435889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Sea</w:t>
            </w: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34C4CD8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692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7D0DD6B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Year 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16F2EB1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ensity (n/kg or n/l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0030DB3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Width/ Depth (m) 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6D55D5D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ing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br/>
              <w:t>method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10F9A0A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/ total leght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4" w:space="0" w:color="auto"/>
            </w:tcBorders>
            <w:vAlign w:val="center"/>
            <w:hideMark/>
          </w:tcPr>
          <w:p w14:paraId="5394FF2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plicates (n)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24" w:space="0" w:color="auto"/>
              <w:right w:val="single" w:sz="8" w:space="0" w:color="auto"/>
            </w:tcBorders>
            <w:vAlign w:val="center"/>
            <w:hideMark/>
          </w:tcPr>
          <w:p w14:paraId="160D8F3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</w:t>
            </w:r>
          </w:p>
        </w:tc>
      </w:tr>
      <w:tr w:rsidR="003559BB" w14:paraId="6DB8CB6E" w14:textId="77777777" w:rsidTr="00EC373F">
        <w:trPr>
          <w:trHeight w:val="667"/>
        </w:trPr>
        <w:tc>
          <w:tcPr>
            <w:tcW w:w="979" w:type="dxa"/>
            <w:vMerge w:val="restart"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8442A7E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e line</w:t>
            </w:r>
          </w:p>
        </w:tc>
        <w:tc>
          <w:tcPr>
            <w:tcW w:w="1133" w:type="dxa"/>
            <w:vMerge w:val="restart"/>
            <w:tcBorders>
              <w:top w:val="single" w:sz="24" w:space="0" w:color="auto"/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5A1EE230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Atlantic Ocean</w:t>
            </w:r>
          </w:p>
        </w:tc>
        <w:tc>
          <w:tcPr>
            <w:tcW w:w="1290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6DD8310A" w14:textId="77777777" w:rsidR="003559BB" w:rsidRDefault="003559BB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Iceland</w:t>
            </w:r>
          </w:p>
        </w:tc>
        <w:tc>
          <w:tcPr>
            <w:tcW w:w="692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19DE322A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276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72D87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0176D9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4.84 n/l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1307 items in total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6BDA7DB1" w14:textId="3A94FE4C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S 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3814CDA3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vel (counted microplastics size5-1 mm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1121B412" w14:textId="77777777" w:rsidR="003559BB" w:rsidRDefault="003559BB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x2m, top 2cm = 7.5 l 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4" w:space="0" w:color="auto"/>
            </w:tcBorders>
            <w:vAlign w:val="center"/>
            <w:hideMark/>
          </w:tcPr>
          <w:p w14:paraId="5505BF73" w14:textId="1D24C51A" w:rsidR="003559BB" w:rsidRDefault="0008468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 (3 qua</w:t>
            </w:r>
            <w:r w:rsidR="003559B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rates on 12 sites)</w:t>
            </w:r>
          </w:p>
        </w:tc>
        <w:tc>
          <w:tcPr>
            <w:tcW w:w="1134" w:type="dxa"/>
            <w:tcBorders>
              <w:top w:val="single" w:sz="24" w:space="0" w:color="auto"/>
              <w:left w:val="nil"/>
              <w:bottom w:val="double" w:sz="4" w:space="0" w:color="auto"/>
              <w:right w:val="single" w:sz="8" w:space="0" w:color="auto"/>
            </w:tcBorders>
            <w:vAlign w:val="center"/>
            <w:hideMark/>
          </w:tcPr>
          <w:p w14:paraId="588E7F5C" w14:textId="2A1A7458" w:rsidR="003559BB" w:rsidRDefault="003559BB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ippo&lt;/Author&gt;&lt;Year&gt;2012&lt;/Year&gt;&lt;RecNum&gt;121&lt;/RecNum&gt;&lt;DisplayText&gt;(Dippo, 2012)&lt;/DisplayText&gt;&lt;record&gt;&lt;rec-number&gt;121&lt;/rec-number&gt;&lt;foreign-keys&gt;&lt;key app="EN" db-id="rfftxfrp5xxvp1eedz6vpfs7t95sssfzz5pf" timestamp="1517485787"&gt;121&lt;/key&gt;&lt;/foreign-keys&gt;&lt;ref-type name="Thesis"&gt;32&lt;/ref-type&gt;&lt;contributors&gt;&lt;authors&gt;&lt;author&gt;Dippo, B.&lt;/author&gt;&lt;/authors&gt;&lt;/contributors&gt;&lt;titles&gt;&lt;title&gt;Microplastics in the coastal environment of West Iceland&lt;/title&gt;&lt;secondary-title&gt;Faculty of Business and Science&lt;/secondary-title&gt;&lt;/titles&gt;&lt;pages&gt;66&lt;/pages&gt;&lt;dates&gt;&lt;year&gt;2012&lt;/year&gt;&lt;/dates&gt;&lt;publisher&gt;University of Akureyri&lt;/publisher&gt;&lt;label&gt;Microplastics&lt;/label&gt;&lt;urls&gt;&lt;related-urls&gt;&lt;url&gt;https://skemman.is/bitstream/1946/12287/1/Microplastic_secure.pdf&lt;/url&gt;&lt;/related-urls&gt;&lt;/urls&gt;&lt;custom3&gt;Distribution&lt;/custom3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2" w:tooltip="Dippo, 2012 #12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ippo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C373F" w14:paraId="1E72DBE3" w14:textId="77777777" w:rsidTr="005C4D42">
        <w:trPr>
          <w:trHeight w:val="66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</w:tcPr>
          <w:p w14:paraId="080B01AC" w14:textId="77777777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294BD0D1" w14:textId="77777777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96B7A4" w14:textId="5738C260" w:rsidR="00EC373F" w:rsidRDefault="00EC373F" w:rsidP="00EC373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isimiut areas (</w:t>
            </w:r>
            <w:r w:rsidRPr="00EC373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mpacted by urban and boat activities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692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1D1006FE" w14:textId="44B377B4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276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E8EDC8" w14:textId="2F4BFA7C" w:rsidR="00EC373F" w:rsidRP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4600-15000 n/kg</w:t>
            </w:r>
            <w:r>
              <w:t xml:space="preserve"> 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dw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F6CB47" w14:textId="05E26CA4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E1306C" w14:textId="5A6E7A23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0B599B" w14:textId="5B507125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nil"/>
              <w:right w:val="single" w:sz="4" w:space="0" w:color="auto"/>
            </w:tcBorders>
            <w:vAlign w:val="center"/>
          </w:tcPr>
          <w:p w14:paraId="7A7955E3" w14:textId="7ACE2E49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nil"/>
              <w:right w:val="single" w:sz="8" w:space="0" w:color="auto"/>
            </w:tcBorders>
            <w:vAlign w:val="center"/>
          </w:tcPr>
          <w:p w14:paraId="1BE0E9B7" w14:textId="40765564" w:rsidR="00EC373F" w:rsidRDefault="00EC373F" w:rsidP="003559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C373F" w14:paraId="5A52B576" w14:textId="77777777" w:rsidTr="005C4D42">
        <w:trPr>
          <w:trHeight w:val="66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</w:tcPr>
          <w:p w14:paraId="501563A3" w14:textId="77777777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5F9C4B64" w14:textId="77777777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0A0519BE" w14:textId="28984DCE" w:rsidR="00EC373F" w:rsidRDefault="00EC373F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isimiut area</w:t>
            </w:r>
          </w:p>
        </w:tc>
        <w:tc>
          <w:tcPr>
            <w:tcW w:w="692" w:type="dxa"/>
            <w:vMerge/>
            <w:tcBorders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00B93C69" w14:textId="0208834F" w:rsid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4F25F7" w14:textId="7FEF28BA" w:rsidR="00EC373F" w:rsidRPr="00EC373F" w:rsidRDefault="00EC373F" w:rsidP="00EC373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90-860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n/kg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 w:rsidRPr="00EC373F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dw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407059CF" w14:textId="0415555D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313240C7" w14:textId="47C2FC96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6FEBDF51" w14:textId="037CE639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vMerge/>
            <w:tcBorders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46E31C23" w14:textId="4028DDB5" w:rsidR="00EC373F" w:rsidRDefault="00EC373F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11BB5258" w14:textId="10CF6107" w:rsidR="00EC373F" w:rsidRDefault="00EC373F" w:rsidP="003559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444FF2B7" w14:textId="77777777" w:rsidTr="00CB04F9">
        <w:trPr>
          <w:trHeight w:val="1053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561211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5A3F390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467AF0C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Adventdalen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57396B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E6B0DC7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– 6.3 n/kg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BFC76D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t given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3F66FC9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CF48CA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1 l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CC41F0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AE668D2" w14:textId="1D3722BA" w:rsidR="003C0757" w:rsidRDefault="00D41BEE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510E75F3" w14:textId="77777777" w:rsidTr="00CB04F9">
        <w:trPr>
          <w:trHeight w:val="247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A1F39A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2AF4DB4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 w:val="restart"/>
            <w:tcBorders>
              <w:top w:val="double" w:sz="6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E8DBB98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Breibogen</w:t>
            </w:r>
          </w:p>
        </w:tc>
        <w:tc>
          <w:tcPr>
            <w:tcW w:w="692" w:type="dxa"/>
            <w:vMerge w:val="restart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E62668C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4E8C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1 n/l sediment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62943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bove high tide mark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DD338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0FE186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2 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4B8CB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4" w:type="dxa"/>
            <w:vMerge w:val="restart"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79627424" w14:textId="0416E946" w:rsidR="003C0757" w:rsidRDefault="00D41BEE" w:rsidP="00D41BE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72B43BB0" w14:textId="77777777" w:rsidTr="00CB04F9">
        <w:trPr>
          <w:trHeight w:val="150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2CFC24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75CA67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/>
            <w:tcBorders>
              <w:top w:val="double" w:sz="6" w:space="0" w:color="auto"/>
              <w:left w:val="single" w:sz="8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686BBF9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92" w:type="dxa"/>
            <w:vMerge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8A19D7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B23562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-8 n/l sedim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5AD8B5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ow high tide mark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DC7224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hovel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B7BEFC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2 l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CAAF02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134" w:type="dxa"/>
            <w:vMerge/>
            <w:tcBorders>
              <w:top w:val="double" w:sz="6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4CACA01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521D35A3" w14:textId="77777777" w:rsidTr="00CB04F9">
        <w:trPr>
          <w:trHeight w:val="703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762B90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single" w:sz="18" w:space="0" w:color="auto"/>
              <w:left w:val="single" w:sz="8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71616FE6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420EBE6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Land Bridge National Preserve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AAFBA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8478F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 n/kg of dry sand (22.5 SE)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121E3B7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w tide along a 50-meter transect parallel with the shore between the high and low tide lines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C29B59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vel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728B1C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quivalent volume approx. 736 cm3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F392185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DC7B951" w14:textId="2009B537" w:rsidR="003C0757" w:rsidRDefault="00DA3F33" w:rsidP="00DA3F3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hitmire&lt;/Author&gt;&lt;Year&gt;2017&lt;/Year&gt;&lt;RecNum&gt;198&lt;/RecNum&gt;&lt;DisplayText&gt;(Whitmire and Van Bloem, 2017)&lt;/DisplayText&gt;&lt;record&gt;&lt;rec-number&gt;198&lt;/rec-number&gt;&lt;foreign-keys&gt;&lt;key app="EN" db-id="rfftxfrp5xxvp1eedz6vpfs7t95sssfzz5pf" timestamp="1518428118"&gt;198&lt;/key&gt;&lt;/foreign-keys&gt;&lt;ref-type name="Report"&gt;27&lt;/ref-type&gt;&lt;contributors&gt;&lt;authors&gt;&lt;author&gt;Whitmire, S. L.&lt;/author&gt;&lt;author&gt;Van Bloem, S. J. &lt;/author&gt;&lt;/authors&gt;&lt;subsidiary-authors&gt;&lt;author&gt;NOAA Marine Debris Program&lt;/author&gt;&lt;/subsidiary-authors&gt;&lt;/contributors&gt;&lt;titles&gt;&lt;title&gt;Quantification of Microplastics on National Park Beaches&lt;/title&gt;&lt;/titles&gt;&lt;pages&gt;28&lt;/pages&gt;&lt;dates&gt;&lt;year&gt;2017&lt;/year&gt;&lt;/dates&gt;&lt;publisher&gt;NOAA Marine Debris Program National Park Service Clemson University&lt;/publisher&gt;&lt;label&gt;Microplastics&lt;/label&gt;&lt;urls&gt;&lt;related-urls&gt;&lt;url&gt;https://marinedebris.noaa.gov/sites/default/files/publications-files/Quantification_of_Microplastics_on_National_Park_Beaches.pd&lt;/url&gt;&lt;/related-urls&gt;&lt;/urls&gt;&lt;custom3&gt;Distribution&lt;/custom3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2" w:tooltip="Whitmire, 2017 #19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hitmire and Van Bloem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20C61D32" w14:textId="77777777" w:rsidTr="00CB04F9">
        <w:trPr>
          <w:trHeight w:val="26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59F868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18" w:space="0" w:color="auto"/>
              <w:left w:val="single" w:sz="8" w:space="0" w:color="auto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13F9D55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hideMark/>
          </w:tcPr>
          <w:p w14:paraId="727A700D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Krusenstern National Monument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5E298FD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B7F30B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3.8 n/kg of dry sand (24.6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97DF7D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099AEA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2CEE5D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654050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052BA6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67EFF9DD" w14:textId="77777777" w:rsidTr="00CB04F9">
        <w:trPr>
          <w:trHeight w:val="308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B5AD2D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6576D7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1290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330FC666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niakchak National Monument &amp; Preserve</w:t>
            </w:r>
          </w:p>
        </w:tc>
        <w:tc>
          <w:tcPr>
            <w:tcW w:w="692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3B122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34D0A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.3 n/kg of dry sand (10.5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D35E9E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85AAB6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96DF3D2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A2F869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C4C589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0EB6B3B" w14:textId="77777777" w:rsidTr="00CB04F9">
        <w:trPr>
          <w:trHeight w:val="50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C517F0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D833763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DF0B6F2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tmai National Park &amp; Preserve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A71D8E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25C0E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8.8  n</w:t>
            </w:r>
            <w:proofErr w:type="gramEnd"/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 of dry sand (36.,1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766427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910ECA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953B48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B42AF62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84F2FD9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5D0162C7" w14:textId="77777777" w:rsidTr="00CB04F9">
        <w:trPr>
          <w:trHeight w:val="751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27D7047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01493654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hideMark/>
          </w:tcPr>
          <w:p w14:paraId="70B5EDFC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enai Fjords National Park</w:t>
            </w:r>
          </w:p>
        </w:tc>
        <w:tc>
          <w:tcPr>
            <w:tcW w:w="6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E77C29B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3715C1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8 n/kg of dry sand (5.2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EE6EFD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C8CE7C0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4A36AE6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C48AB3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ADDE0A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C9F2E1F" w14:textId="77777777" w:rsidTr="00CB04F9">
        <w:trPr>
          <w:trHeight w:val="22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93757F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7B36793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73D6298B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ake Clark National Park &amp; Preserve </w:t>
            </w:r>
          </w:p>
        </w:tc>
        <w:tc>
          <w:tcPr>
            <w:tcW w:w="6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04BA98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77583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 n/kg of dry sand (40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780580D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71BEC04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DE3C15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7D9E3E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F2C96B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0CE86D58" w14:textId="77777777" w:rsidTr="00CB04F9">
        <w:trPr>
          <w:trHeight w:val="226"/>
        </w:trPr>
        <w:tc>
          <w:tcPr>
            <w:tcW w:w="979" w:type="dxa"/>
            <w:vMerge/>
            <w:tcBorders>
              <w:top w:val="single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1B918DA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double" w:sz="6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4FB48DF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hideMark/>
          </w:tcPr>
          <w:p w14:paraId="77277F81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Wrangell St. Elias National Park &amp; Preserve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415378A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3A48F4E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97.5 n/kg of dry sand (25.3 SE)</w:t>
            </w: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BE78E38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D47C773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BB36B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5A2F875D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18" w:space="0" w:color="auto"/>
              <w:left w:val="single" w:sz="4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6C68D60C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3C0757" w14:paraId="7C7E816E" w14:textId="77777777" w:rsidTr="00D96C93">
        <w:trPr>
          <w:trHeight w:val="743"/>
        </w:trPr>
        <w:tc>
          <w:tcPr>
            <w:tcW w:w="979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4BB77A7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allow water</w:t>
            </w:r>
          </w:p>
        </w:tc>
        <w:tc>
          <w:tcPr>
            <w:tcW w:w="1133" w:type="dxa"/>
            <w:vMerge w:val="restart"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58E33672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ea</w:t>
            </w:r>
          </w:p>
        </w:tc>
        <w:tc>
          <w:tcPr>
            <w:tcW w:w="1290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1FACAB3A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Adventfjorden</w:t>
            </w:r>
          </w:p>
        </w:tc>
        <w:tc>
          <w:tcPr>
            <w:tcW w:w="692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noWrap/>
            <w:vAlign w:val="center"/>
            <w:hideMark/>
          </w:tcPr>
          <w:p w14:paraId="3E31948E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F1CE62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2 n/kg sediment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62B716F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0-70 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24F94B5D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0ACD00C3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~1 l 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4" w:space="0" w:color="auto"/>
            </w:tcBorders>
            <w:vAlign w:val="center"/>
            <w:hideMark/>
          </w:tcPr>
          <w:p w14:paraId="75A2E16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double" w:sz="6" w:space="0" w:color="auto"/>
              <w:right w:val="single" w:sz="8" w:space="0" w:color="auto"/>
            </w:tcBorders>
            <w:vAlign w:val="center"/>
            <w:hideMark/>
          </w:tcPr>
          <w:p w14:paraId="04AD03FC" w14:textId="4A5C9602" w:rsidR="003C0757" w:rsidRDefault="00DA3F3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3C0757" w14:paraId="28BB12E0" w14:textId="77777777" w:rsidTr="00D96C93">
        <w:trPr>
          <w:trHeight w:val="60"/>
        </w:trPr>
        <w:tc>
          <w:tcPr>
            <w:tcW w:w="979" w:type="dxa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1C386395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thinThickSmallGap" w:sz="24" w:space="0" w:color="auto"/>
              <w:left w:val="single" w:sz="8" w:space="0" w:color="auto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3A51001B" w14:textId="77777777" w:rsidR="003C0757" w:rsidRDefault="003C0757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double" w:sz="6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507DCF65" w14:textId="77777777" w:rsidR="003C0757" w:rsidRDefault="003C0757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 Svalbard,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Breibogen</w:t>
            </w:r>
          </w:p>
        </w:tc>
        <w:tc>
          <w:tcPr>
            <w:tcW w:w="692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noWrap/>
            <w:vAlign w:val="center"/>
            <w:hideMark/>
          </w:tcPr>
          <w:p w14:paraId="058A2964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276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206290AF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-10 n/l sediment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00555BA0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0-60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65A8B8A1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4BFD87A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50 l 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4" w:space="0" w:color="auto"/>
            </w:tcBorders>
            <w:vAlign w:val="center"/>
            <w:hideMark/>
          </w:tcPr>
          <w:p w14:paraId="1EE075F9" w14:textId="77777777" w:rsidR="003C0757" w:rsidRDefault="003C0757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134" w:type="dxa"/>
            <w:tcBorders>
              <w:top w:val="double" w:sz="6" w:space="0" w:color="auto"/>
              <w:left w:val="nil"/>
              <w:bottom w:val="thinThickSmallGap" w:sz="24" w:space="0" w:color="auto"/>
              <w:right w:val="single" w:sz="8" w:space="0" w:color="auto"/>
            </w:tcBorders>
            <w:vAlign w:val="center"/>
            <w:hideMark/>
          </w:tcPr>
          <w:p w14:paraId="241A8708" w14:textId="6EA761E9" w:rsidR="003C0757" w:rsidRDefault="00DA3F3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7&lt;/Year&gt;&lt;RecNum&gt;399&lt;/RecNum&gt;&lt;DisplayText&gt;(Sundet et al., 2017)&lt;/DisplayText&gt;&lt;record&gt;&lt;rec-number&gt;399&lt;/rec-number&gt;&lt;foreign-keys&gt;&lt;key app="EN" db-id="rfftxfrp5xxvp1eedz6vpfs7t95sssfzz5pf" timestamp="1520862953"&gt;399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av mikroplastikk i sjøvann, bunnsedimenter, fjæresediment og i filtrerende bunnorganismer i nære kystområder på Svalbard.&lt;/title&gt;&lt;secondary-title&gt;Sluttrapport&lt;/secondary-title&gt;&lt;/titles&gt;&lt;pages&gt;10&lt;/pages&gt;&lt;dates&gt;&lt;year&gt;2017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4" w:tooltip="Sundet, 2017 #39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3C0757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D96C93" w14:paraId="4B9533E6" w14:textId="77777777" w:rsidTr="00D96C93">
        <w:trPr>
          <w:trHeight w:val="60"/>
        </w:trPr>
        <w:tc>
          <w:tcPr>
            <w:tcW w:w="979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0E935916" w14:textId="3E2C9855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eep sea</w:t>
            </w:r>
          </w:p>
        </w:tc>
        <w:tc>
          <w:tcPr>
            <w:tcW w:w="1133" w:type="dxa"/>
            <w:vMerge w:val="restart"/>
            <w:tcBorders>
              <w:top w:val="thinThickSmallGap" w:sz="2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vAlign w:val="center"/>
          </w:tcPr>
          <w:p w14:paraId="45CD5272" w14:textId="00CFF801" w:rsidR="00D96C93" w:rsidRDefault="00D96C93" w:rsidP="00E1657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E0B4C1" w14:textId="4B05223B" w:rsidR="00D96C93" w:rsidRPr="00CC5FF7" w:rsidRDefault="00D96C93" w:rsidP="00CB04F9">
            <w:pPr>
              <w:spacing w:before="0" w:after="0" w:line="240" w:lineRule="auto"/>
              <w:jc w:val="left"/>
              <w:rPr>
                <w:rFonts w:ascii="Times New Roman" w:hAnsi="Times New Roman"/>
              </w:rPr>
            </w:pPr>
            <w:r>
              <w:rPr>
                <w:rStyle w:val="fontstyle01"/>
              </w:rPr>
              <w:t>Stangnestind</w:t>
            </w:r>
          </w:p>
        </w:tc>
        <w:tc>
          <w:tcPr>
            <w:tcW w:w="692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7834C0B" w14:textId="2A178F20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3092CA0" w14:textId="40551DB8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70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thinThickSmallGap" w:sz="2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019586" w14:textId="57FEBE09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1</w:t>
            </w: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D1ED47" w14:textId="438D60C4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140B13" w14:textId="3A3F0040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6 g</w:t>
            </w:r>
          </w:p>
          <w:p w14:paraId="4D88A518" w14:textId="60E00B08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thinThickSmallGap" w:sz="2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325D91" w14:textId="09A260AA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 w:val="restart"/>
            <w:tcBorders>
              <w:top w:val="thinThickSmallGap" w:sz="24" w:space="0" w:color="auto"/>
              <w:left w:val="single" w:sz="4" w:space="0" w:color="auto"/>
              <w:right w:val="single" w:sz="8" w:space="0" w:color="auto"/>
            </w:tcBorders>
            <w:vAlign w:val="center"/>
          </w:tcPr>
          <w:p w14:paraId="3D3C40F8" w14:textId="227D5B51" w:rsidR="00D96C93" w:rsidRDefault="00D96C93" w:rsidP="00E16578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oskeland&lt;/Author&gt;&lt;Year&gt;2018&lt;/Year&gt;&lt;RecNum&gt;580&lt;/RecNum&gt;&lt;DisplayText&gt;(Moskeland et al., 2018)&lt;/DisplayText&gt;&lt;record&gt;&lt;rec-number&gt;580&lt;/rec-number&gt;&lt;foreign-keys&gt;&lt;key app="EN" db-id="rfftxfrp5xxvp1eedz6vpfs7t95sssfzz5pf" timestamp="1525703663"&gt;580&lt;/key&gt;&lt;/foreign-keys&gt;&lt;ref-type name="Report"&gt;27&lt;/ref-type&gt;&lt;contributors&gt;&lt;authors&gt;&lt;author&gt;Moskeland, T.&lt;/author&gt;&lt;author&gt;Knutsen, H.&lt;/author&gt;&lt;author&gt;Arp, H. P.&lt;/author&gt;&lt;author&gt;Lilleeng, Ø.&lt;/author&gt;&lt;author&gt;Pettersen, A.&lt;/author&gt;&lt;/authors&gt;&lt;tertiary-authors&gt;&lt;author&gt;DNV GL&lt;/author&gt;&lt;/tertiary-authors&gt;&lt;/contributors&gt;&lt;titles&gt;&lt;title&gt;Microplastics in sediments on the Norwegian Continental Shelf&lt;/title&gt;&lt;/titles&gt;&lt;pages&gt;86&lt;/pages&gt;&lt;volume&gt;2018-0050, rev. 01&lt;/volume&gt;&lt;number&gt;115VXE2S-7&lt;/number&gt;&lt;dates&gt;&lt;year&gt;2018&lt;/year&gt;&lt;pub-dates&gt;&lt;date&gt;23.02.2018&lt;/date&gt;&lt;/pub-dates&gt;&lt;/dates&gt;&lt;pub-location&gt;Høvik&lt;/pub-location&gt;&lt;publisher&gt;DNV GL&lt;/publisher&gt;&lt;isbn&gt;2018-0050, rev. 01&lt;/isb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7" w:tooltip="Moskeland, 2018 #58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oskeland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D96C93" w14:paraId="3D7FB281" w14:textId="77777777" w:rsidTr="00D96C93">
        <w:trPr>
          <w:trHeight w:val="60"/>
        </w:trPr>
        <w:tc>
          <w:tcPr>
            <w:tcW w:w="979" w:type="dxa"/>
            <w:vMerge/>
            <w:tcBorders>
              <w:top w:val="single" w:sz="4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14:paraId="69C43B59" w14:textId="608A8C13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single" w:sz="4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14:paraId="2825C05E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B51935D" w14:textId="7BF2430C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Korpfjell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38F3FFD" w14:textId="382C752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9968148" w14:textId="78771CAA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40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DEAA616" w14:textId="05F924C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F26871" w14:textId="21C6219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9D97B5" w14:textId="4E1ED999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4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D1E0BC" w14:textId="356318EC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45A747F1" w14:textId="14F0FB28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3EF1E94C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7C4A8048" w14:textId="350BA682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51284184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664C6F" w14:textId="16E399DF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Scarecrow3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F8EEBE2" w14:textId="464645C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8FC015C" w14:textId="06E3036B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20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6CD1278" w14:textId="6DB8DEE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1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4A5C96" w14:textId="49033DED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CEBBE9" w14:textId="69E9CAC3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75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0BB62E" w14:textId="35BFF44B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0558E911" w14:textId="7BDFF708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16EB66EF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64C84C96" w14:textId="7C847CBF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732F13EB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01C211E" w14:textId="3291A3BA" w:rsidR="00D96C93" w:rsidRPr="00CC5FF7" w:rsidRDefault="00D96C93" w:rsidP="00CC5FF7">
            <w:pPr>
              <w:spacing w:before="0" w:after="0" w:line="240" w:lineRule="auto"/>
              <w:jc w:val="left"/>
              <w:rPr>
                <w:rStyle w:val="fontstyle01"/>
                <w:rFonts w:ascii="Times New Roman" w:hAnsi="Times New Roman"/>
                <w:color w:val="auto"/>
                <w:sz w:val="24"/>
                <w:szCs w:val="24"/>
              </w:rPr>
            </w:pPr>
            <w:r>
              <w:rPr>
                <w:rStyle w:val="fontstyle01"/>
              </w:rPr>
              <w:t>Kråketind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22F7AC2" w14:textId="03E4281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2850584" w14:textId="2C483E1E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83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319D20" w14:textId="6281720A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65D56E" w14:textId="1C6B7D0C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B999BB" w14:textId="49148BE8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3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4B5A52" w14:textId="200BC3EE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right w:val="single" w:sz="8" w:space="0" w:color="auto"/>
            </w:tcBorders>
            <w:vAlign w:val="center"/>
          </w:tcPr>
          <w:p w14:paraId="2FD4EF41" w14:textId="5A14F560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D96C93" w14:paraId="26E77D5B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14:paraId="4EFC92F1" w14:textId="0EB9A1E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4A9E0DE7" w14:textId="77777777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2C883567" w14:textId="0392D212" w:rsidR="00D96C93" w:rsidRDefault="00D96C93" w:rsidP="00CC5FF7">
            <w:pPr>
              <w:spacing w:before="0" w:after="0" w:line="240" w:lineRule="auto"/>
              <w:jc w:val="left"/>
              <w:rPr>
                <w:rStyle w:val="fontstyle01"/>
              </w:rPr>
            </w:pPr>
            <w:r>
              <w:rPr>
                <w:rStyle w:val="fontstyle01"/>
              </w:rPr>
              <w:t>Gråspett</w:t>
            </w:r>
          </w:p>
        </w:tc>
        <w:tc>
          <w:tcPr>
            <w:tcW w:w="692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</w:tcPr>
          <w:p w14:paraId="00758C22" w14:textId="6FB66EC4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388DB46B" w14:textId="27FDBCB3" w:rsidR="00D96C93" w:rsidRDefault="00D96C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900 </w:t>
            </w:r>
            <w:r w:rsidR="000176D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/kg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</w:tcPr>
          <w:p w14:paraId="2F4F2BF7" w14:textId="4AF16A6D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8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0B565F6D" w14:textId="62A907EE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Van Veen gra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0B979106" w14:textId="344820CB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0.15 m2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top 0-1 cm;</w:t>
            </w:r>
            <w:r w:rsidRPr="00E1657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086 g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</w:tcPr>
          <w:p w14:paraId="50A33E0A" w14:textId="7E683D66" w:rsidR="00D96C93" w:rsidRDefault="00D96C93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134" w:type="dxa"/>
            <w:vMerge/>
            <w:tcBorders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218FDB94" w14:textId="71164D4C" w:rsidR="00D96C93" w:rsidRDefault="00D96C93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16578" w14:paraId="15CE69EC" w14:textId="77777777" w:rsidTr="00D96C93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BCFF477" w14:textId="0AE07BF1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 w:val="restart"/>
            <w:tcBorders>
              <w:top w:val="double" w:sz="4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3E251F2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egian Sea</w:t>
            </w:r>
          </w:p>
        </w:tc>
        <w:tc>
          <w:tcPr>
            <w:tcW w:w="1290" w:type="dxa"/>
            <w:vMerge w:val="restart"/>
            <w:tcBorders>
              <w:top w:val="double" w:sz="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C6E8D26" w14:textId="77777777" w:rsidR="00E16578" w:rsidRDefault="00E16578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W Svalbard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29DBA6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DC3810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 n/l sediment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5F7F9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0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1AEFCDB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egacorer/ boxcorer</w:t>
            </w:r>
          </w:p>
        </w:tc>
        <w:tc>
          <w:tcPr>
            <w:tcW w:w="1134" w:type="dxa"/>
            <w:vMerge w:val="restart"/>
            <w:tcBorders>
              <w:top w:val="single" w:sz="18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127232B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=10 cm, top 1 cm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57CF8A4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ot given </w:t>
            </w:r>
          </w:p>
        </w:tc>
        <w:tc>
          <w:tcPr>
            <w:tcW w:w="1134" w:type="dxa"/>
            <w:vMerge w:val="restart"/>
            <w:tcBorders>
              <w:top w:val="double" w:sz="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565BAB7B" w14:textId="0A98B83A" w:rsidR="00E16578" w:rsidRDefault="00E16578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oodall&lt;/Author&gt;&lt;Year&gt;2014&lt;/Year&gt;&lt;RecNum&gt;130&lt;/RecNum&gt;&lt;DisplayText&gt;(Woodall et al., 2014)&lt;/DisplayText&gt;&lt;record&gt;&lt;rec-number&gt;130&lt;/rec-number&gt;&lt;foreign-keys&gt;&lt;key app="EN" db-id="rfftxfrp5xxvp1eedz6vpfs7t95sssfzz5pf" timestamp="1517485787"&gt;130&lt;/key&gt;&lt;/foreign-keys&gt;&lt;ref-type name="Journal Article"&gt;17&lt;/ref-type&gt;&lt;contributors&gt;&lt;authors&gt;&lt;author&gt;Woodall, L. C.&lt;/author&gt;&lt;author&gt;Sanchez-Vidal, A.&lt;/author&gt;&lt;author&gt;Canals, M.&lt;/author&gt;&lt;author&gt;Paterson, G. L. J.&lt;/author&gt;&lt;author&gt;Coppock, R.&lt;/author&gt;&lt;author&gt;Sleight, V.&lt;/author&gt;&lt;author&gt;Calafat, A.&lt;/author&gt;&lt;author&gt;Rogers, A. D.&lt;/author&gt;&lt;author&gt;Narayanaswamy, B. E.&lt;/author&gt;&lt;author&gt;Thompson, R. C.&lt;/author&gt;&lt;/authors&gt;&lt;/contributors&gt;&lt;titles&gt;&lt;title&gt;The deep sea is a major sink for microplastic debris&lt;/title&gt;&lt;secondary-title&gt;Royal Society Open Science&lt;/secondary-title&gt;&lt;/titles&gt;&lt;periodical&gt;&lt;full-title&gt;Royal Society Open Science&lt;/full-title&gt;&lt;/periodical&gt;&lt;pages&gt;140317&lt;/pages&gt;&lt;volume&gt;1&lt;/volume&gt;&lt;number&gt;4&lt;/number&gt;&lt;dates&gt;&lt;year&gt;2014&lt;/year&gt;&lt;/dates&gt;&lt;isbn&gt;2054-5703&lt;/isbn&gt;&lt;label&gt;Microplastics&lt;/label&gt;&lt;urls&gt;&lt;/urls&gt;&lt;custom3&gt;Distribution&lt;/custom3&gt;&lt;custom7&gt;Global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3" w:tooltip="Woodall, 2014 #13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oodall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16578" w14:paraId="7AAAEFC2" w14:textId="77777777" w:rsidTr="00E16578">
        <w:trPr>
          <w:trHeight w:val="60"/>
        </w:trPr>
        <w:tc>
          <w:tcPr>
            <w:tcW w:w="979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  <w:hideMark/>
          </w:tcPr>
          <w:p w14:paraId="2AC24D37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vMerge/>
            <w:tcBorders>
              <w:top w:val="thinThickSmallGap" w:sz="24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7B18FF95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90" w:type="dxa"/>
            <w:vMerge/>
            <w:tcBorders>
              <w:top w:val="thinThickSmallGap" w:sz="24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911F7B6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692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1158A8E8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1549112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0 n/l sedim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44E0945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</w:t>
            </w: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0C6A2EF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0F65A93B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4A1A0065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thinThickSmallGap" w:sz="24" w:space="0" w:color="auto"/>
              <w:left w:val="single" w:sz="4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628DF2DD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E16578" w14:paraId="38FA4227" w14:textId="77777777" w:rsidTr="00E16578">
        <w:trPr>
          <w:trHeight w:val="630"/>
        </w:trPr>
        <w:tc>
          <w:tcPr>
            <w:tcW w:w="979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ABCDFC3" w14:textId="77777777" w:rsidR="00E16578" w:rsidRDefault="00E16578" w:rsidP="00CB04F9">
            <w:pPr>
              <w:spacing w:before="0" w:after="0" w:line="256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3" w:type="dxa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0AE1001A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enland Sea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m Starit)</w:t>
            </w:r>
          </w:p>
        </w:tc>
        <w:tc>
          <w:tcPr>
            <w:tcW w:w="1290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4CDAB20" w14:textId="77777777" w:rsidR="00E16578" w:rsidRDefault="00E16578" w:rsidP="00CB04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usgarten</w:t>
            </w:r>
          </w:p>
        </w:tc>
        <w:tc>
          <w:tcPr>
            <w:tcW w:w="692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noWrap/>
            <w:vAlign w:val="center"/>
            <w:hideMark/>
          </w:tcPr>
          <w:p w14:paraId="112AE7FC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276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36125DAD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 - 3464 n/l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vertAlign w:val="superscript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ediment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9A0995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300-5600 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2127F3EE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lticorer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14C5AA09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Ø=10 cm, top 5 cm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4" w:space="0" w:color="auto"/>
            </w:tcBorders>
            <w:vAlign w:val="center"/>
            <w:hideMark/>
          </w:tcPr>
          <w:p w14:paraId="7E18D410" w14:textId="77777777" w:rsidR="00E16578" w:rsidRDefault="00E16578" w:rsidP="00CB04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– 6 (depending on station)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bottom w:val="single" w:sz="18" w:space="0" w:color="auto"/>
              <w:right w:val="single" w:sz="8" w:space="0" w:color="auto"/>
            </w:tcBorders>
            <w:vAlign w:val="center"/>
            <w:hideMark/>
          </w:tcPr>
          <w:p w14:paraId="198C5DE1" w14:textId="30A2DAC7" w:rsidR="00E16578" w:rsidRDefault="00E16578" w:rsidP="00DA3F3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c8L1llYXI+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CZXJnbWFubjwvQXV0aG9yPjxZZWFyPjIwMTc8L1llYXI+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1" w:tooltip="Bergmann, 2017 #10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c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0E9B41C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4D5A9F4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1ED9E5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4CBCBA1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E8C0AF9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3E3A9276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5F972A3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6096CEEC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48D7837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7510007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16B7BF63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03D7C8F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58FD573B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7CE6F9A4" w14:textId="77777777" w:rsidR="00D96C93" w:rsidRDefault="00D96C93" w:rsidP="00E07F63">
      <w:pPr>
        <w:jc w:val="center"/>
        <w:rPr>
          <w:rFonts w:ascii="Times New Roman" w:hAnsi="Times New Roman"/>
          <w:b/>
        </w:rPr>
      </w:pPr>
    </w:p>
    <w:p w14:paraId="203C9020" w14:textId="2A6C39C5" w:rsidR="00F32F76" w:rsidRPr="00E07F63" w:rsidRDefault="00E07F63" w:rsidP="00E07F63">
      <w:pPr>
        <w:jc w:val="center"/>
        <w:rPr>
          <w:rFonts w:ascii="Times New Roman" w:hAnsi="Times New Roman"/>
          <w:b/>
        </w:rPr>
      </w:pPr>
      <w:r w:rsidRPr="00E07F63">
        <w:rPr>
          <w:rFonts w:ascii="Times New Roman" w:hAnsi="Times New Roman"/>
          <w:b/>
        </w:rPr>
        <w:lastRenderedPageBreak/>
        <w:t xml:space="preserve">Table </w:t>
      </w:r>
      <w:r w:rsidR="00DF5BF4">
        <w:rPr>
          <w:rFonts w:ascii="Times New Roman" w:hAnsi="Times New Roman"/>
          <w:b/>
        </w:rPr>
        <w:t>3.1</w:t>
      </w:r>
      <w:r w:rsidRPr="00E07F63">
        <w:rPr>
          <w:rFonts w:ascii="Times New Roman" w:hAnsi="Times New Roman"/>
          <w:b/>
        </w:rPr>
        <w:t>. Plastic ingest</w:t>
      </w:r>
      <w:r w:rsidR="00BD4D82">
        <w:rPr>
          <w:rFonts w:ascii="Times New Roman" w:hAnsi="Times New Roman"/>
          <w:b/>
        </w:rPr>
        <w:t>ed</w:t>
      </w:r>
      <w:r w:rsidRPr="00E07F63">
        <w:rPr>
          <w:rFonts w:ascii="Times New Roman" w:hAnsi="Times New Roman"/>
          <w:b/>
        </w:rPr>
        <w:t xml:space="preserve"> by </w:t>
      </w:r>
      <w:r w:rsidR="004C7702">
        <w:rPr>
          <w:rFonts w:ascii="Times New Roman" w:hAnsi="Times New Roman"/>
          <w:b/>
        </w:rPr>
        <w:t>seabirds</w:t>
      </w:r>
      <w:r w:rsidRPr="00E07F63">
        <w:rPr>
          <w:rFonts w:ascii="Times New Roman" w:hAnsi="Times New Roman"/>
          <w:b/>
        </w:rPr>
        <w:t xml:space="preserve"> in the Arctic</w:t>
      </w:r>
    </w:p>
    <w:tbl>
      <w:tblPr>
        <w:tblW w:w="10332" w:type="dxa"/>
        <w:tblLayout w:type="fixed"/>
        <w:tblLook w:val="04A0" w:firstRow="1" w:lastRow="0" w:firstColumn="1" w:lastColumn="0" w:noHBand="0" w:noVBand="1"/>
      </w:tblPr>
      <w:tblGrid>
        <w:gridCol w:w="1266"/>
        <w:gridCol w:w="1134"/>
        <w:gridCol w:w="1276"/>
        <w:gridCol w:w="992"/>
        <w:gridCol w:w="851"/>
        <w:gridCol w:w="850"/>
        <w:gridCol w:w="1134"/>
        <w:gridCol w:w="1084"/>
        <w:gridCol w:w="1745"/>
      </w:tblGrid>
      <w:tr w:rsidR="00E07F63" w:rsidRPr="00E07F63" w14:paraId="7C9D8799" w14:textId="77777777" w:rsidTr="00E71D9E">
        <w:trPr>
          <w:trHeight w:val="860"/>
          <w:tblHeader/>
        </w:trPr>
        <w:tc>
          <w:tcPr>
            <w:tcW w:w="1266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1D073" w14:textId="77777777" w:rsidR="00E07F63" w:rsidRPr="00E07F63" w:rsidRDefault="00E13582" w:rsidP="00F03DB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56A7C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gion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FCC5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Location 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E3AD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23DD70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2E66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requency of occurrence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7EF482" w14:textId="65F27F09" w:rsidR="00E07F63" w:rsidRPr="00E07F63" w:rsidRDefault="00A64B79" w:rsidP="00E71D9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verage m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ss per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br/>
              <w:t>individual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D)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08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70474" w14:textId="410DF792" w:rsidR="00E07F63" w:rsidRPr="00E07F63" w:rsidRDefault="00A64B79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Average i</w:t>
            </w:r>
            <w:r w:rsidR="00E07F63"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tem per individual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D)</w:t>
            </w:r>
          </w:p>
        </w:tc>
        <w:tc>
          <w:tcPr>
            <w:tcW w:w="174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F2BF30" w14:textId="77777777" w:rsidR="00E07F63" w:rsidRPr="00851150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745C2A" w:rsidRPr="00E07F63" w14:paraId="20E38A24" w14:textId="77777777" w:rsidTr="00745C2A">
        <w:trPr>
          <w:trHeight w:val="315"/>
        </w:trPr>
        <w:tc>
          <w:tcPr>
            <w:tcW w:w="1266" w:type="dxa"/>
            <w:tcBorders>
              <w:top w:val="nil"/>
              <w:left w:val="single" w:sz="8" w:space="0" w:color="auto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267FFD4" w14:textId="77777777" w:rsidR="00745C2A" w:rsidRPr="00E07F63" w:rsidRDefault="00745C2A" w:rsidP="00745C2A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  <w:t>Seabirds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2ACE3C9C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44F80949" w14:textId="77777777" w:rsidR="00745C2A" w:rsidRPr="00E07F63" w:rsidRDefault="00745C2A" w:rsidP="00745C2A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A88FC79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44AAEAE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701C4BCF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0895351F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5F238F8C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DEEAF6" w:themeFill="accent1" w:themeFillTint="33"/>
            <w:vAlign w:val="center"/>
            <w:hideMark/>
          </w:tcPr>
          <w:p w14:paraId="7246CAEB" w14:textId="77777777" w:rsidR="00745C2A" w:rsidRPr="00E07F63" w:rsidRDefault="00745C2A" w:rsidP="00745C2A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> </w:t>
            </w:r>
          </w:p>
        </w:tc>
      </w:tr>
      <w:tr w:rsidR="00E07F63" w:rsidRPr="00E07F63" w14:paraId="39C98FCE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43748CA" w14:textId="77777777" w:rsidR="00E07F63" w:rsidRPr="00E07F63" w:rsidRDefault="00E07F63" w:rsidP="00E1358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lma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Fulmarus glacialis) </w:t>
            </w:r>
          </w:p>
        </w:tc>
        <w:tc>
          <w:tcPr>
            <w:tcW w:w="1134" w:type="dxa"/>
            <w:vMerge w:val="restar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F052A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 and Jan Mayen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A0F39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ADD6E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851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A16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E71AC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2.0%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FA9D6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756E4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148F49" w14:textId="02304501" w:rsidR="00E07F63" w:rsidRPr="00851150" w:rsidRDefault="00E07F63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Camphuysen &amp; Franeker 1997 in 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="000E7CE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7CFC5B6" w14:textId="77777777" w:rsidTr="00745C2A">
        <w:trPr>
          <w:trHeight w:val="765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49E92BA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6FA89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A3531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B86A7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0 (regurgitat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8EC10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E4E85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B168B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0AB63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FCC9A0" w14:textId="334A91B1" w:rsidR="00E07F63" w:rsidRPr="00851150" w:rsidRDefault="00E07F63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Camphuysen &amp; Franeker 1997 in 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="000E7CE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 w:rsidR="000E7CE2"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="000E7CE2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33AAC53" w14:textId="77777777" w:rsidTr="00F03DBB">
        <w:trPr>
          <w:trHeight w:val="30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E08EA3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CF3E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B5EC5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379B8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60AB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E600A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3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4996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6EEDC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A5870D" w14:textId="1CF67BE0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584AE4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F1EB9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E8721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6E0C4A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jørnøya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DA393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2C88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62D38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5ACE7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B0A4C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5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AEE499" w14:textId="2E41C333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1985&lt;/Year&gt;&lt;RecNum&gt;376&lt;/RecNum&gt;&lt;DisplayText&gt;(van Franeker, 1985)&lt;/DisplayText&gt;&lt;record&gt;&lt;rec-number&gt;376&lt;/rec-number&gt;&lt;foreign-keys&gt;&lt;key app="EN" db-id="rfftxfrp5xxvp1eedz6vpfs7t95sssfzz5pf" timestamp="1519212498"&gt;376&lt;/key&gt;&lt;/foreign-keys&gt;&lt;ref-type name="Journal Article"&gt;17&lt;/ref-type&gt;&lt;contributors&gt;&lt;authors&gt;&lt;author&gt;van Franeker, J. A.&lt;/author&gt;&lt;/authors&gt;&lt;/contributors&gt;&lt;titles&gt;&lt;title&gt;Plastic ingestion in the North Atlantic fulmar&lt;/title&gt;&lt;secondary-title&gt;Marine Pollution Bulletin&lt;/secondary-title&gt;&lt;/titles&gt;&lt;periodical&gt;&lt;full-title&gt;Marine Pollution Bulletin&lt;/full-title&gt;&lt;/periodical&gt;&lt;pages&gt;367-369&lt;/pages&gt;&lt;volume&gt;16&lt;/volume&gt;&lt;number&gt;9&lt;/number&gt;&lt;section&gt;367&lt;/section&gt;&lt;dates&gt;&lt;year&gt;1985&lt;/year&gt;&lt;/dates&gt;&lt;isbn&gt;0025326X&lt;/isbn&gt;&lt;urls&gt;&lt;related-urls&gt;&lt;url&gt;https://www.sciencedirect.com/science/article/pii/0025326X85900906?via%3Dihub&lt;/url&gt;&lt;/related-urls&gt;&lt;/urls&gt;&lt;custom4&gt;Impact&lt;/custom4&gt;&lt;custom7&gt;Norway&lt;/custom7&gt;&lt;electronic-resource-num&gt;10.1016/0025-326x(85)90090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8" w:tooltip="van Franeker, 1985 #3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D49D89A" w14:textId="77777777" w:rsidTr="00F03DBB">
        <w:trPr>
          <w:trHeight w:val="30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1FAF5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958D1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5397E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n Maye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5F686B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9B6E4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E36CE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D6514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F81B4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3C605E" w14:textId="1FA040BB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1985&lt;/Year&gt;&lt;RecNum&gt;376&lt;/RecNum&gt;&lt;DisplayText&gt;(van Franeker, 1985)&lt;/DisplayText&gt;&lt;record&gt;&lt;rec-number&gt;376&lt;/rec-number&gt;&lt;foreign-keys&gt;&lt;key app="EN" db-id="rfftxfrp5xxvp1eedz6vpfs7t95sssfzz5pf" timestamp="1519212498"&gt;376&lt;/key&gt;&lt;/foreign-keys&gt;&lt;ref-type name="Journal Article"&gt;17&lt;/ref-type&gt;&lt;contributors&gt;&lt;authors&gt;&lt;author&gt;van Franeker, J. A.&lt;/author&gt;&lt;/authors&gt;&lt;/contributors&gt;&lt;titles&gt;&lt;title&gt;Plastic ingestion in the North Atlantic fulmar&lt;/title&gt;&lt;secondary-title&gt;Marine Pollution Bulletin&lt;/secondary-title&gt;&lt;/titles&gt;&lt;periodical&gt;&lt;full-title&gt;Marine Pollution Bulletin&lt;/full-title&gt;&lt;/periodical&gt;&lt;pages&gt;367-369&lt;/pages&gt;&lt;volume&gt;16&lt;/volume&gt;&lt;number&gt;9&lt;/number&gt;&lt;section&gt;367&lt;/section&gt;&lt;dates&gt;&lt;year&gt;1985&lt;/year&gt;&lt;/dates&gt;&lt;isbn&gt;0025326X&lt;/isbn&gt;&lt;urls&gt;&lt;related-urls&gt;&lt;url&gt;https://www.sciencedirect.com/science/article/pii/0025326X85900906?via%3Dihub&lt;/url&gt;&lt;/related-urls&gt;&lt;/urls&gt;&lt;custom4&gt;Impact&lt;/custom4&gt;&lt;custom7&gt;Norway&lt;/custom7&gt;&lt;electronic-resource-num&gt;10.1016/0025-326x(85)90090-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8" w:tooltip="van Franeker, 1985 #3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DFF81FB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5077FB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BB350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EDDAB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Eastern sea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ED109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1ACA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6A111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5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1E413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B9057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12A2E1" w14:textId="29E9A600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8FDB2B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2A57C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75F563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53A21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7F39D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DB620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4D37F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68846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AD1BF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15DE4A" w14:textId="4D3665E2" w:rsidR="00E07F63" w:rsidRPr="00851150" w:rsidRDefault="000E7CE2" w:rsidP="000E7CE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12093CB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BF188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1C2C3D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D9E10C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sfjord, 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9B6EB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4194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7ACA1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A742D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8±0.0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BB5F4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.32 ± 5.5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443E8D" w14:textId="089E47BB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Trevail&lt;/Author&gt;&lt;Year&gt;2014&lt;/Year&gt;&lt;RecNum&gt;118&lt;/RecNum&gt;&lt;DisplayText&gt;(Trevail et al., 2014; Trevail et al., 2015)&lt;/DisplayText&gt;&lt;record&gt;&lt;rec-number&gt;118&lt;/rec-number&gt;&lt;foreign-keys&gt;&lt;key app="EN" db-id="rfftxfrp5xxvp1eedz6vpfs7t95sssfzz5pf" timestamp="1517485787"&gt;118&lt;/key&gt;&lt;/foreign-keys&gt;&lt;ref-type name="Book"&gt;6&lt;/ref-type&gt;&lt;contributors&gt;&lt;authors&gt;&lt;author&gt;Trevail, A. M.&lt;/author&gt;&lt;author&gt;Gabrielsen, G. W.&lt;/author&gt;&lt;author&gt;Kuhn, S.&lt;/author&gt;&lt;author&gt;Bock, A.&lt;/author&gt;&lt;author&gt;Van Franeker, J. A.&lt;/author&gt;&lt;/authors&gt;&lt;/contributors&gt;&lt;titles&gt;&lt;title&gt;Plastic Ingestion by Northern Fulmars, Fulmarus glacialis, in Svalbard and Iceland, and Relationships between Plastic Ingestion and Contaminant Uptake&lt;/title&gt;&lt;/titles&gt;&lt;number&gt;029&lt;/number&gt;&lt;dates&gt;&lt;year&gt;2014&lt;/year&gt;&lt;/dates&gt;&lt;publisher&gt;Norsk Polarinstitutt&lt;/publisher&gt;&lt;urls&gt;&lt;related-urls&gt;&lt;url&gt;http://hdl.handle.net/11250/2358012&lt;/url&gt;&lt;/related-urls&gt;&lt;/urls&gt;&lt;custom4&gt;Impact&lt;/custom4&gt;&lt;custom7&gt;Norway Iceland&lt;/custom7&gt;&lt;/record&gt;&lt;/Cite&gt;&lt;Cite&gt;&lt;Author&gt;Trevail&lt;/Author&gt;&lt;Year&gt;2015&lt;/Year&gt;&lt;RecNum&gt;25&lt;/RecNum&gt;&lt;record&gt;&lt;rec-number&gt;25&lt;/rec-number&gt;&lt;foreign-keys&gt;&lt;key app="EN" db-id="rfftxfrp5xxvp1eedz6vpfs7t95sssfzz5pf" timestamp="1517485786"&gt;25&lt;/key&gt;&lt;/foreign-keys&gt;&lt;ref-type name="Journal Article"&gt;17&lt;/ref-type&gt;&lt;contributors&gt;&lt;authors&gt;&lt;author&gt;Trevail, A. M.&lt;/author&gt;&lt;author&gt;Gabrielsen, G. W.&lt;/author&gt;&lt;author&gt;Kuhn, S.&lt;/author&gt;&lt;author&gt;Van Franeker, J. A.&lt;/author&gt;&lt;/authors&gt;&lt;/contributors&gt;&lt;titles&gt;&lt;title&gt;Elevated levels of ingested plastic in a high Arctic seabird, the northern fulmar (Fulmarus glacialis)&lt;/title&gt;&lt;secondary-title&gt;Polar Biology&lt;/secondary-title&gt;&lt;/titles&gt;&lt;periodical&gt;&lt;full-title&gt;Polar Biology&lt;/full-title&gt;&lt;/periodical&gt;&lt;pages&gt;975-981&lt;/pages&gt;&lt;volume&gt;38&lt;/volume&gt;&lt;number&gt;7&lt;/number&gt;&lt;dates&gt;&lt;year&gt;2015&lt;/year&gt;&lt;/dates&gt;&lt;isbn&gt;0722-4060&lt;/isbn&gt;&lt;urls&gt;&lt;related-urls&gt;&lt;url&gt;https://link.springer.com/article/10.1007/s00300-015-1657-4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6" w:tooltip="Trevail, 2014 #1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revail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87" w:tooltip="Trevail, 2015 #2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Trevail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EDB9056" w14:textId="77777777" w:rsidTr="00F03DBB">
        <w:trPr>
          <w:trHeight w:val="765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D2B42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561B1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5A939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Norway, Barents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DD6F2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-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E472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FD1D3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5632F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36 ± 0.176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EE67A1" w14:textId="0B277468" w:rsidR="00E07F63" w:rsidRPr="00E07F63" w:rsidRDefault="00A64B79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7.4 ± 26.8 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0A57EB" w14:textId="5811154A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c2s8L0F1dGhvcj48WWVhcj4yMDE2PC9ZZWFyPjxSZWNO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c2s8L0F1dGhvcj48WWVhcj4yMDE2PC9ZZWFyPjxSZWNO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" w:tooltip="Ask, 2016 #1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sk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5" w:tooltip="Herzke, 2016 #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erzke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50D1BA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3D156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6AC1F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9F3D39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FCAB8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4CD1E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C5FE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991A5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9405C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AF318F" w14:textId="54C1514F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082CD39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EBCF3C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79EF5C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E08FF7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barctic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FFADCE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BB7EB8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F92C3D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23005F" w14:textId="77777777" w:rsidR="00E07F63" w:rsidRPr="00E07F63" w:rsidRDefault="00E07F63" w:rsidP="00CC75E0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1F8AE" w14:textId="0BE7966D" w:rsidR="00E07F63" w:rsidRPr="00E07F63" w:rsidRDefault="0033708C" w:rsidP="00A64B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79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4.53 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3DFF94" w14:textId="343154A2" w:rsidR="00E07F63" w:rsidRPr="00851150" w:rsidRDefault="00CC75E0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1E6BDA08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507D23B" w14:textId="77777777" w:rsidR="00E07F63" w:rsidRPr="00E07F63" w:rsidRDefault="00E07F63" w:rsidP="00CC75E0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19090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7D664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barctic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CAA0B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4794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2D68B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.2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18139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B48EA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D16DBE" w14:textId="70C9A719" w:rsidR="00E07F63" w:rsidRPr="00851150" w:rsidRDefault="005618BE" w:rsidP="005618B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4AB52E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982DBD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B1F746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C1EEA8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ED8F4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F68F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89DBF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C75FB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B03E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6375D0" w14:textId="4AFF18EB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CDA7C82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9927E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9DF3DD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A1185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2E834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6F79A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9A2E4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EDCEA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CCDD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21C75" w14:textId="34F670DC" w:rsidR="00E07F63" w:rsidRPr="00851150" w:rsidRDefault="00E07F63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2014C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="002014CF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 w:rsidR="002014C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2014C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01E87579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4E7766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B6D5F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3C330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vis Strai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7FB2B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828B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3FCA1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383EEE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–0.3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2E5E2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 ± 2.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C9FC80" w14:textId="17BCBD10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llory&lt;/Author&gt;&lt;Year&gt;2006&lt;/Year&gt;&lt;RecNum&gt;92&lt;/RecNum&gt;&lt;DisplayText&gt;(Mallory et al., 2006)&lt;/DisplayText&gt;&lt;record&gt;&lt;rec-number&gt;92&lt;/rec-number&gt;&lt;foreign-keys&gt;&lt;key app="EN" db-id="rfftxfrp5xxvp1eedz6vpfs7t95sssfzz5pf" timestamp="1517485787"&gt;92&lt;/key&gt;&lt;/foreign-keys&gt;&lt;ref-type name="Journal Article"&gt;17&lt;/ref-type&gt;&lt;contributors&gt;&lt;authors&gt;&lt;author&gt;Mallory, M. L.&lt;/author&gt;&lt;author&gt;Roberston, G. J.&lt;/author&gt;&lt;author&gt;Moenting, A.&lt;/author&gt;&lt;/authors&gt;&lt;/contributors&gt;&lt;auth-address&gt;Canadian Wildlife Service, Iqaluit, NU, CANADA. mark.mallory@ec.gc.ca&lt;/auth-address&gt;&lt;titles&gt;&lt;title&gt;Marine plastic debris in northern fulmars from Davis Strait, Nunavut, Canada&lt;/title&gt;&lt;secondary-title&gt;Marine Pollution Bulletin&lt;/secondary-title&gt;&lt;/titles&gt;&lt;periodical&gt;&lt;full-title&gt;Marine Pollution Bulletin&lt;/full-title&gt;&lt;/periodical&gt;&lt;pages&gt;813-5&lt;/pages&gt;&lt;volume&gt;52&lt;/volume&gt;&lt;number&gt;7&lt;/number&gt;&lt;edition&gt;2006/06/07&lt;/edition&gt;&lt;dates&gt;&lt;year&gt;2006&lt;/year&gt;&lt;pub-dates&gt;&lt;date&gt;Jul&lt;/date&gt;&lt;/pub-dates&gt;&lt;/dates&gt;&lt;isbn&gt;0025-326X (Print)&amp;#xD;0025-326X (Linking)&lt;/isbn&gt;&lt;accession-num&gt;16753186&lt;/accession-num&gt;&lt;urls&gt;&lt;related-urls&gt;&lt;url&gt;https://www.ncbi.nlm.nih.gov/pubmed/16753186&lt;/url&gt;&lt;/related-urls&gt;&lt;/urls&gt;&lt;custom4&gt;Impact&lt;/custom4&gt;&lt;custom7&gt;Canada&lt;/custom7&gt;&lt;electronic-resource-num&gt;10.1016/j.marpolbul.2006.04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1" w:tooltip="Mallory, 2006 #9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llory et al., 200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3FE4747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EF548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8BD53B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801CC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Vera, Northern Devon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DC4711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-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9F5C6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A88D6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453B7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0689D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4 ± 2.1SE (of affected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E3AA04" w14:textId="4F718A48" w:rsidR="00E07F63" w:rsidRPr="00851150" w:rsidRDefault="002014CF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llory&lt;/Author&gt;&lt;Year&gt;2008&lt;/Year&gt;&lt;RecNum&gt;91&lt;/RecNum&gt;&lt;DisplayText&gt;(Mallory, 2008)&lt;/DisplayText&gt;&lt;record&gt;&lt;rec-number&gt;91&lt;/rec-number&gt;&lt;foreign-keys&gt;&lt;key app="EN" db-id="rfftxfrp5xxvp1eedz6vpfs7t95sssfzz5pf" timestamp="1517485787"&gt;91&lt;/key&gt;&lt;/foreign-keys&gt;&lt;ref-type name="Journal Article"&gt;17&lt;/ref-type&gt;&lt;contributors&gt;&lt;authors&gt;&lt;author&gt;Mallory, M. L.&lt;/author&gt;&lt;/authors&gt;&lt;/contributors&gt;&lt;auth-address&gt;Canadian Wildlife Service, P.O. Box 1714, Iqaluit, NU, Canada X0A 0H0. mark.mallory@ec.gc.ca&lt;/auth-address&gt;&lt;titles&gt;&lt;title&gt;Marine plastic debris in northern fulmars from the Canadian high Arctic&lt;/title&gt;&lt;secondary-title&gt;Marine Pollution Bulletin&lt;/secondary-title&gt;&lt;/titles&gt;&lt;periodical&gt;&lt;full-title&gt;Marine Pollution Bulletin&lt;/full-title&gt;&lt;/periodical&gt;&lt;pages&gt;1501-4&lt;/pages&gt;&lt;volume&gt;56&lt;/volume&gt;&lt;number&gt;8&lt;/number&gt;&lt;edition&gt;2008/05/27&lt;/edition&gt;&lt;dates&gt;&lt;year&gt;2008&lt;/year&gt;&lt;pub-dates&gt;&lt;date&gt;Aug&lt;/date&gt;&lt;/pub-dates&gt;&lt;/dates&gt;&lt;isbn&gt;0025-326X (Print)&amp;#xD;0025-326X (Linking)&lt;/isbn&gt;&lt;accession-num&gt;18501383&lt;/accession-num&gt;&lt;urls&gt;&lt;related-urls&gt;&lt;url&gt;https://www.ncbi.nlm.nih.gov/pubmed/18501383&lt;/url&gt;&lt;/related-urls&gt;&lt;/urls&gt;&lt;custom4&gt;Impact&lt;/custom4&gt;&lt;custom7&gt;Canada&lt;/custom7&gt;&lt;electronic-resource-num&gt;10.1016/j.marpolbul.2008.04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0" w:tooltip="Mallory, 2008 #9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llory, 200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3FD11667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D0130E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BD098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C230EC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FBC65B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F582D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AAA1D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FA69F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50 g (SD 0.099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7802B8" w14:textId="7957D57D" w:rsidR="00E07F63" w:rsidRPr="00E07F63" w:rsidRDefault="00A64B79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5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0D2855" w14:textId="391EF483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09&lt;/Year&gt;&lt;RecNum&gt;245&lt;/RecNum&gt;&lt;DisplayText&gt;(Provencher et al., 2009)&lt;/DisplayText&gt;&lt;record&gt;&lt;rec-number&gt;245&lt;/rec-number&gt;&lt;foreign-keys&gt;&lt;key app="EN" db-id="rfftxfrp5xxvp1eedz6vpfs7t95sssfzz5pf" timestamp="1518787205"&gt;245&lt;/key&gt;&lt;/foreign-keys&gt;&lt;ref-type name="Journal Article"&gt;17&lt;/ref-type&gt;&lt;contributors&gt;&lt;authors&gt;&lt;author&gt;Provencher, J. F.&lt;/author&gt;&lt;author&gt;Gaston, A. J.&lt;/author&gt;&lt;author&gt;Mallory, M. L.&lt;/author&gt;&lt;/authors&gt;&lt;/contributors&gt;&lt;auth-address&gt;University of Victoria, Department of Biology, P.O. Box 3020, Station CSC, Victoria, BC, Canada V8W 3N5. jennipro@uvic.ca&lt;/auth-address&gt;&lt;titles&gt;&lt;title&gt;Evidence for increased ingestion of plastics by northern fulmars (Fulmarus glacialis) in the Canadian Arctic&lt;/title&gt;&lt;secondary-title&gt;Mar Pollut Bull&lt;/secondary-title&gt;&lt;/titles&gt;&lt;periodical&gt;&lt;full-title&gt;Mar Pollut Bull&lt;/full-title&gt;&lt;/periodical&gt;&lt;pages&gt;1092-5&lt;/pages&gt;&lt;volume&gt;58&lt;/volume&gt;&lt;number&gt;7&lt;/number&gt;&lt;edition&gt;2009/05/01&lt;/edition&gt;&lt;dates&gt;&lt;year&gt;2009&lt;/year&gt;&lt;pub-dates&gt;&lt;date&gt;Jul&lt;/date&gt;&lt;/pub-dates&gt;&lt;/dates&gt;&lt;isbn&gt;1879-3363 (Electronic)&amp;#xD;0025-326X (Linking)&lt;/isbn&gt;&lt;accession-num&gt;19403145&lt;/accession-num&gt;&lt;urls&gt;&lt;related-urls&gt;&lt;url&gt;https://www.ncbi.nlm.nih.gov/pubmed/19403145&lt;/url&gt;&lt;/related-urls&gt;&lt;/urls&gt;&lt;custom4&gt;Impact&lt;/custom4&gt;&lt;custom7&gt;Canada&lt;/custom7&gt;&lt;electronic-resource-num&gt;10.1016/j.marpolbul.2009.04.00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2" w:tooltip="Provencher, 2009 #2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562ECBFE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5538D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73997C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D3CEA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Searle, Eastern Baffin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AD08F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D82BC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7CD3726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C95FE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24 g (SD 0.162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711C79" w14:textId="02600261" w:rsidR="00E07F63" w:rsidRPr="00E07F63" w:rsidRDefault="00E07F63" w:rsidP="00A64B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.6 </w:t>
            </w:r>
            <w:r w:rsidR="00A64B79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="00A64B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5E3BF4" w14:textId="6E1FDB3E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09&lt;/Year&gt;&lt;RecNum&gt;245&lt;/RecNum&gt;&lt;DisplayText&gt;(Provencher et al., 2009)&lt;/DisplayText&gt;&lt;record&gt;&lt;rec-number&gt;245&lt;/rec-number&gt;&lt;foreign-keys&gt;&lt;key app="EN" db-id="rfftxfrp5xxvp1eedz6vpfs7t95sssfzz5pf" timestamp="1518787205"&gt;245&lt;/key&gt;&lt;/foreign-keys&gt;&lt;ref-type name="Journal Article"&gt;17&lt;/ref-type&gt;&lt;contributors&gt;&lt;authors&gt;&lt;author&gt;Provencher, J. F.&lt;/author&gt;&lt;author&gt;Gaston, A. J.&lt;/author&gt;&lt;author&gt;Mallory, M. L.&lt;/author&gt;&lt;/authors&gt;&lt;/contributors&gt;&lt;auth-address&gt;University of Victoria, Department of Biology, P.O. Box 3020, Station CSC, Victoria, BC, Canada V8W 3N5. jennipro@uvic.ca&lt;/auth-address&gt;&lt;titles&gt;&lt;title&gt;Evidence for increased ingestion of plastics by northern fulmars (Fulmarus glacialis) in the Canadian Arctic&lt;/title&gt;&lt;secondary-title&gt;Mar Pollut Bull&lt;/secondary-title&gt;&lt;/titles&gt;&lt;periodical&gt;&lt;full-title&gt;Mar Pollut Bull&lt;/full-title&gt;&lt;/periodical&gt;&lt;pages&gt;1092-5&lt;/pages&gt;&lt;volume&gt;58&lt;/volume&gt;&lt;number&gt;7&lt;/number&gt;&lt;edition&gt;2009/05/01&lt;/edition&gt;&lt;dates&gt;&lt;year&gt;2009&lt;/year&gt;&lt;pub-dates&gt;&lt;date&gt;Jul&lt;/date&gt;&lt;/pub-dates&gt;&lt;/dates&gt;&lt;isbn&gt;1879-3363 (Electronic)&amp;#xD;0025-326X (Linking)&lt;/isbn&gt;&lt;accession-num&gt;19403145&lt;/accession-num&gt;&lt;urls&gt;&lt;related-urls&gt;&lt;url&gt;https://www.ncbi.nlm.nih.gov/pubmed/19403145&lt;/url&gt;&lt;/related-urls&gt;&lt;/urls&gt;&lt;custom4&gt;Impact&lt;/custom4&gt;&lt;custom7&gt;Canada&lt;/custom7&gt;&lt;electronic-resource-num&gt;10.1016/j.marpolbul.2009.04.002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2" w:tooltip="Provencher, 2009 #24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2C37AA2F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54ACA2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6FA92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B82E81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DCEAB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494B8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D6A197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5F635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5+-0.025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72BF2D" w14:textId="3ABC39C9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4</w:t>
            </w:r>
            <w:r w:rsidR="00A64B79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1CC829" w14:textId="5F355A77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7F87136E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888604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8A4975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30C6AE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abrador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42A507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1D0A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6DFEEA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D940F5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4+-0.20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9DCAB3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9+-10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760ABF" w14:textId="324B1C36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very-Gomm&lt;/Author&gt;&lt;Year&gt;2017&lt;/Year&gt;&lt;RecNum&gt;3&lt;/RecNum&gt;&lt;DisplayText&gt;(Avery-Gomm et al., 2017)&lt;/DisplayText&gt;&lt;record&gt;&lt;rec-number&gt;3&lt;/rec-number&gt;&lt;foreign-keys&gt;&lt;key app="EN" db-id="rfftxfrp5xxvp1eedz6vpfs7t95sssfzz5pf" timestamp="1517475493"&gt;3&lt;/key&gt;&lt;/foreign-keys&gt;&lt;ref-type name="Journal Article"&gt;17&lt;/ref-type&gt;&lt;contributors&gt;&lt;authors&gt;&lt;author&gt;Avery-Gomm, S.&lt;/author&gt;&lt;author&gt;Provencher, J. F.&lt;/author&gt;&lt;author&gt;Liboiron, M.&lt;/author&gt;&lt;author&gt;Poon, F. E.&lt;/author&gt;&lt;author&gt;Smith, P. A.&lt;/author&gt;&lt;/authors&gt;&lt;/contributors&gt;&lt;auth-address&gt;Centre of Excellence for Environmental Decisions, University of Queensland, St. Lucia, Brisbane, Queensland 4103, Australia. Electronic address: s.averygomm@uq.net.au.&amp;#xD;Acadia University, Biology Department, 15 University Drive, Wolfville, Nova Scotia B4P 2R6, Canada.&amp;#xD;Memorial University of Newfoundland, Department of Geography, St. John&amp;apos;s, Newfoundland A1B 3X9, Canada.&amp;#xD;University of Toronto, Department of Physical and Environmental Sciences, 1265 Military Trail, Scarborough, M1C 1A4, Canada.&amp;#xD;Wildlife Research Division, Environment and Climate Change Canada, 1125 Colonel By Drive, Ottawa K1S 5B6, Canada.&lt;/auth-address&gt;&lt;titles&gt;&lt;title&gt;Plastic pollution in the Labrador Sea: An assessment using the seabird northern fulmar Fulmarus glacialis as a biological monitoring species&lt;/title&gt;&lt;secondary-title&gt;Marine Pollution Bulletin&lt;/secondary-title&gt;&lt;/titles&gt;&lt;periodical&gt;&lt;full-title&gt;Marine Pollution Bulletin&lt;/full-title&gt;&lt;/periodical&gt;&lt;edition&gt;2017/10/23&lt;/edition&gt;&lt;dates&gt;&lt;year&gt;2017&lt;/year&gt;&lt;pub-dates&gt;&lt;date&gt;Oct 18&lt;/date&gt;&lt;/pub-dates&gt;&lt;/dates&gt;&lt;isbn&gt;1879-3363 (Electronic)&amp;#xD;0025-326X (Linking)&lt;/isbn&gt;&lt;accession-num&gt;29055560&lt;/accession-num&gt;&lt;urls&gt;&lt;related-urls&gt;&lt;url&gt;https://www.ncbi.nlm.nih.gov/pubmed/29055560&lt;/url&gt;&lt;/related-urls&gt;&lt;/urls&gt;&lt;custom3&gt;Distribution&lt;/custom3&gt;&lt;custom7&gt;Canada&lt;/custom7&gt;&lt;electronic-resource-num&gt;10.1016/j.marpolbul.2017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" w:tooltip="Avery-Gomm, 2017 #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E07F63" w:rsidRPr="00E07F63" w14:paraId="1942DF1F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015F30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ADBAEF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E93E76" w14:textId="77777777" w:rsidR="00E07F63" w:rsidRPr="00E07F63" w:rsidRDefault="00E07F63" w:rsidP="00E07F6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0E145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E9DB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65BFC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7B6C59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98+-0.311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F83C24" w14:textId="77777777" w:rsidR="00E07F63" w:rsidRPr="00E07F63" w:rsidRDefault="00E07F63" w:rsidP="00E07F6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.7+-28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28188F" w14:textId="417A1826" w:rsidR="00E07F63" w:rsidRPr="00851150" w:rsidRDefault="00CA7805" w:rsidP="00CA780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very-Gomm&lt;/Author&gt;&lt;Year&gt;2017&lt;/Year&gt;&lt;RecNum&gt;3&lt;/RecNum&gt;&lt;DisplayText&gt;(Avery-Gomm et al., 2017)&lt;/DisplayText&gt;&lt;record&gt;&lt;rec-number&gt;3&lt;/rec-number&gt;&lt;foreign-keys&gt;&lt;key app="EN" db-id="rfftxfrp5xxvp1eedz6vpfs7t95sssfzz5pf" timestamp="1517475493"&gt;3&lt;/key&gt;&lt;/foreign-keys&gt;&lt;ref-type name="Journal Article"&gt;17&lt;/ref-type&gt;&lt;contributors&gt;&lt;authors&gt;&lt;author&gt;Avery-Gomm, S.&lt;/author&gt;&lt;author&gt;Provencher, J. F.&lt;/author&gt;&lt;author&gt;Liboiron, M.&lt;/author&gt;&lt;author&gt;Poon, F. E.&lt;/author&gt;&lt;author&gt;Smith, P. A.&lt;/author&gt;&lt;/authors&gt;&lt;/contributors&gt;&lt;auth-address&gt;Centre of Excellence for Environmental Decisions, University of Queensland, St. Lucia, Brisbane, Queensland 4103, Australia. Electronic address: s.averygomm@uq.net.au.&amp;#xD;Acadia University, Biology Department, 15 University Drive, Wolfville, Nova Scotia B4P 2R6, Canada.&amp;#xD;Memorial University of Newfoundland, Department of Geography, St. John&amp;apos;s, Newfoundland A1B 3X9, Canada.&amp;#xD;University of Toronto, Department of Physical and Environmental Sciences, 1265 Military Trail, Scarborough, M1C 1A4, Canada.&amp;#xD;Wildlife Research Division, Environment and Climate Change Canada, 1125 Colonel By Drive, Ottawa K1S 5B6, Canada.&lt;/auth-address&gt;&lt;titles&gt;&lt;title&gt;Plastic pollution in the Labrador Sea: An assessment using the seabird northern fulmar Fulmarus glacialis as a biological monitoring species&lt;/title&gt;&lt;secondary-title&gt;Marine Pollution Bulletin&lt;/secondary-title&gt;&lt;/titles&gt;&lt;periodical&gt;&lt;full-title&gt;Marine Pollution Bulletin&lt;/full-title&gt;&lt;/periodical&gt;&lt;edition&gt;2017/10/23&lt;/edition&gt;&lt;dates&gt;&lt;year&gt;2017&lt;/year&gt;&lt;pub-dates&gt;&lt;date&gt;Oct 18&lt;/date&gt;&lt;/pub-dates&gt;&lt;/dates&gt;&lt;isbn&gt;1879-3363 (Electronic)&amp;#xD;0025-326X (Linking)&lt;/isbn&gt;&lt;accession-num&gt;29055560&lt;/accession-num&gt;&lt;urls&gt;&lt;related-urls&gt;&lt;url&gt;https://www.ncbi.nlm.nih.gov/pubmed/29055560&lt;/url&gt;&lt;/related-urls&gt;&lt;/urls&gt;&lt;custom3&gt;Distribution&lt;/custom3&gt;&lt;custom7&gt;Canada&lt;/custom7&gt;&lt;electronic-resource-num&gt;10.1016/j.marpolbul.2017.10.00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" w:tooltip="Avery-Gomm, 2017 #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B00DF20" w14:textId="77777777" w:rsidTr="00421E93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963AA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4F855CB0" w14:textId="080C4D56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4A41B6EF" w14:textId="2F6A352E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4C0C6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 Green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13D759" w14:textId="4B604B04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395A15" w14:textId="7174FDA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D41AEEB" w14:textId="7994EA53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.2% (EcoQO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2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BE05EA9" w14:textId="5C3C904F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99C6BCF" w14:textId="11CB69E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745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10E0CC0E" w14:textId="232321AB" w:rsidR="00421E9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trand&lt;/Author&gt;&lt;Year&gt;in prep.&lt;/Year&gt;&lt;RecNum&gt;452&lt;/RecNum&gt;&lt;DisplayText&gt;(Strand and et al., in prep.)&lt;/DisplayText&gt;&lt;record&gt;&lt;rec-number&gt;452&lt;/rec-number&gt;&lt;foreign-keys&gt;&lt;key app="EN" db-id="rfftxfrp5xxvp1eedz6vpfs7t95sssfzz5pf" timestamp="1521666393"&gt;452&lt;/key&gt;&lt;/foreign-keys&gt;&lt;ref-type name="Unpublished Work"&gt;34&lt;/ref-type&gt;&lt;contributors&gt;&lt;authors&gt;&lt;author&gt;Strand, J. &lt;/author&gt;&lt;author&gt;et al.,&lt;/author&gt;&lt;/authors&gt;&lt;/contributors&gt;&lt;titles&gt;&lt;title&gt;Marine litter data available for Greenland regarding beach litter, fulmar stomach content and microplastic in sediment – generated within SUMAG-project 2016-2017&lt;/title&gt;&lt;/titles&gt;&lt;dates&gt;&lt;year&gt;in prep.&lt;/year&gt;&lt;/dates&gt;&lt;publisher&gt;Danish Center for Environment and Energy at Aarhus University&lt;/publisher&gt;&lt;label&gt;Microplasctics&lt;/label&gt;&lt;work-type&gt;Report&lt;/work-type&gt;&lt;urls&gt;&lt;/urls&gt;&lt;custom3&gt;Distribution&lt;/custom3&gt;&lt;custom4&gt;Impact&lt;/custom4&gt;&lt;custom6&gt;Crosscutting&lt;/custom6&gt;&lt;custom7&gt;Green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1" w:tooltip="Strand, in prep. #45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trand and et al., in prep.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93FF43" w14:textId="77777777" w:rsidTr="00421E93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6CB7B64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ED864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E8567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E097D4" w14:textId="49E1086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2D834C" w14:textId="303396EF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212C7F1" w14:textId="57496B94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 (EcoQO</w:t>
            </w:r>
            <w:r w:rsidRPr="00421E9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34.9%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58D070C" w14:textId="2A54C9B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E542E6E" w14:textId="43AA25B2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745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E85FEFC" w14:textId="77777777" w:rsidR="00421E9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421E93" w:rsidRPr="00E07F63" w14:paraId="54677303" w14:textId="77777777" w:rsidTr="00F03DBB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76727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112C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ce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D772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fjord, Ice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29B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5D27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CCDF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ABFC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3+-0.04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02B29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+-0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8AEB09" w14:textId="7C9FCCF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uhn&lt;/Author&gt;&lt;Year&gt;2012&lt;/Year&gt;&lt;RecNum&gt;90&lt;/RecNum&gt;&lt;DisplayText&gt;(Kuhn and van Franeker, 2012)&lt;/DisplayText&gt;&lt;record&gt;&lt;rec-number&gt;90&lt;/rec-number&gt;&lt;foreign-keys&gt;&lt;key app="EN" db-id="rfftxfrp5xxvp1eedz6vpfs7t95sssfzz5pf" timestamp="1517485787"&gt;90&lt;/key&gt;&lt;/foreign-keys&gt;&lt;ref-type name="Journal Article"&gt;17&lt;/ref-type&gt;&lt;contributors&gt;&lt;authors&gt;&lt;author&gt;Kuhn, S.&lt;/author&gt;&lt;author&gt;van Franeker, J. A.&lt;/author&gt;&lt;/authors&gt;&lt;/contributors&gt;&lt;auth-address&gt;IMARES Wageningen UR, P.O. Box 167, 1790 AD Den Burg (Texel), The Netherlands. susanne.knhn@wur.nl&lt;/auth-address&gt;&lt;titles&gt;&lt;title&gt;Plastic ingestion by the northern fulmar (Fulmarus glacialis) in Iceland&lt;/title&gt;&lt;secondary-title&gt;Marine Pollution Bulletin&lt;/secondary-title&gt;&lt;/titles&gt;&lt;periodical&gt;&lt;full-title&gt;Marine Pollution Bulletin&lt;/full-title&gt;&lt;/periodical&gt;&lt;pages&gt;1252-4&lt;/pages&gt;&lt;volume&gt;64&lt;/volume&gt;&lt;number&gt;6&lt;/number&gt;&lt;edition&gt;2012/03/30&lt;/edition&gt;&lt;dates&gt;&lt;year&gt;2012&lt;/year&gt;&lt;pub-dates&gt;&lt;date&gt;Jun&lt;/date&gt;&lt;/pub-dates&gt;&lt;/dates&gt;&lt;isbn&gt;1879-3363 (Electronic)&amp;#xD;0025-326X (Linking)&lt;/isbn&gt;&lt;accession-num&gt;22455662&lt;/accession-num&gt;&lt;urls&gt;&lt;related-urls&gt;&lt;url&gt;https://www.ncbi.nlm.nih.gov/pubmed/22455662&lt;/url&gt;&lt;/related-urls&gt;&lt;/urls&gt;&lt;custom4&gt;Impact&lt;/custom4&gt;&lt;custom7&gt;Iceland&lt;/custom7&gt;&lt;electronic-resource-num&gt;10.1016/j.marpolbul.2012.02.02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4" w:tooltip="Kuhn, 2012 #9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uhn and van Franeker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3182C7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B423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C3483B" w14:textId="58033ED9" w:rsidR="00421E93" w:rsidRPr="00E07F63" w:rsidRDefault="000176D9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B6F200" w14:textId="48176AC6" w:rsidR="00421E93" w:rsidRPr="00E07F63" w:rsidRDefault="000176D9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EB9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CC52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8F8C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1C7A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98C1F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54D30D" w14:textId="779BA0F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urinck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55A90B9" w14:textId="77777777" w:rsidTr="00F03DBB">
        <w:trPr>
          <w:trHeight w:val="102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D72B2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3F90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A0AD94" w14:textId="29861C8D" w:rsidR="00421E93" w:rsidRPr="00E07F63" w:rsidRDefault="000176D9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FD7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</w:t>
            </w:r>
            <w:proofErr w:type="gramStart"/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  (</w:t>
            </w:r>
            <w:proofErr w:type="gramEnd"/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ulmars with &gt;0.1 g plastic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69BB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54DE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87D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9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0267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3EE16A" w14:textId="0465FA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SPAR Commission&lt;/Author&gt;&lt;Year&gt;2009&lt;/Year&gt;&lt;RecNum&gt;124&lt;/RecNum&gt;&lt;DisplayText&gt;(OSPAR Commission, 2009)&lt;/DisplayText&gt;&lt;record&gt;&lt;rec-number&gt;124&lt;/rec-number&gt;&lt;foreign-keys&gt;&lt;key app="EN" db-id="rfftxfrp5xxvp1eedz6vpfs7t95sssfzz5pf" timestamp="1517485787"&gt;124&lt;/key&gt;&lt;/foreign-keys&gt;&lt;ref-type name="Report"&gt;27&lt;/ref-type&gt;&lt;contributors&gt;&lt;authors&gt;&lt;author&gt;OSPAR Commission,&lt;/author&gt;&lt;/authors&gt;&lt;/contributors&gt;&lt;titles&gt;&lt;title&gt;Marine litter in the North-East Atlantic Region: Assessment and priorities for response&lt;/title&gt;&lt;/titles&gt;&lt;section&gt;127&lt;/section&gt;&lt;dates&gt;&lt;year&gt;2009&lt;/year&gt;&lt;/dates&gt;&lt;pub-location&gt;London, United Kingdom&lt;/pub-location&gt;&lt;urls&gt;&lt;/urls&gt;&lt;custom1&gt;Sources&lt;/custom1&gt;&lt;custom3&gt;Distribution&lt;/custom3&gt;&lt;custom5&gt;Response&lt;/custom5&gt;&lt;custom6&gt;Crosscutting&lt;/custom6&gt;&lt;custom7&gt;Non-Arctic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2" w:tooltip="OSPAR Commission, 2009 #12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SPAR Commission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25B0542" w14:textId="77777777" w:rsidTr="00745C2A">
        <w:trPr>
          <w:trHeight w:val="51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6EF4A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1AC96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1BE19B" w14:textId="6028F823" w:rsidR="00421E93" w:rsidRPr="00E07F63" w:rsidRDefault="000176D9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AAA7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-20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B33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9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C862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6958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 ± 0.0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7D3E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.3 ± 0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CCA177" w14:textId="08CD935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an Franeker&lt;/Author&gt;&lt;Year&gt;2013&lt;/Year&gt;&lt;RecNum&gt;472&lt;/RecNum&gt;&lt;DisplayText&gt;(van Franeker and The SNS Fulmar Study Group, 2013)&lt;/DisplayText&gt;&lt;record&gt;&lt;rec-number&gt;472&lt;/rec-number&gt;&lt;foreign-keys&gt;&lt;key app="EN" db-id="rfftxfrp5xxvp1eedz6vpfs7t95sssfzz5pf" timestamp="1525343150"&gt;472&lt;/key&gt;&lt;/foreign-keys&gt;&lt;ref-type name="Report"&gt;27&lt;/ref-type&gt;&lt;contributors&gt;&lt;authors&gt;&lt;author&gt;van Franeker, J. A.&lt;/author&gt;&lt;author&gt;The SNS Fulmar Study Group,&lt;/author&gt;&lt;/authors&gt;&lt;tertiary-authors&gt;&lt;author&gt;IMARES&lt;/author&gt;&lt;/tertiary-authors&gt;&lt;/contributors&gt;&lt;titles&gt;&lt;title&gt;Fulmar Litter EcoQO monitoring along Dutch&amp;#xD;and North Sea coasts – Update 2010 and 2011&lt;/title&gt;&lt;secondary-title&gt;MARES Report&lt;/secondary-title&gt;&lt;/titles&gt;&lt;pages&gt;61pp&lt;/pages&gt;&lt;volume&gt;C076/13&lt;/volume&gt;&lt;dates&gt;&lt;year&gt;2013&lt;/year&gt;&lt;/dates&gt;&lt;pub-location&gt;Texel&lt;/pub-location&gt;&lt;publisher&gt;IMARES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9" w:tooltip="van Franeker, 2013 #47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an Franeker and The SNS Fulmar Study Group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3AFC656" w14:textId="77777777" w:rsidTr="00745C2A">
        <w:trPr>
          <w:trHeight w:val="780"/>
        </w:trPr>
        <w:tc>
          <w:tcPr>
            <w:tcW w:w="1266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E583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7E744A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415737" w14:textId="1B9716C1" w:rsidR="00421E93" w:rsidRPr="00E07F63" w:rsidRDefault="000176D9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oe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BBBA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5C6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C86C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F18ED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3 ± 0.3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0289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9 ± 29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6C7ACD" w14:textId="1FA2374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Trevail 2014; van Franeker et al. 2013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Ask&lt;/Author&gt;&lt;Year&gt;2016&lt;/Year&gt;&lt;RecNum&gt;119&lt;/RecNum&gt;&lt;DisplayText&gt;(Ask et al., 2016)&lt;/DisplayText&gt;&lt;record&gt;&lt;rec-number&gt;119&lt;/rec-number&gt;&lt;foreign-keys&gt;&lt;key app="EN" db-id="rfftxfrp5xxvp1eedz6vpfs7t95sssfzz5pf" timestamp="1517485787"&gt;119&lt;/key&gt;&lt;/foreign-keys&gt;&lt;ref-type name="Book"&gt;6&lt;/ref-type&gt;&lt;contributors&gt;&lt;authors&gt;&lt;author&gt;Ask, A.&lt;/author&gt;&lt;author&gt;Anker-Nilssen, T.&lt;/author&gt;&lt;author&gt;Herzke, D. &lt;/author&gt;&lt;author&gt;Trevail, A. M.&lt;/author&gt;&lt;author&gt;van Franeker, J. A.&lt;/author&gt;&lt;author&gt;Gabrielsen, G. W.&lt;/author&gt;&lt;/authors&gt;&lt;/contributors&gt;&lt;titles&gt;&lt;title&gt;Contaminants in northern fulmars (Fulmarus glacialis) exposed to plastic&lt;/title&gt;&lt;/titles&gt;&lt;dates&gt;&lt;year&gt;2016&lt;/year&gt;&lt;/dates&gt;&lt;pub-location&gt;Copenhagen K.&lt;/pub-location&gt;&lt;publisher&gt;Nordic Council of Ministers&lt;/publisher&gt;&lt;isbn&gt;928934704X&lt;/isbn&gt;&lt;urls&gt;&lt;related-urls&gt;&lt;url&gt;https://www.wur.nl/upload_mm/2/e/8/fb80d083-5264-4576-b6fd-34cb9addb092_Ask2016_FulmarPlasticIngChemicalReport_TemaNord543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" w:tooltip="Ask, 2016 #1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sk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20B6C9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958D6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rünnich’s guillemot/ Thick-billed murr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Uria lomvi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286B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39F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0634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D28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6C50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20EC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1F4C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B5EB2A" w14:textId="63D6FCD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73034B11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50ED5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AED7D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AF86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390C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78B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36E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20A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C963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07B6F8" w14:textId="7AABAEA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0AE597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63B87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9BA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77C7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1E73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F6E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8C488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C771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4B01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8A821D" w14:textId="0D06F95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3ACD90F1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BAC11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31A47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41666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168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02ED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5C76B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4278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1E97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AB61A4" w14:textId="7058BA2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1B27389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3E48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0B7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2BA2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1253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8DB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B3B8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55A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6549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BC4170" w14:textId="20257AE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8A28A3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AB19B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B0A10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1ECE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E03F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49A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DF1E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913A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8325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343962" w14:textId="3D852D9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39F4729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B45CC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BDA2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0C90C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1BEF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2B1D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2D845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3A9B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5B2A6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765B74" w14:textId="2CB3EAA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FF29179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79B7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7FA2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AD02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09AC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-198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1F5F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4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9202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8555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5+-0.041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DEC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4+-0.7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AA3CFD" w14:textId="7977400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lliot et al. 1990 unpub, Heneman 1988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F1DA74E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C3A77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FBAE1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33F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543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-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C0C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EC559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DA1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431B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7A9E75" w14:textId="0484464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owe et al.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07A596F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7FA802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B7B682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858BBE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bour Breton,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Newfoundland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2D44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B8AC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5C55E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FC97B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F93B8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11B5435" w14:textId="5D65867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7365629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0C5CB8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F1E73A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E46C3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Mary’s Bay,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B5AD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D4AB8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0C520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57038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D3F5A1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26F69B0" w14:textId="705E7D4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412D3E9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A9438D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35550B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B05862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annet Island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F900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A0A8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27B11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666FE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848E4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F672C14" w14:textId="24AF679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0D5DC7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315840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1B12F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58479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ts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44B0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40E4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88AC56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EC42EE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749159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9CDED16" w14:textId="45F6D2C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A5AE1A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D36D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21F7F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3241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ats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07C0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37C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4E3A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36E8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32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9524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4 (SD 0.20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B0AB3A" w14:textId="69ADB24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C2E4A36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D151A1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9623D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E9E0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he Minarets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4CB5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6A0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E6A7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B05E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03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13FC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6 (SD0.2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DBB7FE" w14:textId="1815557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0F499BB" w14:textId="77777777" w:rsidTr="00F03DBB">
        <w:trPr>
          <w:trHeight w:val="127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E1E9A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CCDAF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F94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kpatok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BEA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3119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A7AB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75CF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2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B0E1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 (SD 0.64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B7A9AA" w14:textId="2C32A35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0AF7E5D" w14:textId="77777777" w:rsidTr="00F03DBB">
        <w:trPr>
          <w:trHeight w:val="127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BA4C8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17128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2F87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igges Sou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3E4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4AD5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E46A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1C6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15 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8779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7 (SD 0.69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3DCB5D" w14:textId="640D06D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7D7929E" w14:textId="77777777" w:rsidTr="00F03DBB">
        <w:trPr>
          <w:trHeight w:val="153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8F65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36477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60FAF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, Eastern Canadian Arct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87F7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3922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FE8A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1C38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17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9FB6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0 (SD 1.39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329DAB" w14:textId="6E241E7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0&lt;/Year&gt;&lt;RecNum&gt;94&lt;/RecNum&gt;&lt;DisplayText&gt;(Provencher et al., 2010)&lt;/DisplayText&gt;&lt;record&gt;&lt;rec-number&gt;94&lt;/rec-number&gt;&lt;foreign-keys&gt;&lt;key app="EN" db-id="rfftxfrp5xxvp1eedz6vpfs7t95sssfzz5pf" timestamp="1518165310"&gt;94&lt;/key&gt;&lt;key app="ENWeb" db-id=""&gt;0&lt;/key&gt;&lt;/foreign-keys&gt;&lt;ref-type name="Journal Article"&gt;17&lt;/ref-type&gt;&lt;contributors&gt;&lt;authors&gt;&lt;author&gt;Provencher, J. F.&lt;/author&gt;&lt;author&gt;Gaston, A. J.&lt;/author&gt;&lt;author&gt;Mallory, M. L.&lt;/author&gt;&lt;author&gt;O&amp;apos;Hara, P. D.&lt;/author&gt;&lt;author&gt;Gilchrist, H. G.&lt;/author&gt;&lt;/authors&gt;&lt;/contributors&gt;&lt;auth-address&gt;University of Victoria, Dept. of Biology, Station CSC, Victoria, BC, Canada.&lt;/auth-address&gt;&lt;titles&gt;&lt;title&gt;Ingested plastic in a diving seabird, the thick-billed murre (Uria lomvia), in the eastern Canadian Arctic&lt;/title&gt;&lt;secondary-title&gt;Marine Pollution Bulletin&lt;/secondary-title&gt;&lt;/titles&gt;&lt;periodical&gt;&lt;full-title&gt;Marine Pollution Bulletin&lt;/full-title&gt;&lt;/periodical&gt;&lt;pages&gt;1406-11&lt;/pages&gt;&lt;volume&gt;60&lt;/volume&gt;&lt;number&gt;9&lt;/number&gt;&lt;edition&gt;2010/06/19&lt;/edition&gt;&lt;dates&gt;&lt;year&gt;2010&lt;/year&gt;&lt;pub-dates&gt;&lt;date&gt;Sep&lt;/date&gt;&lt;/pub-dates&gt;&lt;/dates&gt;&lt;isbn&gt;1879-3363 (Electronic)&amp;#xD;0025-326X (Linking)&lt;/isbn&gt;&lt;accession-num&gt;20557901&lt;/accession-num&gt;&lt;urls&gt;&lt;related-urls&gt;&lt;url&gt;https://www.ncbi.nlm.nih.gov/pubmed/20557901&lt;/url&gt;&lt;/related-urls&gt;&lt;/urls&gt;&lt;custom4&gt;Impact&lt;/custom4&gt;&lt;custom7&gt;Canada&lt;/custom7&gt;&lt;electronic-resource-num&gt;10.1016/j.marpolbul.2010.05.01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3" w:tooltip="Provencher, 2010 #9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D67EE2D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420AE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4C0712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5C274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willingate, St. Mary’s Bay, Conception Bay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0707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C05A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64BFC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C2052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03 ± 0.0162 g (with one common murre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F12244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1 ± 0.291 (with one common murre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6058910" w14:textId="6D21FD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B36A7D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28F3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0467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0ECE0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ince Leopold Is. East Arctic Canada.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2E9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E7F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134FE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0973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944E1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852398" w14:textId="57E6E22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231ADCF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09294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8284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2BBDC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west Green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C30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B89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2B4B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BD3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DF4E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, 0 (0-3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E13EC3" w14:textId="1542882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alk&lt;/Author&gt;&lt;Year&gt;1993&lt;/Year&gt;&lt;RecNum&gt;415&lt;/RecNum&gt;&lt;DisplayText&gt;(Falk and Durinck, 1993)&lt;/DisplayText&gt;&lt;record&gt;&lt;rec-number&gt;415&lt;/rec-number&gt;&lt;foreign-keys&gt;&lt;key app="EN" db-id="rfftxfrp5xxvp1eedz6vpfs7t95sssfzz5pf" timestamp="1521640797"&gt;415&lt;/key&gt;&lt;/foreign-keys&gt;&lt;ref-type name="Journal Article"&gt;17&lt;/ref-type&gt;&lt;contributors&gt;&lt;authors&gt;&lt;author&gt;Falk, K.&lt;/author&gt;&lt;author&gt;Durinck, J.&lt;/author&gt;&lt;/authors&gt;&lt;/contributors&gt;&lt;titles&gt;&lt;title&gt;The winter diet of thick-billed murres, Uria lomvia, in western Greenland, 1988–1989&lt;/title&gt;&lt;secondary-title&gt;Canadian Journal of Zoology&lt;/secondary-title&gt;&lt;/titles&gt;&lt;periodical&gt;&lt;full-title&gt;Canadian Journal of Zoology&lt;/full-title&gt;&lt;/periodical&gt;&lt;pages&gt;264-272&lt;/pages&gt;&lt;volume&gt;71&lt;/volume&gt;&lt;number&gt;2&lt;/number&gt;&lt;section&gt;264&lt;/section&gt;&lt;dates&gt;&lt;year&gt;1993&lt;/year&gt;&lt;/dates&gt;&lt;isbn&gt;0008-4301&amp;#xD;1480-3283&lt;/isbn&gt;&lt;urls&gt;&lt;/urls&gt;&lt;custom4&gt;Impact&lt;/custom4&gt;&lt;electronic-resource-num&gt;10.1139/z93-03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4" w:tooltip="Falk, 1993 #41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alk and Durinck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305ADA08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6E5B86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E088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E780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klyut Is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D34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FC9B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F9FC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63E2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E49CC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5FB976" w14:textId="27A4D5D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lk unpub 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3A3545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6B298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257B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05C4C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5B03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34C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7F594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91ED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451A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2359D5" w14:textId="096DC0B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zafar 2000 in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9C576E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1A59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murre/guillemo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Uria aalge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1CD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9097E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FF2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BB4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80F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E675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324E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F68D6D" w14:textId="777777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Day 1980</w:t>
            </w:r>
          </w:p>
        </w:tc>
      </w:tr>
      <w:tr w:rsidR="00421E93" w:rsidRPr="00E07F63" w14:paraId="4EA4B598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D2DFB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DD57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77A7E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169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A64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5678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5D87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A2A1E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DF53F4" w14:textId="5A002DF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B9404C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D76F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CDD49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6296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39612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6-199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51C8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783A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0468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4EAC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 ± 0.0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2A02C7" w14:textId="6827E7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owe et al. 200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085E0AF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3E459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43F4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1293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Mary’s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F85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27E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493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6BDEE0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615FE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A90733" w14:textId="106B115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affar unpub data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FF605F7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09530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FC3B30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B8BC7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annet Island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3B4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C92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BF175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4751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1E0E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276FBB" w14:textId="172EABE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(2000)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44A591C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7C4FB4E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18DD3DB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A95904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new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D358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8C7E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DD611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85D2C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98BDB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56379F4" w14:textId="0FAEE15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uzzafar (2000)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B0343F" w14:textId="77777777" w:rsidTr="008E6DF4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496E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1B2AB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438F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willingate, St. Mary’s Bay, Conception Bay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F3C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A8D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1FF6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1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D89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D25A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9 ± 0.0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D6C77F" w14:textId="30C8C3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87&lt;/RecNum&gt;&lt;DisplayText&gt;(Bond et al., 2013)&lt;/DisplayText&gt;&lt;record&gt;&lt;rec-number&gt;87&lt;/rec-number&gt;&lt;foreign-keys&gt;&lt;key app="EN" db-id="rfftxfrp5xxvp1eedz6vpfs7t95sssfzz5pf" timestamp="1517485787"&gt;87&lt;/key&gt;&lt;/foreign-keys&gt;&lt;ref-type name="Journal Article"&gt;17&lt;/ref-type&gt;&lt;contributors&gt;&lt;authors&gt;&lt;author&gt;Bond, A. L.&lt;/author&gt;&lt;author&gt;Provencher, J. F.&lt;/author&gt;&lt;author&gt;Elliot, R. D.&lt;/author&gt;&lt;author&gt;Ryan, P. C.&lt;/author&gt;&lt;author&gt;Rowe, S.&lt;/author&gt;&lt;author&gt;Jones, I. L.&lt;/author&gt;&lt;author&gt;Robertson, G. J.&lt;/author&gt;&lt;author&gt;Wilhelm, S. I.&lt;/author&gt;&lt;/authors&gt;&lt;/contributors&gt;&lt;auth-address&gt;Department of Biology, University of Saskatchewan, and Environment Canada, 11 Innovation Boulevard, Saskatoon, Saskatchewan S7N 3H5, Canada. Electronic address: alex.bond@usask.ca.&lt;/auth-address&gt;&lt;titles&gt;&lt;title&gt;Ingestion of plastic marine debris by Common and Thick-billed Murres in the northwestern Atlantic from 1985 to 2012&lt;/title&gt;&lt;secondary-title&gt;Marine Pollution Bulletin&lt;/secondary-title&gt;&lt;/titles&gt;&lt;periodical&gt;&lt;full-title&gt;Marine Pollution Bulletin&lt;/full-title&gt;&lt;/periodical&gt;&lt;pages&gt;192-5&lt;/pages&gt;&lt;volume&gt;77&lt;/volume&gt;&lt;number&gt;1-2&lt;/number&gt;&lt;edition&gt;2013/11/26&lt;/edition&gt;&lt;dates&gt;&lt;year&gt;2013&lt;/year&gt;&lt;pub-dates&gt;&lt;date&gt;Dec 15&lt;/date&gt;&lt;/pub-dates&gt;&lt;/dates&gt;&lt;isbn&gt;1879-3363 (Electronic)&amp;#xD;0025-326X (Linking)&lt;/isbn&gt;&lt;accession-num&gt;24269010&lt;/accession-num&gt;&lt;urls&gt;&lt;related-urls&gt;&lt;url&gt;https://www.ncbi.nlm.nih.gov/pubmed/24269010&lt;/url&gt;&lt;/related-urls&gt;&lt;/urls&gt;&lt;custom4&gt;Impact&lt;/custom4&gt;&lt;custom7&gt;Canada&lt;/custom7&gt;&lt;electronic-resource-num&gt;10.1016/j.marpolbul.2013.10.00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4" w:tooltip="Bond, 2013 #8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7BC4FA" w14:textId="77777777" w:rsidTr="00F03DBB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DD117F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ittle auk/dovekie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lle alle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908E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9D02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7337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88A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515BA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3589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E710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5F34DC" w14:textId="7B1CDA0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; Gjertz et al., 1985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Cite&gt;&lt;Author&gt;Gjertz&lt;/Author&gt;&lt;Year&gt;1985&lt;/Year&gt;&lt;RecNum&gt;423&lt;/RecNum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02B36B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E40516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7FF1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18D5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7890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12B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61D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44E34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CEEE9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A4B7C7" w14:textId="07ACD12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C6FCA99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DEFA2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2E69F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479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9BF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D724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D49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16E7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C26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5E870C" w14:textId="3E1C348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84A24A3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BC37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A48D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E59E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F31A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455EB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F11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"present"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70B3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04B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6E94AB" w14:textId="3A23D16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E2BB2A9" w14:textId="77777777" w:rsidTr="00E71D9E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6C43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7001F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8BC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Shore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4283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7A3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D341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3DC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E1E4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06AD1A" w14:textId="20611805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Robertson et al. 2006 unpub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.</w: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In</w:t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" w:tooltip="Avery-Gomm, 2016 #5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E0B883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71CCA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1C59C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19846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centia Bay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F923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C78B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484DB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D9411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A2D5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DC573D" w14:textId="62BEDAF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E71D9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6E1C692" w14:textId="77777777" w:rsidTr="00F03DBB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7583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4806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2ECA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hite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B98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986F1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EB592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C891E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183±0.0205 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2F9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538+-0.404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7F68BC" w14:textId="0671EB3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fe&lt;/Author&gt;&lt;Year&gt;2015&lt;/Year&gt;&lt;RecNum&gt;26&lt;/RecNum&gt;&lt;DisplayText&gt;(Fife et al., 2015)&lt;/DisplayText&gt;&lt;record&gt;&lt;rec-number&gt;26&lt;/rec-number&gt;&lt;foreign-keys&gt;&lt;key app="EN" db-id="rfftxfrp5xxvp1eedz6vpfs7t95sssfzz5pf" timestamp="1517485786"&gt;26&lt;/key&gt;&lt;/foreign-keys&gt;&lt;ref-type name="Journal Article"&gt;17&lt;/ref-type&gt;&lt;contributors&gt;&lt;authors&gt;&lt;author&gt;Fife, D. T.&lt;/author&gt;&lt;author&gt;Robertson, G. J.&lt;/author&gt;&lt;author&gt;Shutler, D.&lt;/author&gt;&lt;author&gt;Braune, B. M.&lt;/author&gt;&lt;author&gt;Mallory, M. L.&lt;/author&gt;&lt;/authors&gt;&lt;/contributors&gt;&lt;auth-address&gt;Department of Biology, Acadia University, Wolfville, NS B4P 2R6, Canada. Electronic address: danielle.t.fife@gmail.com.&amp;#xD;Wildlife Research Division, Environment Canada, 6 Bruce Street, Mount Pearl, NL A1N 4T3, Canada.&amp;#xD;Department of Biology, Acadia University, Wolfville, NS B4P 2R6, Canada.&amp;#xD;National Wildlife Research Centre, Raven Road, Carleton University, Ottawa, ON K1A 0H3, Canada.&lt;/auth-address&gt;&lt;titles&gt;&lt;title&gt;Trace elements and ingested plastic debris in wintering dovekies (Alle alle)&lt;/title&gt;&lt;secondary-title&gt;Marine Pollution Bulletin&lt;/secondary-title&gt;&lt;/titles&gt;&lt;periodical&gt;&lt;full-title&gt;Marine Pollution Bulletin&lt;/full-title&gt;&lt;/periodical&gt;&lt;pages&gt;368-71&lt;/pages&gt;&lt;volume&gt;91&lt;/volume&gt;&lt;number&gt;1&lt;/number&gt;&lt;edition&gt;2014/12/17&lt;/edition&gt;&lt;dates&gt;&lt;year&gt;2015&lt;/year&gt;&lt;pub-dates&gt;&lt;date&gt;Feb 15&lt;/date&gt;&lt;/pub-dates&gt;&lt;/dates&gt;&lt;isbn&gt;1879-3363 (Electronic)&amp;#xD;0025-326X (Linking)&lt;/isbn&gt;&lt;accession-num&gt;25499966&lt;/accession-num&gt;&lt;urls&gt;&lt;related-urls&gt;&lt;url&gt;https://www.ncbi.nlm.nih.gov/pubmed/25499966&lt;/url&gt;&lt;/related-urls&gt;&lt;/urls&gt;&lt;custom4&gt;Impact&lt;/custom4&gt;&lt;custom7&gt;Canada&lt;/custom7&gt;&lt;electronic-resource-num&gt;10.1016/j.marpolbul.2014.11.02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6" w:tooltip="Fife, 2015 #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fe et al., 201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6B85C77" w14:textId="77777777" w:rsidTr="00E71D9E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8B93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A4766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5EF5C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lyrood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8B6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B19D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5BCA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3AA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49+-0.0280 g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F46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070+-3.91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D0F79F" w14:textId="087E399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dmVyeS1Hb21tPC9BdXRob3I+PFllYXI+MjAxNjwvWWVh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" w:tooltip="Avery-Gomm, 2016 #5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very-Gomm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C820D02" w14:textId="77777777" w:rsidTr="00745C2A">
        <w:trPr>
          <w:trHeight w:val="539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C0029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62F5D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22D5C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6F60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8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4DB8C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5B2C6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66CDA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907120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4F4B72DB" w14:textId="3F1BC9A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alk and Durinck unpub.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8CD35E4" w14:textId="77777777" w:rsidTr="00B50AB5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39CA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80F543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1E3FE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kluyt Island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8597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-1998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1766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4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D6CD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7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A12B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0610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B0B99A" w14:textId="353AA77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edersen&lt;/Author&gt;&lt;Year&gt;2001&lt;/Year&gt;&lt;RecNum&gt;414&lt;/RecNum&gt;&lt;DisplayText&gt;(Pedersen and Falk, 2001)&lt;/DisplayText&gt;&lt;record&gt;&lt;rec-number&gt;414&lt;/rec-number&gt;&lt;foreign-keys&gt;&lt;key app="EN" db-id="rfftxfrp5xxvp1eedz6vpfs7t95sssfzz5pf" timestamp="1521640616"&gt;414&lt;/key&gt;&lt;/foreign-keys&gt;&lt;ref-type name="Journal Article"&gt;17&lt;/ref-type&gt;&lt;contributors&gt;&lt;authors&gt;&lt;author&gt;Pedersen, C. E.&lt;/author&gt;&lt;author&gt;Falk, K.&lt;/author&gt;&lt;/authors&gt;&lt;/contributors&gt;&lt;titles&gt;&lt;title&gt;Chick diet of dovekies Alle alle in Northwest Greenland&lt;/title&gt;&lt;secondary-title&gt;Polar Biology&lt;/secondary-title&gt;&lt;/titles&gt;&lt;periodical&gt;&lt;full-title&gt;Polar Biology&lt;/full-title&gt;&lt;/periodical&gt;&lt;pages&gt;53-58&lt;/pages&gt;&lt;volume&gt;24&lt;/volume&gt;&lt;number&gt;1&lt;/number&gt;&lt;section&gt;53&lt;/section&gt;&lt;dates&gt;&lt;year&gt;2001&lt;/year&gt;&lt;/dates&gt;&lt;isbn&gt;0722-4060&amp;#xD;1432-2056&lt;/isbn&gt;&lt;urls&gt;&lt;/urls&gt;&lt;custom4&gt;Impact&lt;/custom4&gt;&lt;electronic-resource-num&gt;10.1007/s00300000017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3" w:tooltip="Pedersen, 2001 #41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edersen and Falk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534EC2A9" w14:textId="77777777" w:rsidTr="00F03DBB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39949B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ADBBD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0AD5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Greenlan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31A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 (Gular pouch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B6A3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372543" w14:textId="7A90C49E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gments – 50%; filaments – 10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9D4E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D1234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435634" w14:textId="372AEDD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CF7B601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0F8EA8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6EF497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64AA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Farewel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EC94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0754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F34DA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9AB60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EAAD2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A5A8046" w14:textId="43219277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C177C4" w14:textId="77777777" w:rsidTr="00745C2A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</w:tcPr>
          <w:p w14:paraId="660DFD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</w:tcPr>
          <w:p w14:paraId="41B5DB9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B63DE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7249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0-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6EE1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9CDB94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2449B8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B2B78F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DCC03FB" w14:textId="462A5811" w:rsidR="00421E93" w:rsidRPr="00E71D9E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instrText xml:space="preserve"> ADDIN EN.CITE &lt;EndNote&gt;&lt;Cite&gt;&lt;Author&gt;Rosing-Asvid&lt;/Author&gt;&lt;Year&gt;2013&lt;/Year&gt;&lt;RecNum&gt;576&lt;/RecNum&gt;&lt;DisplayText&gt;(Rosing-Asvid et al., 2013)&lt;/DisplayText&gt;&lt;record&gt;&lt;rec-number&gt;576&lt;/rec-number&gt;&lt;foreign-keys&gt;&lt;key app="EN" db-id="rfftxfrp5xxvp1eedz6vpfs7t95sssfzz5pf" timestamp="1525530715"&gt;576&lt;/key&gt;&lt;/foreign-keys&gt;&lt;ref-type name="Journal Article"&gt;17&lt;/ref-type&gt;&lt;contributors&gt;&lt;authors&gt;&lt;author&gt;Rosing-Asvid, A.&lt;/author&gt;&lt;author&gt;Hedeholm, R.&lt;/author&gt;&lt;author&gt;Arendt, K. E.&lt;/author&gt;&lt;author&gt;Fort, J.&lt;/author&gt;&lt;author&gt;Robertson, G. J.&lt;/author&gt;&lt;/authors&gt;&lt;/contributors&gt;&lt;titles&gt;&lt;title&gt;Winter diet of the little auk (Alle alle) in the Northwest Atlantic&lt;/title&gt;&lt;secondary-title&gt;Polar Biology&lt;/secondary-title&gt;&lt;/titles&gt;&lt;periodical&gt;&lt;full-title&gt;Polar Biology&lt;/full-title&gt;&lt;/periodical&gt;&lt;pages&gt;1601-1608&lt;/pages&gt;&lt;volume&gt;36&lt;/volume&gt;&lt;number&gt;11&lt;/number&gt;&lt;section&gt;1601&lt;/section&gt;&lt;dates&gt;&lt;year&gt;2013&lt;/year&gt;&lt;/dates&gt;&lt;isbn&gt;0722-4060&amp;#xD;1432-2056&lt;/isbn&gt;&lt;urls&gt;&lt;/urls&gt;&lt;electronic-resource-num&gt;10.1007/s00300-013-1379-4&lt;/electronic-resource-num&gt;&lt;/record&gt;&lt;/Cite&gt;&lt;/EndNote&gt;</w:instrTex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(</w:t>
            </w:r>
            <w:hyperlink w:anchor="_ENREF_76" w:tooltip="Rosing-Asvid, 2013 #57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sing-Asvid et al., 2013</w:t>
              </w:r>
            </w:hyperlink>
            <w:r>
              <w:rPr>
                <w:rFonts w:ascii="Times New Roman" w:eastAsia="Times New Roman" w:hAnsi="Times New Roman"/>
                <w:noProof/>
                <w:sz w:val="20"/>
                <w:szCs w:val="20"/>
                <w:lang w:eastAsia="en-GB"/>
              </w:rPr>
              <w:t>)</w:t>
            </w:r>
            <w:r w:rsidRPr="007872AE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ED3FA79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71C944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E70A4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52A58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Greenlan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3CF0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4 (Gular pouche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939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29D8F5" w14:textId="742CBAA9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gments – 50%; filaments – 10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750F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E98C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9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B60469" w14:textId="13403E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BbWVsaW5lYXU8L0F1dGhvcj48WWVhcj4yMDE2PC9ZZWFy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" w:tooltip="Amelineau, 2016 #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Amelineau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309EE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53CD4FE" w14:textId="53AE017C" w:rsidR="00421E93" w:rsidRPr="00E07F63" w:rsidRDefault="00421E93" w:rsidP="00E63F04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-legged kitti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k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Rissa tridactyl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C3D05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D73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E6B4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629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961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CEF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4FDB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AE7E4F" w14:textId="2E265B4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8154DB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4DB8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9C744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6399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C0F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1E9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14E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F92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B96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5FAA4F" w14:textId="31CFC2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B14D94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454894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2444E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7474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F45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00E39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735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46CF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9A55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DC4789" w14:textId="11F561B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911D26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8F9F58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4C9F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813D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2AF8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0A7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7BAA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45D06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5880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4823C6" w14:textId="17AFE3E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DAD4E9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819D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A326B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101DE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5728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CB58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131A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DC87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46F4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14D7F2" w14:textId="7622433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DE1EAC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CAB90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CCBB7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451E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2BC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7D8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C8BF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70C5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50B6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6FDF80" w14:textId="09F7F8B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3BD069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4B78F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6D4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43AA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ian Arcit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0EF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197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29D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3BBE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07FA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2F92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237E9C" w14:textId="5C0843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. S. V. Bradstreet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5&lt;/Year&gt;&lt;RecNum&gt;109&lt;/RecNum&gt;&lt;DisplayText&gt;(Day et al., 1985)&lt;/DisplayText&gt;&lt;record&gt;&lt;rec-number&gt;109&lt;/rec-number&gt;&lt;foreign-keys&gt;&lt;key app="EN" db-id="rfftxfrp5xxvp1eedz6vpfs7t95sssfzz5pf" timestamp="1517485787"&gt;109&lt;/key&gt;&lt;/foreign-keys&gt;&lt;ref-type name="Conference Paper"&gt;47&lt;/ref-type&gt;&lt;contributors&gt;&lt;authors&gt;&lt;author&gt;Day, R. H.&lt;/author&gt;&lt;author&gt;Wehle, D. H. S.&lt;/author&gt;&lt;author&gt;Coleman, F. C.&lt;/author&gt;&lt;/authors&gt;&lt;/contributors&gt;&lt;titles&gt;&lt;title&gt;Ingestion of plastic pollutants by marine birds&lt;/title&gt;&lt;secondary-title&gt;The Workshop on the Fate and Impact of Marine Debris&lt;/secondary-title&gt;&lt;/titles&gt;&lt;pages&gt;334-386&lt;/pages&gt;&lt;volume&gt;2&lt;/volume&gt;&lt;dates&gt;&lt;year&gt;1985&lt;/year&gt;&lt;/dates&gt;&lt;pub-location&gt;Honolulu&lt;/pub-location&gt;&lt;publisher&gt;US Dep. Commer. NOAA Tech Memo NMFS Honolulu, Hawaii&lt;/publisher&gt;&lt;urls&gt;&lt;related-urls&gt;&lt;url&gt;https://www.st.nmfs.noaa.gov/tm/swfc/swfc054.pdf&lt;/url&gt;&lt;/related-urls&gt;&lt;/urls&gt;&lt;custom1&gt;Honolulu&lt;/custom1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1" w:tooltip="Day, 1985 #10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83E7C1" w14:textId="77777777" w:rsidTr="00F03DBB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5B25FC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711A42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D3F3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ince Leopold Is. East Arctic Canada.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EC1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D13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F48D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F78B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3+-0.009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9F879B" w14:textId="6D6AFA59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18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22437D" w14:textId="6CE8479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5F9F498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35EACAF" w14:textId="45BF05B7" w:rsidR="00421E93" w:rsidRPr="00E07F63" w:rsidRDefault="00421E93" w:rsidP="00E63F04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legged kitti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ke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Rissa brevirostri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1379A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300C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6374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84FD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C113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FDC7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D27C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0AC37A" w14:textId="2553842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FA9738E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291EF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19573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8B83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58DD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8FC4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6BA6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.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CF25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E84A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8ABE0C" w14:textId="260D2FB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EBC100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2C2D3F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t-tailed shearwate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rdenna tenuirostri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4AC9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240F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762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66D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681A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D69D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51E8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5B398F" w14:textId="7CAC037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C42D26C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FC061D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275776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717F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B2B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015E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A029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6729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ACB8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3D3C66" w14:textId="20322B5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9A876D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8F4A0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617013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96C10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7CA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DFA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A231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61C2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6C1F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86DD6" w14:textId="036B0A6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0D6A21B3" w14:textId="77777777" w:rsidTr="00F03DBB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4A54E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4A75E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E9223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eastern Bering Sea; Aleutian Island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D277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7-1999, 20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3FCD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AD647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F35430" w14:textId="7723EC7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4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8 m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1890F" w14:textId="633AD43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8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23D333" w14:textId="32CFCE0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Vlietstra&lt;/Author&gt;&lt;Year&gt;2002&lt;/Year&gt;&lt;RecNum&gt;111&lt;/RecNum&gt;&lt;DisplayText&gt;(Vlietstra and Parga, 2002)&lt;/DisplayText&gt;&lt;record&gt;&lt;rec-number&gt;111&lt;/rec-number&gt;&lt;foreign-keys&gt;&lt;key app="EN" db-id="rfftxfrp5xxvp1eedz6vpfs7t95sssfzz5pf" timestamp="1517485787"&gt;111&lt;/key&gt;&lt;/foreign-keys&gt;&lt;ref-type name="Journal Article"&gt;17&lt;/ref-type&gt;&lt;contributors&gt;&lt;authors&gt;&lt;author&gt;Vlietstra, L. S.&lt;/author&gt;&lt;author&gt;Parga, J. A.&lt;/author&gt;&lt;/authors&gt;&lt;/contributors&gt;&lt;titles&gt;&lt;title&gt;Long-term changes in the type, but not amount, of ingested plastic particles in short-tailed shearwaters in the southeastern Bering Sea&lt;/title&gt;&lt;secondary-title&gt;Marine Pollution Bulletin&lt;/secondary-title&gt;&lt;/titles&gt;&lt;periodical&gt;&lt;full-title&gt;Marine Pollution Bulletin&lt;/full-title&gt;&lt;/periodical&gt;&lt;pages&gt;945-955&lt;/pages&gt;&lt;volume&gt;44&lt;/volume&gt;&lt;number&gt;9&lt;/number&gt;&lt;dates&gt;&lt;year&gt;2002&lt;/year&gt;&lt;/dates&gt;&lt;isbn&gt;0025-326X&lt;/isbn&gt;&lt;urls&gt;&lt;related-urls&gt;&lt;url&gt;http://publications.jrc.ec.europa.eu/repository/bitstream/JRC104308/lbna28317enn.pdf&lt;/url&gt;&lt;/related-urls&gt;&lt;/urls&gt;&lt;custom4&gt;Impact&lt;/custom4&gt;&lt;custom7&gt;Alaska&lt;/custom7&gt;&lt;electronic-resource-num&gt;https://doi.org/10.1016/S0025-326X(02)00130-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0" w:tooltip="Vlietstra, 2002 #111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Vlietstra and Parga, 200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DE738FA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B9B7F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76A050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500C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 Pacific Ocean, Bering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C695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2C6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6A46D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2D26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18 (SD 0.187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3998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.4 (SD 9.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9D2026" w14:textId="6E2C24A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Yamashita&lt;/Author&gt;&lt;Year&gt;2011&lt;/Year&gt;&lt;RecNum&gt;363&lt;/RecNum&gt;&lt;DisplayText&gt;(Yamashita et al., 2011)&lt;/DisplayText&gt;&lt;record&gt;&lt;rec-number&gt;363&lt;/rec-number&gt;&lt;foreign-keys&gt;&lt;key app="EN" db-id="rfftxfrp5xxvp1eedz6vpfs7t95sssfzz5pf" timestamp="1519212497"&gt;363&lt;/key&gt;&lt;/foreign-keys&gt;&lt;ref-type name="Journal Article"&gt;17&lt;/ref-type&gt;&lt;contributors&gt;&lt;authors&gt;&lt;author&gt;Yamashita, R.&lt;/author&gt;&lt;author&gt;Takada, H.&lt;/author&gt;&lt;author&gt;Fukuwaka, M. A.&lt;/author&gt;&lt;author&gt;Watanuki, Y.&lt;/author&gt;&lt;/authors&gt;&lt;/contributors&gt;&lt;auth-address&gt;Laboratory of Organic Geochemistry (LOG), Tokyo University of Agriculture and Technology, Fuchu, Tokyo 183-8509, Japan. reiy@cc.tuat.ac.jp&lt;/auth-address&gt;&lt;titles&gt;&lt;title&gt;Physical and chemical effects of ingested plastic debris on short-tailed shearwaters, Puffinus tenuirostris, in the North Pacific Ocean&lt;/title&gt;&lt;secondary-title&gt;Mar Pollut Bull&lt;/secondary-title&gt;&lt;/titles&gt;&lt;periodical&gt;&lt;full-title&gt;Mar Pollut Bull&lt;/full-title&gt;&lt;/periodical&gt;&lt;pages&gt;2845-9&lt;/pages&gt;&lt;volume&gt;62&lt;/volume&gt;&lt;number&gt;12&lt;/number&gt;&lt;edition&gt;2011/11/04&lt;/edition&gt;&lt;dates&gt;&lt;year&gt;2011&lt;/year&gt;&lt;pub-dates&gt;&lt;date&gt;Dec&lt;/date&gt;&lt;/pub-dates&gt;&lt;/dates&gt;&lt;isbn&gt;1879-3363 (Electronic)&amp;#xD;0025-326X (Linking)&lt;/isbn&gt;&lt;accession-num&gt;22047741&lt;/accession-num&gt;&lt;urls&gt;&lt;related-urls&gt;&lt;url&gt;https://www.ncbi.nlm.nih.gov/pubmed/22047741&lt;/url&gt;&lt;/related-urls&gt;&lt;/urls&gt;&lt;custom4&gt;Impact&lt;/custom4&gt;&lt;custom7&gt;Alaska&lt;/custom7&gt;&lt;electronic-resource-num&gt;10.1016/j.marpolbul.2011.10.0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4" w:tooltip="Yamashita, 2011 #36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Yamashita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9C66608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81D3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1A222E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4220B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6CD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5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A3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A11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FEC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89 (SD 0.163)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9A4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7 (SD 25.6)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005B96" w14:textId="53BA83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Yamashita&lt;/Author&gt;&lt;Year&gt;2011&lt;/Year&gt;&lt;RecNum&gt;363&lt;/RecNum&gt;&lt;DisplayText&gt;(Yamashita et al., 2011)&lt;/DisplayText&gt;&lt;record&gt;&lt;rec-number&gt;363&lt;/rec-number&gt;&lt;foreign-keys&gt;&lt;key app="EN" db-id="rfftxfrp5xxvp1eedz6vpfs7t95sssfzz5pf" timestamp="1519212497"&gt;363&lt;/key&gt;&lt;/foreign-keys&gt;&lt;ref-type name="Journal Article"&gt;17&lt;/ref-type&gt;&lt;contributors&gt;&lt;authors&gt;&lt;author&gt;Yamashita, R.&lt;/author&gt;&lt;author&gt;Takada, H.&lt;/author&gt;&lt;author&gt;Fukuwaka, M. A.&lt;/author&gt;&lt;author&gt;Watanuki, Y.&lt;/author&gt;&lt;/authors&gt;&lt;/contributors&gt;&lt;auth-address&gt;Laboratory of Organic Geochemistry (LOG), Tokyo University of Agriculture and Technology, Fuchu, Tokyo 183-8509, Japan. reiy@cc.tuat.ac.jp&lt;/auth-address&gt;&lt;titles&gt;&lt;title&gt;Physical and chemical effects of ingested plastic debris on short-tailed shearwaters, Puffinus tenuirostris, in the North Pacific Ocean&lt;/title&gt;&lt;secondary-title&gt;Mar Pollut Bull&lt;/secondary-title&gt;&lt;/titles&gt;&lt;periodical&gt;&lt;full-title&gt;Mar Pollut Bull&lt;/full-title&gt;&lt;/periodical&gt;&lt;pages&gt;2845-9&lt;/pages&gt;&lt;volume&gt;62&lt;/volume&gt;&lt;number&gt;12&lt;/number&gt;&lt;edition&gt;2011/11/04&lt;/edition&gt;&lt;dates&gt;&lt;year&gt;2011&lt;/year&gt;&lt;pub-dates&gt;&lt;date&gt;Dec&lt;/date&gt;&lt;/pub-dates&gt;&lt;/dates&gt;&lt;isbn&gt;1879-3363 (Electronic)&amp;#xD;0025-326X (Linking)&lt;/isbn&gt;&lt;accession-num&gt;22047741&lt;/accession-num&gt;&lt;urls&gt;&lt;related-urls&gt;&lt;url&gt;https://www.ncbi.nlm.nih.gov/pubmed/22047741&lt;/url&gt;&lt;/related-urls&gt;&lt;/urls&gt;&lt;custom4&gt;Impact&lt;/custom4&gt;&lt;custom7&gt;Alaska&lt;/custom7&gt;&lt;electronic-resource-num&gt;10.1016/j.marpolbul.2011.10.0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4" w:tooltip="Yamashita, 2011 #36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Yamashita et al., 201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FFC3BEC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B4500E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 xml:space="preserve">Sooty shearwater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Ardenna gr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isea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402F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71DB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lacentia Bay, NL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0E3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1FBF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BD1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91DF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C45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470E4B" w14:textId="7DBC3D9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rown et al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81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4&lt;/Year&gt;&lt;RecNum&gt;86&lt;/RecNum&gt;&lt;DisplayText&gt;(Bond et al., 2014)&lt;/DisplayText&gt;&lt;record&gt;&lt;rec-number&gt;86&lt;/rec-number&gt;&lt;foreign-keys&gt;&lt;key app="EN" db-id="rfftxfrp5xxvp1eedz6vpfs7t95sssfzz5pf" timestamp="1517485787"&gt;86&lt;/key&gt;&lt;/foreign-keys&gt;&lt;ref-type name="Journal Article"&gt;17&lt;/ref-type&gt;&lt;contributors&gt;&lt;authors&gt;&lt;author&gt;Bond, A. L.&lt;/author&gt;&lt;author&gt;Provencher, J. F.&lt;/author&gt;&lt;author&gt;Daoust, P-Y.&lt;/author&gt;&lt;author&gt;Lucas, Z. N.&lt;/author&gt;&lt;/authors&gt;&lt;/contributors&gt;&lt;titles&gt;&lt;title&gt;Plastic ingestion by fulmars and shearwaters at Sable Island, Nova Scotia, Canada&lt;/title&gt;&lt;secondary-title&gt;Marine Pollution Bulletin&lt;/secondary-title&gt;&lt;/titles&gt;&lt;periodical&gt;&lt;full-title&gt;Marine Pollution Bulletin&lt;/full-title&gt;&lt;/periodical&gt;&lt;pages&gt;68-75&lt;/pages&gt;&lt;volume&gt;87&lt;/volume&gt;&lt;number&gt;1&lt;/number&gt;&lt;dates&gt;&lt;year&gt;2014&lt;/year&gt;&lt;/dates&gt;&lt;isbn&gt;0025-326X&lt;/isbn&gt;&lt;urls&gt;&lt;/urls&gt;&lt;custom4&gt;Impact&lt;/custom4&gt;&lt;custom7&gt;Canada&lt;/custom7&gt;&lt;electronic-resource-num&gt;https://doi.org/10.1016/j.marpolbul.2014.08.01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3" w:tooltip="Bond, 2014 #8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et al., 201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CE15EE8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939D2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FFF7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C1BF1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BDB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D511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3C9A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0A796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0CF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812125" w14:textId="7F2819D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F2D0D3F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02DBA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B142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4A4DE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9AA7F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9EE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8C4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4C5F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40AC6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616357" w14:textId="2DF0125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0ECA03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E62017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ch's stormptre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ceanodroma leucorho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)</w:t>
            </w:r>
          </w:p>
        </w:tc>
        <w:tc>
          <w:tcPr>
            <w:tcW w:w="113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DF8C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0F633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D38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3FF2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4629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A000C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4A9D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9B1E77" w14:textId="72D5F82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44A30F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0CBF1F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B0D83B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82EE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AD6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8ED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25C3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DC36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31D5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E46D5E" w14:textId="7A96E37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866B5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30769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541D69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9D356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788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FA2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9DD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114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2145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73BF80" w14:textId="51B022D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550E685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0D0BA4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870F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E4C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A1F1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-198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338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4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5D33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96D4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64AE2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796628" w14:textId="40DD0D7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dd et al. 20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9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154F86B0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A85BE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4DB6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A193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B249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D84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6B37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49BE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0C99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73D217" w14:textId="0D6A3C6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edd and Montevecchi 2006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F046312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EEC89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192C4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9360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sz w:val="20"/>
                <w:szCs w:val="20"/>
                <w:lang w:eastAsia="en-GB"/>
              </w:rPr>
              <w:t>Gull Island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EDE62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A29F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D3F3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241A6E" w14:textId="30CD8B4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1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E1699B9" w14:textId="1B39F8BA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9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4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1404AF" w14:textId="031AA75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ond&lt;/Author&gt;&lt;Year&gt;2013&lt;/Year&gt;&lt;RecNum&gt;364&lt;/RecNum&gt;&lt;DisplayText&gt;(Bond and Lavers, 2013)&lt;/DisplayText&gt;&lt;record&gt;&lt;rec-number&gt;364&lt;/rec-number&gt;&lt;foreign-keys&gt;&lt;key app="EN" db-id="rfftxfrp5xxvp1eedz6vpfs7t95sssfzz5pf" timestamp="1519212497"&gt;364&lt;/key&gt;&lt;/foreign-keys&gt;&lt;ref-type name="Journal Article"&gt;17&lt;/ref-type&gt;&lt;contributors&gt;&lt;authors&gt;&lt;author&gt;Bond, A. L.&lt;/author&gt;&lt;author&gt;Lavers, J. L.&lt;/author&gt;&lt;/authors&gt;&lt;/contributors&gt;&lt;auth-address&gt;Department of Biology, University of Saskatchewan, and Environment Canada, 11 Innovation Boulevard, Saskatoon, Saskatchewan S7N 3H5, Canada. alex.bond@usask.ca&lt;/auth-address&gt;&lt;titles&gt;&lt;title&gt;Effectiveness of emetics to study plastic ingestion by Leach&amp;apos;s Storm-petrels (Oceanodroma leucorhoa)&lt;/title&gt;&lt;secondary-title&gt;Mar Pollut Bull&lt;/secondary-title&gt;&lt;/titles&gt;&lt;periodical&gt;&lt;full-title&gt;Mar Pollut Bull&lt;/full-title&gt;&lt;/periodical&gt;&lt;pages&gt;171-5&lt;/pages&gt;&lt;volume&gt;70&lt;/volume&gt;&lt;number&gt;1-2&lt;/number&gt;&lt;edition&gt;2013/03/20&lt;/edition&gt;&lt;dates&gt;&lt;year&gt;2013&lt;/year&gt;&lt;pub-dates&gt;&lt;date&gt;May 15&lt;/date&gt;&lt;/pub-dates&gt;&lt;/dates&gt;&lt;isbn&gt;1879-3363 (Electronic)&amp;#xD;0025-326X (Linking)&lt;/isbn&gt;&lt;accession-num&gt;23507234&lt;/accession-num&gt;&lt;urls&gt;&lt;related-urls&gt;&lt;url&gt;https://www.ncbi.nlm.nih.gov/pubmed/23507234&lt;/url&gt;&lt;/related-urls&gt;&lt;/urls&gt;&lt;custom4&gt;Impact&lt;/custom4&gt;&lt;custom7&gt;Canada&lt;/custom7&gt;&lt;electronic-resource-num&gt;10.1016/j.marpolbul.2013.02.030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2" w:tooltip="Bond, 2013 #36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ond and Lavers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Pr="00851150" w:rsidDel="00E3092D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421E93" w:rsidRPr="00E07F63" w14:paraId="0911E3B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6599D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ork-tailed storm petre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ceanodroma furcat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0B84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D8BE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0A7C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5148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52C0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2B3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A3B9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2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0BADA9" w14:textId="3836080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DBD0F71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E58D91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18D0E6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6DCD4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69B4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415A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2D991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.7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56BC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9ACB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7B140D" w14:textId="3D1FCED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DDB578C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90617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D0A9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5065B8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1E5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FFD2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366E7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37960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8468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BC537A" w14:textId="0A28B6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6EF85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2BA62B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mmon eider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omateria mollissim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6AAE1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A4D8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C260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1B72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025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D388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1C5E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715FA4" w14:textId="5207FD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F24526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3ABCD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6B284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F5BB2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AD02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0D0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2E03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F3885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5466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E4EB50" w14:textId="51B7714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2F8568D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F78FF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FEF789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F138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041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E8878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A4E3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B0A1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3032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017BD3" w14:textId="6CAD00E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F3DDA00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1D0D4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94380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35B1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EFEC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E120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A923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D5CD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488AC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00E429" w14:textId="551BD10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at al. 2006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A1BE78A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E11B6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E5EDE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E39CF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0898F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E176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29E2B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FB00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49FF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CA5497" w14:textId="19C8D2A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erkel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B9D08C4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B8E8C4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A9206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4D766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cher Is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C4E6F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200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EB5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ED97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E946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A4CC2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DB92D6" w14:textId="0E1B70D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unpubl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48D7336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6605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EF823B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800D7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912E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B4F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BD81E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1F88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CC58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58E672" w14:textId="5203929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on unpub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29DDD7E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89C99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E0874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C7AC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AEDC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20A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9DCF1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ED6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145C6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28ADBD" w14:textId="1787B3C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ovencher et al. 2013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80079B0" w14:textId="77777777" w:rsidTr="00F03DBB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D46D63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957CC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E021D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ittle Fogo Islands, Newfoundland, Cana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7E857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278E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74ED9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CB92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B188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 ± 0.1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5BD3E00" w14:textId="7E150D9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olland&lt;/Author&gt;&lt;Year&gt;2016&lt;/Year&gt;&lt;RecNum&gt;182&lt;/RecNum&gt;&lt;DisplayText&gt;(Holland et al., 2016)&lt;/DisplayText&gt;&lt;record&gt;&lt;rec-number&gt;182&lt;/rec-number&gt;&lt;foreign-keys&gt;&lt;key app="EN" db-id="rfftxfrp5xxvp1eedz6vpfs7t95sssfzz5pf" timestamp="1518165154"&gt;182&lt;/key&gt;&lt;/foreign-keys&gt;&lt;ref-type name="Journal Article"&gt;17&lt;/ref-type&gt;&lt;contributors&gt;&lt;authors&gt;&lt;author&gt;Holland, E. R.&lt;/author&gt;&lt;author&gt;Mallory, M. L.&lt;/author&gt;&lt;author&gt;Shutler, D.&lt;/author&gt;&lt;/authors&gt;&lt;/contributors&gt;&lt;auth-address&gt;Department of Biology, Acadia University, Wolfville, NS B4P 2R6, Canada. Electronic address: erikaholland@acadiau.ca.&amp;#xD;Department of Biology, Acadia University, Wolfville, NS B4P 2R6, Canada. Electronic address: mark.mallory@acadiau.ca.&amp;#xD;Department of Biology, Acadia University, Wolfville, NS B4P 2R6, Canada. Electronic address: dave.shutler@acadiau.ca.&lt;/auth-address&gt;&lt;titles&gt;&lt;title&gt;Plastics and other anthropogenic debris in freshwater birds from Canada&lt;/title&gt;&lt;secondary-title&gt;Sci Total Environ&lt;/secondary-title&gt;&lt;/titles&gt;&lt;periodical&gt;&lt;full-title&gt;Sci Total Environ&lt;/full-title&gt;&lt;/periodical&gt;&lt;pages&gt;251-8&lt;/pages&gt;&lt;volume&gt;571&lt;/volume&gt;&lt;edition&gt;2016/08/01&lt;/edition&gt;&lt;dates&gt;&lt;year&gt;2016&lt;/year&gt;&lt;pub-dates&gt;&lt;date&gt;Nov 15&lt;/date&gt;&lt;/pub-dates&gt;&lt;/dates&gt;&lt;isbn&gt;1879-1026 (Electronic)&amp;#xD;0048-9697 (Linking)&lt;/isbn&gt;&lt;accession-num&gt;27476006&lt;/accession-num&gt;&lt;label&gt;Microplastics&lt;/label&gt;&lt;urls&gt;&lt;related-urls&gt;&lt;url&gt;https://www.ncbi.nlm.nih.gov/pubmed/27476006&lt;/url&gt;&lt;/related-urls&gt;&lt;/urls&gt;&lt;custom4&gt;Impact&lt;/custom4&gt;&lt;custom7&gt;Canada&lt;/custom7&gt;&lt;electronic-resource-num&gt;10.1016/j.scitotenv.2016.07.15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7" w:tooltip="Holland, 2016 #1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olland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61CAD8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549402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Atlantic Puffin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Fratercula arctic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2F3C0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F089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daland, Norway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AB6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50E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8C0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D81A5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7633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98DCF8" w14:textId="47CF5DF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rland 1971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C458F0E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BAF958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07B9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6A074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5C6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BD2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8FB0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7A339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1A18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1874CB" w14:textId="6090F38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E233F62" w14:textId="77777777" w:rsidTr="00745C2A">
        <w:trPr>
          <w:trHeight w:val="76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38DB0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BBE2D9" w14:textId="1FFA46BD" w:rsidR="00421E93" w:rsidRPr="00E07F63" w:rsidRDefault="00421E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FA8ACE" w14:textId="16BC115E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roe Islands/Norwegian Se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BD0D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7-198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861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3FC80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E99E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674FB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DB0A35" w14:textId="4CBE54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alk et al. (1992) 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780F8CC" w14:textId="77777777" w:rsidTr="00745C2A">
        <w:trPr>
          <w:trHeight w:val="102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94392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FA6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C4AD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l Island, Witless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3F8B5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266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B3E0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ACBC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D6A7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E9A58E" w14:textId="3122004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2306871" w14:textId="77777777" w:rsidTr="00745C2A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D59D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30806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FB9A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y of Exploit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E7C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DAAD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4EB0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C54F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8D54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E0E150" w14:textId="5973B3B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.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12E239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623A19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ufted Puffin</w:t>
            </w:r>
            <w:r w:rsidRPr="00E07F6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Fratercula cirrhat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FB4F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2BE18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70D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44F01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CD03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8CD10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3BEDD5" w14:textId="5E92A97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1FDA9F" w14:textId="50C8333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81B19F4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37D84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4148F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98E0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1435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134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E3043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CA1AF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D0BF33" w14:textId="0F0B4619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1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43E7AA" w14:textId="42D789F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4FE2E97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2BFA4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1663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F2C97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695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577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03269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0C37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BC4783" w14:textId="03BAC310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9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1028E8" w14:textId="5194578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641FE17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4E165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CBB1BD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28994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8CB7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65F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7A632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4.5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9E2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FDA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9D1BD8" w14:textId="4BBCA52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8122EA2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CBDA34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22DBC5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9F8F3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594C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A97A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89C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8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6F2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706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0E9FB7" w14:textId="1337AFA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756A4BF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C93E02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ed Puffin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Fratercula corniculat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A4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1FE91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3D2E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1CC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86A1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.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DE62F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88853C" w14:textId="039B3E5B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6C3C6A" w14:textId="1D35308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60B4F09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FAFEF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515145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B92A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94473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C98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04238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D4B5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413BAA" w14:textId="3198D6FC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5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9AC884" w14:textId="59B0508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75509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AE3F95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6E250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3B32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71E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F0A5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5B7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6C28C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642AE2" w14:textId="56CD0C0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CE17D7" w14:textId="5D070C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C1543C6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A2C27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F0B663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5CFF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99C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0BE6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E591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6.7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B76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729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7E4B23" w14:textId="26D92C8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220C310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D5D66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48EEE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562B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DCD2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794C2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6BCC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.0%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909A1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747D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0E27FC" w14:textId="20294D9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5EA852A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DE838D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keet auklet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ethia psittacul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D89B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0CD3F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ulf of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FC01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E7E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CB28D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.6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EA85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A046E69" w14:textId="32C649F5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1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6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0C822B" w14:textId="4480ABE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0C48986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03520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76FCCF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16C61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Islands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A60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71F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27D00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0.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6440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08BC63" w14:textId="30D53536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.3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30088C" w14:textId="41AF567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C4A13F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EDCA90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24D59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5FC89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ring and Chukchi Sea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FC8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E7B0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7294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.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B3F0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2EDF88" w14:textId="4E782356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6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0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425505" w14:textId="7EB6B3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2E1DF87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26AAE1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1A5E8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D4394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A763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FF3A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230E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3.8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522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49181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.1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2EF7B6" w14:textId="1E9645A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6910EEA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E4912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462939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C406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49B4F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B05A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9BE414" w14:textId="65425B5C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8981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6E1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843FD2" w14:textId="2FB1A14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535A25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5F6069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st auklet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Aethia pusilla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68AC8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B045D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73E77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316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FD199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1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CAA3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E4897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7B5AB2" w14:textId="4A9104A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B7B993A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B6247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4A1E02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120A91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45D7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82138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3389C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3903B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5133D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3E9234" w14:textId="053F750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2B0ADC6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FB212B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rested auklet 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Aethia cristatell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8516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ACD31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9BF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A309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7C29C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FEE5AD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1ED0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20718A" w14:textId="0A5C8B9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E6C6DF3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075B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84D02E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D76335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9D348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4EC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19DD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5352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9805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291736" w14:textId="7E533B6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8AF4725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0C2DC5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assin's auklet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tychoramphus aleuticus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E8CDA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B52C8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79DB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D97C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8A14C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4C5E9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D51B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8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88E468" w14:textId="734EF20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8B4B56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749165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9EB789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97D7F3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70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1E9B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4C1A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.4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8F89D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A7A3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484BA9" w14:textId="2D86AE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7EE78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D6243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oceros auk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Cerorhinca monocerata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393E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0E8F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8E69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2CC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98AD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D4B4BF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AF25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2DD631" w14:textId="2D62A5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8E5944F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A85C63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9121C7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DA33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0613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005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609E9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B07E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E4E86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B4747B" w14:textId="78D17A0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9894E03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A777DD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52313C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BA39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432B7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64B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DC99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1EC9C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4B153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78CE25" w14:textId="14BA499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FF86B31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382AA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igeon guillemo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Cepphus columb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D688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060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64E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EE4A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763B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0E1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2DE31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D9BA3" w14:textId="6434AD5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4570CA9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83532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E81A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24FA5A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20ED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049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F66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6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68F4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2FF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4636D" w14:textId="07D4F91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4189042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8D94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ew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Larus can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4209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B275C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dangervidd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D2CF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-1982 (pellets)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9383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2042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F0C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8D26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132FAC" w14:textId="306F348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yrkjedal </w:t>
            </w:r>
            <w:r w:rsidRPr="00851150">
              <w:rPr>
                <w:rFonts w:ascii="Times New Roman" w:eastAsia="Times New Roman" w:hAnsi="Times New Roman"/>
                <w:iCs/>
                <w:color w:val="000000"/>
                <w:sz w:val="20"/>
                <w:szCs w:val="20"/>
                <w:lang w:eastAsia="en-GB"/>
              </w:rPr>
              <w:t xml:space="preserve">et al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986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168C9E0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D6305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10B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7F55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cific 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B61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629C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FB31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2560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87A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A65DC9" w14:textId="55D07CF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1B4D5BA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C1578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EC670E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E66A9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941B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AF4A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9074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83F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E5C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3B213F7" w14:textId="216B98A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45A04E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178291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 gull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Larus hyperbore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CD66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E3C0C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6699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351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3B95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94DAF" w14:textId="26D6C5CB" w:rsidR="00421E93" w:rsidRPr="00E07F63" w:rsidRDefault="0033708C" w:rsidP="0033708C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5E41A" w14:textId="078D9819" w:rsidR="00421E93" w:rsidRPr="00E07F63" w:rsidRDefault="0033708C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03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,17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8C95C2" w14:textId="7FC82F4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8D7B360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C7BBC9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FE7AB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B6AF7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68B8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27F7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7113D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39C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6DF30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1077FB" w14:textId="381FB8C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A434369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091F8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70B33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8095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C343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CE0E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1BCD9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BCA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84F28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5A3229" w14:textId="7847EF4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1477D0A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7DD7E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3D1958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36F7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B7B3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6FC5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4D9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176B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7DE2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760917" w14:textId="1C289F4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48BC7B1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E94BF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reat skua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Stercorarius sku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8832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wa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07DB0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jørnøya, Norway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6AA843" w14:textId="2269CDE7" w:rsidR="00421E93" w:rsidRPr="00E07F63" w:rsidRDefault="00421E93" w:rsidP="00E63F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008-2009 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5CA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F4EC95" w14:textId="7068007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0%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lets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4D03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3CD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F60E34" w14:textId="6077140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nutsen 2010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O&amp;apos;Hanlon&lt;/Author&gt;&lt;Year&gt;2017&lt;/Year&gt;&lt;RecNum&gt;374&lt;/RecNum&gt;&lt;DisplayText&gt;(O&amp;apos;Hanlon et al., 2017)&lt;/DisplayText&gt;&lt;record&gt;&lt;rec-number&gt;374&lt;/rec-number&gt;&lt;foreign-keys&gt;&lt;key app="EN" db-id="rfftxfrp5xxvp1eedz6vpfs7t95sssfzz5pf" timestamp="1519212497"&gt;374&lt;/key&gt;&lt;/foreign-keys&gt;&lt;ref-type name="Report"&gt;27&lt;/ref-type&gt;&lt;contributors&gt;&lt;authors&gt;&lt;author&gt;O&amp;apos;Hanlon, N. J.&lt;/author&gt;&lt;author&gt;James, N. A.&lt;/author&gt;&lt;author&gt;Masden, E. A.&lt;/author&gt;&lt;author&gt;Bond, A. L.&lt;/author&gt;&lt;/authors&gt;&lt;/contributors&gt;&lt;titles&gt;&lt;title&gt;Seabirds and marine plastic debris in Norway and Svalbard: A synthesis and recommendations for monitoring&lt;/title&gt;&lt;/titles&gt;&lt;dates&gt;&lt;year&gt;2017&lt;/year&gt;&lt;/dates&gt;&lt;publisher&gt;Environmental Research Institute North Highland College; Circular Ocean&lt;/publisher&gt;&lt;urls&gt;&lt;related-urls&gt;&lt;url&gt;http://www.circularocean.eu/wp-content/uploads/2017/10/Circular-Ocean_Norway_SeabirdsPlastic_May2017.pdf&lt;/url&gt;&lt;/related-urls&gt;&lt;/urls&gt;&lt;custom4&gt;Impact&lt;/custom4&gt;&lt;custom7&gt;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0" w:tooltip="O'Hanlon, 2017 #37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O'Hanl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5ED88AD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78B3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0C7C8" w14:textId="43B3EAEC" w:rsidR="00421E93" w:rsidRPr="00E07F63" w:rsidRDefault="00421E93" w:rsidP="000176D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roe Island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D2C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242021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242021"/>
                <w:sz w:val="20"/>
                <w:szCs w:val="20"/>
                <w:lang w:eastAsia="en-GB"/>
              </w:rPr>
              <w:t>Skúvoy breeding colony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1A8935" w14:textId="52C3B68B" w:rsidR="00421E93" w:rsidRPr="00E07F63" w:rsidRDefault="00E63F04" w:rsidP="00E63F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E5E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D0F3B" w14:textId="7F7F9152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.0%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="00E63F04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 w:rsidR="00E63F04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ellets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E0F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0066 g (SD 0.00597)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4347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E09B83C" w14:textId="7A289D7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ammer&lt;/Author&gt;&lt;Year&gt;2016&lt;/Year&gt;&lt;RecNum&gt;128&lt;/RecNum&gt;&lt;DisplayText&gt;(Hammer et al., 2016)&lt;/DisplayText&gt;&lt;record&gt;&lt;rec-number&gt;128&lt;/rec-number&gt;&lt;foreign-keys&gt;&lt;key app="EN" db-id="rfftxfrp5xxvp1eedz6vpfs7t95sssfzz5pf" timestamp="1517485787"&gt;128&lt;/key&gt;&lt;/foreign-keys&gt;&lt;ref-type name="Journal Article"&gt;17&lt;/ref-type&gt;&lt;contributors&gt;&lt;authors&gt;&lt;author&gt;Hammer, S.&lt;/author&gt;&lt;author&gt;Nager, R. G.&lt;/author&gt;&lt;author&gt;Johnson, P. C. D.&lt;/author&gt;&lt;author&gt;Furness, R. W.&lt;/author&gt;&lt;author&gt;Provencher, J. F.&lt;/author&gt;&lt;/authors&gt;&lt;/contributors&gt;&lt;auth-address&gt;Institute of Biodiversity, Animal Health &amp;amp; Comparative Medicine, University of Glasgow, United Kingdom. Electronic address: sjurdur@hammer.fo.&amp;#xD;Institute of Biodiversity, Animal Health &amp;amp; Comparative Medicine, University of Glasgow, United Kingdom.&amp;#xD;MacArthur Green, 95 South Woodside Road, Glasgow, United Kingdom.&amp;#xD;Department of Biology, Carleton University, Ottawa, Canada.&lt;/auth-address&gt;&lt;titles&gt;&lt;title&gt;Plastic debris in great skua (Stercorarius skua) pellets corresponds to seabird prey species&lt;/title&gt;&lt;secondary-title&gt;Marine Pollution Bulletin&lt;/secondary-title&gt;&lt;/titles&gt;&lt;periodical&gt;&lt;full-title&gt;Marine Pollution Bulletin&lt;/full-title&gt;&lt;/periodical&gt;&lt;pages&gt;206-210&lt;/pages&gt;&lt;volume&gt;103&lt;/volume&gt;&lt;number&gt;1-2&lt;/number&gt;&lt;edition&gt;2016/01/15&lt;/edition&gt;&lt;dates&gt;&lt;year&gt;2016&lt;/year&gt;&lt;pub-dates&gt;&lt;date&gt;Feb 15&lt;/date&gt;&lt;/pub-dates&gt;&lt;/dates&gt;&lt;isbn&gt;1879-3363 (Electronic)&amp;#xD;0025-326X (Linking)&lt;/isbn&gt;&lt;accession-num&gt;26763326&lt;/accession-num&gt;&lt;urls&gt;&lt;related-urls&gt;&lt;url&gt;https://www.ncbi.nlm.nih.gov/pubmed/26763326&lt;/url&gt;&lt;/related-urls&gt;&lt;/urls&gt;&lt;custom4&gt;Impact&lt;/custom4&gt;&lt;custom7&gt;Canada&lt;/custom7&gt;&lt;electronic-resource-num&gt;10.1016/j.marpolbul.2015.12.01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4" w:tooltip="Hammer, 2016 #1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ammer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EB98567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115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elagic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pelagic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2B4B3B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95F185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5CF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55B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0492EB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920C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7FC4B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E05F6D" w14:textId="3BF7AA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2B68AD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E3FB21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9FBE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5FCDC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66D94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9A4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0D0F9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1C16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49C10C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3D4FCD" w14:textId="7B615CA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C59C38D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5BA2B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d-necked phalarope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Phalaropus lobatu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7D45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CFF5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82B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D3B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63015F6" w14:textId="0A3D21F3" w:rsidR="00421E93" w:rsidRPr="00E07F63" w:rsidRDefault="00E63F04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.7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DC760AC" w14:textId="2542A256" w:rsidR="00421E93" w:rsidRPr="00E07F63" w:rsidRDefault="00E63F04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</w:t>
            </w:r>
            <w:r w:rsidR="00421E93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  <w:r w:rsidR="0033708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g 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</w:t>
            </w:r>
            <w:r w:rsidR="0033708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SD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D48C50" w14:textId="5FF8E548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 w:rsidR="0033708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  <w:r w:rsidR="0033708C"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±</w:t>
            </w:r>
            <w:r w:rsidR="0033708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SD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917AD22" w14:textId="1CB288C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6F7ED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AFB5A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jaeger/skua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corarius longicaud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D9127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FA786E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EE193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4A24A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6CF40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2DBB1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3EE57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F61AD0" w14:textId="0E0FDF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7BB346F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610F4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44AE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0B0C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2845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CB031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D42B0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7DA1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89FA2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1DDD2E" w14:textId="4BAD9BC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819164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D7509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marine jaeger/skua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corarius pomarinus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B17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E06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1FC2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6BBA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D477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F36C3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B86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C0F8E3" w14:textId="1FE7CDC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3A1D074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7948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A256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AAC1B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entral North Pacific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D600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-1991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EDC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84F7D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23E1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A0C7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04F7C2" w14:textId="6B9622ED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7&lt;/Year&gt;&lt;RecNum&gt;234&lt;/RecNum&gt;&lt;DisplayText&gt;(Robards et al., 1997)&lt;/DisplayText&gt;&lt;record&gt;&lt;rec-number&gt;234&lt;/rec-number&gt;&lt;foreign-keys&gt;&lt;key app="EN" db-id="rfftxfrp5xxvp1eedz6vpfs7t95sssfzz5pf" timestamp="1518622123"&gt;234&lt;/key&gt;&lt;/foreign-keys&gt;&lt;ref-type name="Book Section"&gt;5&lt;/ref-type&gt;&lt;contributors&gt;&lt;authors&gt;&lt;author&gt;Robards, M. D.&lt;/author&gt;&lt;author&gt;Gould, P. J.&lt;/author&gt;&lt;author&gt;Piatt, J. F.&lt;/author&gt;&lt;/authors&gt;&lt;secondary-authors&gt;&lt;author&gt;Coe, J. M.&lt;/author&gt;&lt;author&gt;Rogers, D. B.&lt;/author&gt;&lt;/secondary-authors&gt;&lt;/contributors&gt;&lt;titles&gt;&lt;title&gt;The highest global concentrations and increased abundance of oceanic plastic debris in the North Pacific: evidence from seabirds&lt;/title&gt;&lt;secondary-title&gt;Marine Debris: Sources, Impacts, and Solutions&lt;/secondary-title&gt;&lt;tertiary-title&gt;Springer Series on Environmental Management&lt;/tertiary-title&gt;&lt;/titles&gt;&lt;pages&gt;71-80&lt;/pages&gt;&lt;dates&gt;&lt;year&gt;1997&lt;/year&gt;&lt;/dates&gt;&lt;pub-location&gt;New-York&lt;/pub-location&gt;&lt;publisher&gt;Springer-Verlag New York&lt;/publisher&gt;&lt;urls&gt;&lt;related-urls&gt;&lt;url&gt;https://link.springer.com/chapter/10.1007/978-1-4613-8486-1_8#citeas&lt;/url&gt;&lt;/related-urls&gt;&lt;/urls&gt;&lt;custom3&gt;Distribution&lt;/custom3&gt;&lt;custom4&gt;Impact&lt;/custom4&gt;&lt;custom6&gt;Crosscutting&lt;/custom6&gt;&lt;custom7&gt;Alaska&lt;/custom7&gt;&lt;electronic-resource-num&gt;10.1007/978-1-4613-8486-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4" w:tooltip="Robards, 1997 #23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BF8AE6E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C6B9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Parasitic jager/ Arctic skua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Stercorarius parasiticu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7CE7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77C78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2D5C6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ED2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2343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2BC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3256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FDA03A" w14:textId="16794C1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6B6A6D8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48983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vory gull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Pagophila eburne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0533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9C53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4320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C732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1BBA2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C1291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52E0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87EDB3" w14:textId="5DCC50CB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732967B" w14:textId="77777777" w:rsidTr="00F03DBB">
        <w:trPr>
          <w:trHeight w:val="30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2B9C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D9A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CA13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E1298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02C73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A1FC3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4FB3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6E3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D388C5" w14:textId="5BA2748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6FFC68C" w14:textId="77777777" w:rsidTr="00F03DBB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C3A6E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EE6CAE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03CC3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E96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9265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30264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3A44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58EA6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25FA49" w14:textId="49494045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BC2B86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709E6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laucous-winged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Larus glaucescens)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7ADD4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85F5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BE3E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82193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0F2A0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B31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8340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619CA2" w14:textId="6B94021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36BF9AD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28770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36AD88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027C0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5DEEF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5577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1953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456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CEA1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255648" w14:textId="14B1459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1731E75F" w14:textId="77777777" w:rsidTr="00F03DBB">
        <w:trPr>
          <w:trHeight w:val="154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561C7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onaparte's gu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Chroicocephalus philadelphi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8DF6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7DDA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F417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0088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4137AF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0DC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E5B5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807C6A" w14:textId="13280C7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F8AF5C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85DA8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tern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na paradisaea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DAE5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B6CB2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D49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2D60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A9EB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C77A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A129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C692C0" w14:textId="52C3708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B4F43E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86C2D9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1D090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EFA32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34B6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FF99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79713E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9E2B2D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F4F2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144C03" w14:textId="2EAED8F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B41D755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0AD0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F75A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369DAA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saruvaalik Island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5E42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D86F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6F04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F113AA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02F7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AC845" w14:textId="004B2EF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45C76A1" w14:textId="77777777" w:rsidTr="00F03DBB">
        <w:trPr>
          <w:trHeight w:val="103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7EEB0A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leutian tern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Onychoprion aleuticus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FC735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1E123D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2A115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8A6B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51F3A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BFD610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28114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0217EB" w14:textId="6C3E2B30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47D3B78" w14:textId="77777777" w:rsidTr="00F03DBB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3FB37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Double crested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aurit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8D49FD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003E8A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FF17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FCDB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5E462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A874A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8F42E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060F15" w14:textId="798D8AA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4A839D4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5F56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d faced cormoran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halacrocorax urile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7A695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28431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389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EB38C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BEDDB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0E43F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531E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CE6292" w14:textId="60FFA26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36F2AE7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BF5C1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3CFC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A9C92C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B86D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416C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9DC2A7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E55B9A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9BEF0E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2D06EB" w14:textId="750D8F76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0F94152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CDCF5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Marbled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rachyramphus marmoratu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497F3E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74C0B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11A6C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84E5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22AAA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9F8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DC5D22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1CCD34" w14:textId="4E3A3B5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53C678E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4BC35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6912D8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8B8C5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940E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BA26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2C2EEC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B4E8D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F9364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922258" w14:textId="303666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9151A0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5D876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ittlitz's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rachyramphus brevirostri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4206BE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AD990C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94242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B70F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8697F2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4104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35813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F0E885" w14:textId="349B7628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AD6C833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950F2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6725DD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87272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F5A4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3C9B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7D308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8BC028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FBA2AE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0C66F6" w14:textId="5CEA811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723306A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CCB4EC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ncient murrelet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(Synthliboramphus antiquus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99104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1C57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21C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C87B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100F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729407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   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49BEAF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92646C" w14:textId="101B937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3A18F6B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0540A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08E20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7932C1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10884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95AD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E2DFF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5A6601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C044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229B04" w14:textId="1B3011A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5C0196D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07C0B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 xml:space="preserve">Whiskered </w:t>
            </w:r>
            <w:proofErr w:type="gramStart"/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uklet 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</w:t>
            </w:r>
            <w:proofErr w:type="gramEnd"/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Aethia pygmaea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C799D0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088E563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D4DF6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8A72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948B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3169BC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562BC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F4647F" w14:textId="76BD22C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Day&lt;/Author&gt;&lt;Year&gt;1980&lt;/Year&gt;&lt;RecNum&gt;575&lt;/RecNum&gt;&lt;DisplayText&gt;(Day, 1980)&lt;/DisplayText&gt;&lt;record&gt;&lt;rec-number&gt;575&lt;/rec-number&gt;&lt;foreign-keys&gt;&lt;key app="EN" db-id="rfftxfrp5xxvp1eedz6vpfs7t95sssfzz5pf" timestamp="1525530387"&gt;575&lt;/key&gt;&lt;/foreign-keys&gt;&lt;ref-type name="Thesis"&gt;32&lt;/ref-type&gt;&lt;contributors&gt;&lt;authors&gt;&lt;author&gt;Day, R. H.&lt;/author&gt;&lt;/authors&gt;&lt;/contributors&gt;&lt;titles&gt;&lt;title&gt;The occurence and characteristics of plastic pollution in Alaska&amp;apos;s marine birds&lt;/title&gt;&lt;secondary-title&gt;Institute of Marine Science&lt;/secondary-title&gt;&lt;/titles&gt;&lt;pages&gt;117&lt;/pages&gt;&lt;dates&gt;&lt;year&gt;1980&lt;/year&gt;&lt;/dates&gt;&lt;pub-location&gt;Fairbanks&lt;/pub-location&gt;&lt;publisher&gt;University of Alaska Fairbanks&lt;/publisher&gt;&lt;work-type&gt;Master&amp;apos;s thesis&lt;/work-type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8" w:tooltip="Day, 1980 #57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Day, 198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BA4508" w14:textId="77777777" w:rsidTr="00F03DBB">
        <w:trPr>
          <w:trHeight w:val="31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9C5AC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A52E7D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9943C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aska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76E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-199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BF21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C7372C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408653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11FA5A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623CE9E" w14:textId="4FCBC449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Robards&lt;/Author&gt;&lt;Year&gt;1995&lt;/Year&gt;&lt;RecNum&gt;95&lt;/RecNum&gt;&lt;DisplayText&gt;(Robards et al., 1995)&lt;/DisplayText&gt;&lt;record&gt;&lt;rec-number&gt;95&lt;/rec-number&gt;&lt;foreign-keys&gt;&lt;key app="EN" db-id="rfftxfrp5xxvp1eedz6vpfs7t95sssfzz5pf" timestamp="1517485787"&gt;95&lt;/key&gt;&lt;/foreign-keys&gt;&lt;ref-type name="Journal Article"&gt;17&lt;/ref-type&gt;&lt;contributors&gt;&lt;authors&gt;&lt;author&gt;Robards, M. D.&lt;/author&gt;&lt;author&gt;Piatt, J. F.&lt;/author&gt;&lt;author&gt;Wohl, K. D.&lt;/author&gt;&lt;/authors&gt;&lt;/contributors&gt;&lt;titles&gt;&lt;title&gt;Increasing frequency of plastic particles ingested by seabirds in the subarctic North Pacific&lt;/title&gt;&lt;secondary-title&gt;Marine Pollution Bulletin&lt;/secondary-title&gt;&lt;/titles&gt;&lt;periodical&gt;&lt;full-title&gt;Marine Pollution Bulletin&lt;/full-title&gt;&lt;/periodical&gt;&lt;pages&gt;151-157&lt;/pages&gt;&lt;volume&gt;30&lt;/volume&gt;&lt;number&gt;2&lt;/number&gt;&lt;dates&gt;&lt;year&gt;1995&lt;/year&gt;&lt;/dates&gt;&lt;isbn&gt;0025-326X&lt;/isbn&gt;&lt;urls&gt;&lt;/urls&gt;&lt;custom4&gt;Impact&lt;/custom4&gt;&lt;custom7&gt;Alaska&lt;/custom7&gt;&lt;electronic-resource-num&gt;https://doi.org/10.1016/0025-326X(94)00121-O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5" w:tooltip="Robards, 1995 #9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Robards et al., 199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6BECDC73" w14:textId="77777777" w:rsidTr="00F03DBB">
        <w:trPr>
          <w:trHeight w:val="30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F748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 guillemot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epphus grylle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A9302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CA9642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74A63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18F7E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7EB18A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11EBB2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FEAF6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9B8291" w14:textId="7ED587C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ehlum&lt;/Author&gt;&lt;Year&gt;1984&lt;/Year&gt;&lt;RecNum&gt;422&lt;/RecNum&gt;&lt;DisplayText&gt;(Mehlum and Giertz, 1984)&lt;/DisplayText&gt;&lt;record&gt;&lt;rec-number&gt;422&lt;/rec-number&gt;&lt;foreign-keys&gt;&lt;key app="EN" db-id="rfftxfrp5xxvp1eedz6vpfs7t95sssfzz5pf" timestamp="1521641769"&gt;422&lt;/key&gt;&lt;/foreign-keys&gt;&lt;ref-type name="Report"&gt;27&lt;/ref-type&gt;&lt;contributors&gt;&lt;authors&gt;&lt;author&gt;Mehlum, F.&lt;/author&gt;&lt;author&gt;Giertz, I.&lt;/author&gt;&lt;/authors&gt;&lt;tertiary-authors&gt;&lt;author&gt;Norwegian Polar Institute&lt;/author&gt;&lt;/tertiary-authors&gt;&lt;/contributors&gt;&lt;titles&gt;&lt;title&gt;Feeding ecology of seabirds in the Svalbard area - a preliminary report&lt;/title&gt;&lt;secondary-title&gt;Rapport&lt;/secondary-title&gt;&lt;/titles&gt;&lt;pages&gt;41&lt;/pages&gt;&lt;volume&gt;16&lt;/volume&gt;&lt;dates&gt;&lt;year&gt;1984&lt;/year&gt;&lt;/dates&gt;&lt;pub-location&gt;Oslo&lt;/pub-location&gt;&lt;publisher&gt;Norwegian Polar Institute&lt;/publisher&gt;&lt;urls&gt;&lt;related-urls&gt;&lt;url&gt;https://brage.bibsys.no/xmlui/handle/11250/173432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4" w:tooltip="Mehlum, 1984 #42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ehlum and Giertz, 198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989A30B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D21791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F162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F62A9F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Eastern sea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1F5E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B1BB3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8B2601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1C554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013EB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D0DBB6" w14:textId="55110942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Gjertz&lt;/Author&gt;&lt;Year&gt;1985&lt;/Year&gt;&lt;RecNum&gt;423&lt;/RecNum&gt;&lt;DisplayText&gt;(Gjertz et al., 1985)&lt;/DisplayText&gt;&lt;record&gt;&lt;rec-number&gt;423&lt;/rec-number&gt;&lt;foreign-keys&gt;&lt;key app="EN" db-id="rfftxfrp5xxvp1eedz6vpfs7t95sssfzz5pf" timestamp="1521641898"&gt;423&lt;/key&gt;&lt;/foreign-keys&gt;&lt;ref-type name="Report"&gt;27&lt;/ref-type&gt;&lt;contributors&gt;&lt;authors&gt;&lt;author&gt;Gjertz, I.&lt;/author&gt;&lt;author&gt;Mehlum, F.&lt;/author&gt;&lt;author&gt;Gabrielsen, G.W. &lt;/author&gt;&lt;/authors&gt;&lt;tertiary-authors&gt;&lt;author&gt;Norwegian Polar Institute&lt;/author&gt;&lt;/tertiary-authors&gt;&lt;/contributors&gt;&lt;titles&gt;&lt;title&gt;Food sample analysis of seabirds collected during the &amp;apos;Lance&amp;apos;- cruise in ice-filled waters in Eastern Svalbard 1984. 23. Norwegian Polar Institute, Oslo, Norway, 1985.&lt;/title&gt;&lt;secondary-title&gt;Rapport&lt;/secondary-title&gt;&lt;/titles&gt;&lt;pages&gt;17&lt;/pages&gt;&lt;volume&gt;23&lt;/volume&gt;&lt;dates&gt;&lt;year&gt;1985&lt;/year&gt;&lt;/dates&gt;&lt;pub-location&gt;Oslo&lt;/pub-location&gt;&lt;publisher&gt;Norwegian Polar Institute&lt;/publisher&gt;&lt;urls&gt;&lt;related-urls&gt;&lt;url&gt;https://brage.bibsys.no/xmlui/handle/11250/173421&lt;/url&gt;&lt;/related-urls&gt;&lt;/urls&gt;&lt;custom4&gt;Impact&lt;/custom4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1" w:tooltip="Gjertz, 1985 #4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Gjertz et al.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DD71481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40B33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29079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163E25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ornsund, Svalbard 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5AF42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542B9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6183F8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B490BE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C5BA20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637DA0" w14:textId="3BB56A61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E9E55EA" w14:textId="77777777" w:rsidTr="00F03DBB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3A673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E977FD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ussi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510AF3B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ns Josef 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1F269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8B65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917092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3C630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460F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D612DC" w14:textId="2E788DCC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Weslawski&lt;/Author&gt;&lt;Year&gt;1994&lt;/Year&gt;&lt;RecNum&gt;378&lt;/RecNum&gt;&lt;DisplayText&gt;(Weslawski et al., 1994)&lt;/DisplayText&gt;&lt;record&gt;&lt;rec-number&gt;378&lt;/rec-number&gt;&lt;foreign-keys&gt;&lt;key app="EN" db-id="rfftxfrp5xxvp1eedz6vpfs7t95sssfzz5pf" timestamp="1519212498"&gt;378&lt;/key&gt;&lt;/foreign-keys&gt;&lt;ref-type name="Journal Article"&gt;17&lt;/ref-type&gt;&lt;contributors&gt;&lt;authors&gt;&lt;author&gt;Weslawski, J. M.&lt;/author&gt;&lt;author&gt;Stempniewicz, L.&lt;/author&gt;&lt;author&gt;Galaktionov, K.&lt;/author&gt;&lt;/authors&gt;&lt;/contributors&gt;&lt;titles&gt;&lt;title&gt;Summer diet of seabirds from the Frans Josef Land archipelago, Russian Arctic&lt;/title&gt;&lt;secondary-title&gt;Polar Research&lt;/secondary-title&gt;&lt;/titles&gt;&lt;periodical&gt;&lt;full-title&gt;Polar Research&lt;/full-title&gt;&lt;/periodical&gt;&lt;pages&gt;173-181&lt;/pages&gt;&lt;volume&gt;13&lt;/volume&gt;&lt;number&gt;2&lt;/number&gt;&lt;section&gt;173&lt;/section&gt;&lt;dates&gt;&lt;year&gt;1994&lt;/year&gt;&lt;/dates&gt;&lt;isbn&gt;0800-0395&amp;#xD;1751-8369&lt;/isbn&gt;&lt;urls&gt;&lt;/urls&gt;&lt;custom4&gt;Impact&lt;/custom4&gt;&lt;custom7&gt;Russia&lt;/custom7&gt;&lt;electronic-resource-num&gt;https://doi.org/10.3402/polar.v13i2.669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91" w:tooltip="Weslawski, 1994 #3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Weslawski et al., 1994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5BD3E856" w14:textId="77777777" w:rsidTr="00F03DBB">
        <w:trPr>
          <w:trHeight w:val="78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52E39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24C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DEE97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nce Leopold Is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670F1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BBB9D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D4E23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F8316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8BFD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959DCF" w14:textId="656B1B93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oon&lt;/Author&gt;&lt;Year&gt;2017&lt;/Year&gt;&lt;RecNum&gt;16&lt;/RecNum&gt;&lt;DisplayText&gt;(Poon et al., 2017)&lt;/DisplayText&gt;&lt;record&gt;&lt;rec-number&gt;16&lt;/rec-number&gt;&lt;foreign-keys&gt;&lt;key app="EN" db-id="rfftxfrp5xxvp1eedz6vpfs7t95sssfzz5pf" timestamp="1517485786"&gt;16&lt;/key&gt;&lt;/foreign-keys&gt;&lt;ref-type name="Journal Article"&gt;17&lt;/ref-type&gt;&lt;contributors&gt;&lt;authors&gt;&lt;author&gt;Poon, F. E.&lt;/author&gt;&lt;author&gt;Provencher, J. F.&lt;/author&gt;&lt;author&gt;Mallory, M. L.&lt;/author&gt;&lt;author&gt;Braune, B. M.&lt;/author&gt;&lt;author&gt;Smith, P. A.&lt;/author&gt;&lt;/authors&gt;&lt;/contributors&gt;&lt;auth-address&gt;Department of Environmental Science, Carleton University, Ottawa, Ontario K1S 5B6, Canada. Electronic address: poon_florence@yahoo.com.&amp;#xD;Department of Biology, Carleton University, Ottawa, Ontario K1S 5B6, Canada.&amp;#xD;Department of Biology, Acadia University, Wolfville, Nova Scotia B4P 2R6, Canada.&amp;#xD;Environment and Climate Change Canada, National Wildlife Research Centre, Ottawa, Ontario K1S 5B6, Canada.&lt;/auth-address&gt;&lt;titles&gt;&lt;title&gt;Levels of ingested debris vary across species in Canadian Arctic seabirds&lt;/title&gt;&lt;secondary-title&gt;Marine Pollution Bulletin&lt;/secondary-title&gt;&lt;/titles&gt;&lt;periodical&gt;&lt;full-title&gt;Marine Pollution Bulletin&lt;/full-title&gt;&lt;/periodical&gt;&lt;pages&gt;517-520&lt;/pages&gt;&lt;volume&gt;116&lt;/volume&gt;&lt;number&gt;1-2&lt;/number&gt;&lt;edition&gt;2017/01/11&lt;/edition&gt;&lt;dates&gt;&lt;year&gt;2017&lt;/year&gt;&lt;pub-dates&gt;&lt;date&gt;Mar 15&lt;/date&gt;&lt;/pub-dates&gt;&lt;/dates&gt;&lt;isbn&gt;1879-3363 (Electronic)&amp;#xD;0025-326X (Linking)&lt;/isbn&gt;&lt;accession-num&gt;28069276&lt;/accession-num&gt;&lt;urls&gt;&lt;related-urls&gt;&lt;url&gt;https://www.ncbi.nlm.nih.gov/pubmed/28069276&lt;/url&gt;&lt;/related-urls&gt;&lt;/urls&gt;&lt;custom4&gt;Impact&lt;/custom4&gt;&lt;custom7&gt;Canada&lt;/custom7&gt;&lt;electronic-resource-num&gt;10.1016/j.marpolbul.2016.11.051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8" w:tooltip="Poon, 2017 #1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oo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49B7E077" w14:textId="77777777" w:rsidTr="00745C2A">
        <w:trPr>
          <w:trHeight w:val="51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8518C9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ing eider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Somateria spectabilis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C14C64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407D4A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uuk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7024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F73B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3276BE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62714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D9F8E4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21EE17" w14:textId="453C82C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on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1321432" w14:textId="77777777" w:rsidTr="00745C2A">
        <w:trPr>
          <w:trHeight w:val="510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2B15AA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5EAEBD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0661262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pe Dorset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DC28C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5E2D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DAD206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C22E9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582693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0A4CD4" w14:textId="24C46F64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amieson unpub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76219B92" w14:textId="77777777" w:rsidTr="00745C2A">
        <w:trPr>
          <w:trHeight w:val="52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3D77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30023E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AD2DCD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FEA0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7287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AB4F75D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B82703F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618E2F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C84C3D" w14:textId="4AB061CA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Provencher et al. 2013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vencher&lt;/Author&gt;&lt;Year&gt;2014&lt;/Year&gt;&lt;RecNum&gt;117&lt;/RecNum&gt;&lt;DisplayText&gt;(Provencher et al., 2014b)&lt;/DisplayText&gt;&lt;record&gt;&lt;rec-number&gt;117&lt;/rec-number&gt;&lt;foreign-keys&gt;&lt;key app="EN" db-id="rfftxfrp5xxvp1eedz6vpfs7t95sssfzz5pf" timestamp="1517485787"&gt;117&lt;/key&gt;&lt;/foreign-keys&gt;&lt;ref-type name="Journal Article"&gt;17&lt;/ref-type&gt;&lt;contributors&gt;&lt;authors&gt;&lt;author&gt;Provencher, J. F.&lt;/author&gt;&lt;author&gt;Bond, A. L.&lt;/author&gt;&lt;author&gt;Mallory, M. L.&lt;/author&gt;&lt;/authors&gt;&lt;/contributors&gt;&lt;titles&gt;&lt;title&gt;Marine birds and plastic debris in Canada: a national synthesis and a way forward&lt;/title&gt;&lt;secondary-title&gt;Environmental Reviews&lt;/secondary-title&gt;&lt;/titles&gt;&lt;periodical&gt;&lt;full-title&gt;Environmental Reviews&lt;/full-title&gt;&lt;/periodical&gt;&lt;pages&gt;1-13&lt;/pages&gt;&lt;volume&gt;23&lt;/volume&gt;&lt;number&gt;1&lt;/number&gt;&lt;dates&gt;&lt;year&gt;2014&lt;/year&gt;&lt;/dates&gt;&lt;isbn&gt;1181-8700&lt;/isbn&gt;&lt;urls&gt;&lt;related-urls&gt;&lt;url&gt;http://wedocs.unep.org/bitstream/handle/20.500.11822/17918/Marine_birds_and_plastic_debris_in_Canada_a_na.pdf?sequence=1&amp;amp;isAllowed=y&lt;/url&gt;&lt;/related-urls&gt;&lt;/urls&gt;&lt;custom4&gt;Impact&lt;/custom4&gt;&lt;custom7&gt;Canada&lt;/custom7&gt;&lt;electronic-resource-num&gt;dx.doi.org/10.1139/er-2014-0039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1" w:tooltip="Provencher, 2014 #1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b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F0F172F" w14:textId="77777777" w:rsidTr="00745C2A">
        <w:trPr>
          <w:trHeight w:val="1290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5A20F6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duck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langula hyemalis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6AF26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86AB1B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lcher Is, Nunavu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31345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199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1CC8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200A94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E6B6FF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AB27E9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B035DB" w14:textId="5E990857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amieson et al. 2001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04986E69" w14:textId="77777777" w:rsidTr="00745C2A">
        <w:trPr>
          <w:trHeight w:val="1020"/>
        </w:trPr>
        <w:tc>
          <w:tcPr>
            <w:tcW w:w="1266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F92D0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azorbill 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Alca torda)</w:t>
            </w:r>
            <w:r w:rsidRPr="00E07F63">
              <w:rPr>
                <w:rFonts w:ascii="Times New Roman" w:eastAsia="Times New Roman" w:hAnsi="Times New Roman"/>
                <w:i/>
                <w:iCs/>
                <w:color w:val="FF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241664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1FD4128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y of Exploits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95814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4B8C0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8E0948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5AAE3B9B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6931973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8377D2" w14:textId="25C03A7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2AD903CD" w14:textId="77777777" w:rsidTr="00745C2A">
        <w:trPr>
          <w:trHeight w:val="1035"/>
        </w:trPr>
        <w:tc>
          <w:tcPr>
            <w:tcW w:w="1266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D071AF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top w:val="nil"/>
              <w:left w:val="nil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5A6219C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164521D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tre Dame Bay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AEE05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1-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1B0E9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04CE125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065FDB6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13C334F1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D2C4E9" w14:textId="7A321C1E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nd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421E93" w:rsidRPr="00E07F63" w14:paraId="306869A0" w14:textId="77777777" w:rsidTr="00745C2A">
        <w:trPr>
          <w:trHeight w:val="1035"/>
        </w:trPr>
        <w:tc>
          <w:tcPr>
            <w:tcW w:w="1266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738B30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urf scoter (</w:t>
            </w:r>
            <w:r w:rsidRPr="00E07F63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Melanitta perspicillata)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05AFA7BA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nad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EC244A4" w14:textId="77777777" w:rsidR="00421E93" w:rsidRPr="00E07F63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ain, Newfoundland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018A7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E86AC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269163AE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2A9D2F8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80F35E2" w14:textId="77777777" w:rsidR="00421E93" w:rsidRPr="00E07F63" w:rsidRDefault="00421E93" w:rsidP="00421E93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07F63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7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92E503" w14:textId="6226B57F" w:rsidR="00421E93" w:rsidRPr="00851150" w:rsidRDefault="00421E93" w:rsidP="00421E93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uzaffar unpub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. </w:t>
            </w:r>
            <w:r w:rsidRPr="00851150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>
                <w:fldData xml:space="preserve">PEVuZE5vdGU+PENpdGU+PEF1dGhvcj5Qcm92ZW5jaGVyPC9BdXRob3I+PFllYXI+MjAxNDwvWWVh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0" w:tooltip="Provencher, 2014 #126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vencher et al., 2014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30A8E82E" w14:textId="2C5CEF05" w:rsidR="00C24A94" w:rsidRDefault="00C24A94" w:rsidP="00102222"/>
    <w:p w14:paraId="044A6ED5" w14:textId="77777777" w:rsidR="00C24A94" w:rsidRDefault="00C24A94">
      <w:pPr>
        <w:spacing w:before="0" w:after="160" w:line="259" w:lineRule="auto"/>
        <w:jc w:val="left"/>
      </w:pPr>
      <w:r>
        <w:br w:type="page"/>
      </w:r>
    </w:p>
    <w:p w14:paraId="5AE00A5F" w14:textId="7DCDE39B" w:rsidR="00006104" w:rsidRPr="00E07F63" w:rsidRDefault="00006104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lastRenderedPageBreak/>
        <w:t xml:space="preserve">Table </w:t>
      </w:r>
      <w:r w:rsidR="00C24A94">
        <w:rPr>
          <w:rFonts w:ascii="Times New Roman" w:hAnsi="Times New Roman"/>
          <w:b/>
        </w:rPr>
        <w:t>3.2</w:t>
      </w:r>
      <w:r w:rsidRPr="00E07F63">
        <w:rPr>
          <w:rFonts w:ascii="Times New Roman" w:hAnsi="Times New Roman"/>
          <w:b/>
        </w:rPr>
        <w:t xml:space="preserve">. </w:t>
      </w:r>
      <w:r w:rsidR="00AC5311">
        <w:rPr>
          <w:rFonts w:ascii="Times New Roman" w:hAnsi="Times New Roman"/>
          <w:b/>
        </w:rPr>
        <w:t>Average p</w:t>
      </w:r>
      <w:r w:rsidRPr="00E07F63">
        <w:rPr>
          <w:rFonts w:ascii="Times New Roman" w:hAnsi="Times New Roman"/>
          <w:b/>
        </w:rPr>
        <w:t xml:space="preserve">lastic ingestion by </w:t>
      </w:r>
      <w:r>
        <w:rPr>
          <w:rFonts w:ascii="Times New Roman" w:hAnsi="Times New Roman"/>
          <w:b/>
        </w:rPr>
        <w:t>seabirds</w:t>
      </w:r>
      <w:r w:rsidRPr="00E07F63">
        <w:rPr>
          <w:rFonts w:ascii="Times New Roman" w:hAnsi="Times New Roman"/>
          <w:b/>
        </w:rPr>
        <w:t xml:space="preserve"> in the Arctic</w:t>
      </w:r>
      <w:r w:rsidR="00AC5311">
        <w:rPr>
          <w:rFonts w:ascii="Times New Roman" w:hAnsi="Times New Roman"/>
          <w:b/>
        </w:rPr>
        <w:t xml:space="preserve"> (species and foraging strategies)</w:t>
      </w:r>
    </w:p>
    <w:tbl>
      <w:tblPr>
        <w:tblW w:w="1046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807"/>
        <w:gridCol w:w="1134"/>
        <w:gridCol w:w="992"/>
        <w:gridCol w:w="1134"/>
        <w:gridCol w:w="1394"/>
      </w:tblGrid>
      <w:tr w:rsidR="001B60E9" w:rsidRPr="00BD7306" w14:paraId="596983E4" w14:textId="77777777" w:rsidTr="00753B00">
        <w:trPr>
          <w:trHeight w:val="325"/>
          <w:tblHeader/>
        </w:trPr>
        <w:tc>
          <w:tcPr>
            <w:tcW w:w="5807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FFABA4C" w14:textId="261B6430" w:rsidR="001B60E9" w:rsidRPr="00BD7306" w:rsidRDefault="001B60E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Primary feeding m</w:t>
            </w:r>
            <w:r w:rsidR="00DA3F33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ode</w:t>
            </w:r>
            <w:r w:rsidR="00006104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 xml:space="preserve"> </w:t>
            </w:r>
            <w:r w:rsidR="00006104" w:rsidRPr="00006104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/ Species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30C9E30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Number of studies</w:t>
            </w:r>
          </w:p>
        </w:tc>
        <w:tc>
          <w:tcPr>
            <w:tcW w:w="992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C167EB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Years of studies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6074AA2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Number of samples</w:t>
            </w:r>
          </w:p>
        </w:tc>
        <w:tc>
          <w:tcPr>
            <w:tcW w:w="139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0C6E5C5" w14:textId="77777777" w:rsidR="001B60E9" w:rsidRPr="00BD7306" w:rsidRDefault="001B60E9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Frequency of occurrence</w:t>
            </w:r>
          </w:p>
        </w:tc>
      </w:tr>
      <w:tr w:rsidR="001B60E9" w:rsidRPr="00BD7306" w14:paraId="47F5489B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3FF5AD0D" w14:textId="2A4BA47E" w:rsidR="001B60E9" w:rsidRPr="00BD7306" w:rsidRDefault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urface</w:t>
            </w:r>
            <w:r w:rsidR="00DA3F33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foragers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4EFCA2CA" w14:textId="7A659D33" w:rsidR="001B60E9" w:rsidRPr="007A0F3B" w:rsidRDefault="00421E93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4CFDFBC5" w14:textId="77777777" w:rsidR="001B60E9" w:rsidRPr="00BD7306" w:rsidRDefault="00006104" w:rsidP="00006104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6B08CFB" w14:textId="14C56D22" w:rsidR="001B60E9" w:rsidRPr="00BD7306" w:rsidRDefault="00DA3F33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3850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E1D5FE8" w14:textId="74F86B58" w:rsidR="001B60E9" w:rsidRPr="00BD7306" w:rsidRDefault="001B60E9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</w:t>
            </w:r>
            <w:r w:rsidR="006563BE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4.2</w:t>
            </w: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%</w:t>
            </w:r>
          </w:p>
        </w:tc>
      </w:tr>
      <w:tr w:rsidR="001B60E9" w:rsidRPr="00BD7306" w14:paraId="374B8B7C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27EF4FE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lmar (Fulmarus glacialis)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22DA2D56" w14:textId="77777777" w:rsidR="001B60E9" w:rsidRPr="00BD7306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270A07D9" w14:textId="0BD29652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19</w:t>
            </w: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69</w:t>
            </w: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  <w:r w:rsidR="005C18C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016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6DBCDD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62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975CD22" w14:textId="5A37163B" w:rsidR="001B60E9" w:rsidRPr="00BD7306" w:rsidRDefault="00421E93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3.7</w:t>
            </w:r>
            <w:r w:rsidR="001B60E9"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</w:tr>
      <w:tr w:rsidR="001B60E9" w:rsidRPr="00BD7306" w14:paraId="5E79586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832F0E2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ew gull (Larus canus)</w:t>
            </w:r>
          </w:p>
        </w:tc>
        <w:tc>
          <w:tcPr>
            <w:tcW w:w="1134" w:type="dxa"/>
            <w:vAlign w:val="center"/>
          </w:tcPr>
          <w:p w14:paraId="054FE9F8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65CF76BB" w14:textId="77777777" w:rsidR="001B60E9" w:rsidRPr="00BD7306" w:rsidRDefault="001B60E9" w:rsidP="00BC30E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0AC12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EA080C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7%</w:t>
            </w:r>
          </w:p>
        </w:tc>
      </w:tr>
      <w:tr w:rsidR="001B60E9" w:rsidRPr="00BD7306" w14:paraId="041B529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041B99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 gull (Larus hyperboreus)</w:t>
            </w:r>
          </w:p>
        </w:tc>
        <w:tc>
          <w:tcPr>
            <w:tcW w:w="1134" w:type="dxa"/>
            <w:vAlign w:val="center"/>
          </w:tcPr>
          <w:p w14:paraId="2479C2F4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992" w:type="dxa"/>
            <w:vAlign w:val="center"/>
          </w:tcPr>
          <w:p w14:paraId="6E38D01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494378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5233E5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8%</w:t>
            </w:r>
          </w:p>
        </w:tc>
      </w:tr>
      <w:tr w:rsidR="001B60E9" w:rsidRPr="00BD7306" w14:paraId="54AE054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73C538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necked phalarope (Phalaropus lobatus)</w:t>
            </w:r>
          </w:p>
        </w:tc>
        <w:tc>
          <w:tcPr>
            <w:tcW w:w="1134" w:type="dxa"/>
            <w:vAlign w:val="center"/>
          </w:tcPr>
          <w:p w14:paraId="505D58BB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2821CCF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33C1AB3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94" w:type="dxa"/>
            <w:shd w:val="clear" w:color="auto" w:fill="auto"/>
            <w:vAlign w:val="center"/>
            <w:hideMark/>
          </w:tcPr>
          <w:p w14:paraId="27D2951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.0%</w:t>
            </w:r>
          </w:p>
        </w:tc>
      </w:tr>
      <w:tr w:rsidR="001B60E9" w:rsidRPr="00BD7306" w14:paraId="63213B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30CFC36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laucous-winged gull (Larus glaucescens)</w:t>
            </w:r>
          </w:p>
        </w:tc>
        <w:tc>
          <w:tcPr>
            <w:tcW w:w="1134" w:type="dxa"/>
            <w:vAlign w:val="center"/>
          </w:tcPr>
          <w:p w14:paraId="14347CC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CA3E45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67BB5B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2F7451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6E1B435" w14:textId="77777777" w:rsidTr="00E71D9E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0D068C0A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naparte's gull (Chroicocephalus philadelphia)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4F37182D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0FA7473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F6322A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9344FA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E01E1" w:rsidRPr="00BD7306" w14:paraId="20A8A2A9" w14:textId="77777777" w:rsidTr="00E71D9E">
        <w:trPr>
          <w:trHeight w:val="325"/>
        </w:trPr>
        <w:tc>
          <w:tcPr>
            <w:tcW w:w="580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B55FE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lack-legged kittiwake (Rissa tridactyla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18BEB396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66FC51D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B8DF9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5</w:t>
            </w:r>
          </w:p>
        </w:tc>
        <w:tc>
          <w:tcPr>
            <w:tcW w:w="139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27B8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8%</w:t>
            </w:r>
          </w:p>
        </w:tc>
      </w:tr>
      <w:tr w:rsidR="001E01E1" w:rsidRPr="00BD7306" w14:paraId="72544322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074F9FA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legged kittiwake (Rissa brevirostris)</w:t>
            </w:r>
          </w:p>
        </w:tc>
        <w:tc>
          <w:tcPr>
            <w:tcW w:w="1134" w:type="dxa"/>
            <w:vAlign w:val="center"/>
          </w:tcPr>
          <w:p w14:paraId="22A6915D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6B235056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4CDD76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7CCAEA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.9%</w:t>
            </w:r>
          </w:p>
        </w:tc>
      </w:tr>
      <w:tr w:rsidR="001E01E1" w:rsidRPr="00BD7306" w14:paraId="7CED3E95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5A057BB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each's storm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rel (Oceanodroma leucorhoa)</w:t>
            </w:r>
          </w:p>
        </w:tc>
        <w:tc>
          <w:tcPr>
            <w:tcW w:w="1134" w:type="dxa"/>
            <w:vAlign w:val="center"/>
          </w:tcPr>
          <w:p w14:paraId="13525576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2" w:type="dxa"/>
            <w:vAlign w:val="center"/>
          </w:tcPr>
          <w:p w14:paraId="58A55001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8FB22C9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0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5724C7E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3.2%</w:t>
            </w:r>
          </w:p>
        </w:tc>
      </w:tr>
      <w:tr w:rsidR="001E01E1" w:rsidRPr="00BD7306" w14:paraId="41B152EF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486DEE7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ork-tailed storm petrel (Oceanodroma furcata)</w:t>
            </w:r>
          </w:p>
        </w:tc>
        <w:tc>
          <w:tcPr>
            <w:tcW w:w="1134" w:type="dxa"/>
            <w:vAlign w:val="center"/>
          </w:tcPr>
          <w:p w14:paraId="352218AA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7818F5F1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14:paraId="70A003A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1394" w:type="dxa"/>
            <w:shd w:val="clear" w:color="auto" w:fill="auto"/>
            <w:vAlign w:val="center"/>
            <w:hideMark/>
          </w:tcPr>
          <w:p w14:paraId="45B812AD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.2%</w:t>
            </w:r>
          </w:p>
        </w:tc>
      </w:tr>
      <w:tr w:rsidR="001E01E1" w:rsidRPr="00BD7306" w14:paraId="3F916E11" w14:textId="77777777" w:rsidTr="009F3679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4AC77DBB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Ivory gull (Pagophila eburnea)</w:t>
            </w:r>
          </w:p>
        </w:tc>
        <w:tc>
          <w:tcPr>
            <w:tcW w:w="1134" w:type="dxa"/>
            <w:vAlign w:val="center"/>
          </w:tcPr>
          <w:p w14:paraId="622F3FC8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49AEB51F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8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673B74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960BF22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E01E1" w:rsidRPr="00BD7306" w14:paraId="639A5D75" w14:textId="77777777" w:rsidTr="009F3679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49385F89" w14:textId="77777777" w:rsidR="001E01E1" w:rsidRPr="00BD7306" w:rsidRDefault="001E01E1" w:rsidP="009F3679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leutian tern (Onychoprion aleuticus)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12B5F10D" w14:textId="77777777" w:rsidR="001E01E1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68ED30E0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E78E135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E64944F" w14:textId="77777777" w:rsidR="001E01E1" w:rsidRPr="00BD7306" w:rsidRDefault="001E01E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0E7CE2" w:rsidRPr="00BD7306" w14:paraId="697D612D" w14:textId="77777777" w:rsidTr="002014CF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vAlign w:val="bottom"/>
            <w:hideMark/>
          </w:tcPr>
          <w:p w14:paraId="16F652D2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lunging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2D404D4" w14:textId="77777777" w:rsidR="000E7CE2" w:rsidRPr="00006104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610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1AC9F7E2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1375BCA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67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53C93830" w14:textId="77777777" w:rsidR="000E7CE2" w:rsidRPr="00BD7306" w:rsidRDefault="000E7CE2" w:rsidP="002014C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0E7CE2" w:rsidRPr="00BD7306" w14:paraId="0B5965DC" w14:textId="77777777" w:rsidTr="002014CF">
        <w:trPr>
          <w:trHeight w:val="325"/>
        </w:trPr>
        <w:tc>
          <w:tcPr>
            <w:tcW w:w="5807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A05F017" w14:textId="77777777" w:rsidR="000E7CE2" w:rsidRPr="00BD7306" w:rsidRDefault="000E7CE2" w:rsidP="002014CF">
            <w:pPr>
              <w:spacing w:before="0" w:after="0" w:line="240" w:lineRule="auto"/>
              <w:ind w:left="447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rctic tern (Sterna paradisaea) 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18" w:space="0" w:color="auto"/>
            </w:tcBorders>
            <w:vAlign w:val="center"/>
          </w:tcPr>
          <w:p w14:paraId="20D855AF" w14:textId="77777777" w:rsidR="000E7CE2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tcBorders>
              <w:top w:val="double" w:sz="4" w:space="0" w:color="auto"/>
              <w:bottom w:val="single" w:sz="18" w:space="0" w:color="auto"/>
            </w:tcBorders>
            <w:vAlign w:val="center"/>
          </w:tcPr>
          <w:p w14:paraId="265BDE50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2007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D6C5E55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7</w:t>
            </w:r>
          </w:p>
        </w:tc>
        <w:tc>
          <w:tcPr>
            <w:tcW w:w="1394" w:type="dxa"/>
            <w:tcBorders>
              <w:top w:val="double" w:sz="4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16BB05B" w14:textId="77777777" w:rsidR="000E7CE2" w:rsidRPr="00BD7306" w:rsidRDefault="000E7CE2" w:rsidP="002014CF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5353659D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34004BA3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ursuit-diving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A6288E8" w14:textId="77777777" w:rsidR="001B60E9" w:rsidRPr="007A0F3B" w:rsidRDefault="007A0F3B" w:rsidP="007A0F3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7A0F3B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18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012AD3D9" w14:textId="77777777" w:rsidR="001B60E9" w:rsidRPr="00BD7306" w:rsidRDefault="00006104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30DDBB6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9019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5B2B195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3.1%</w:t>
            </w:r>
          </w:p>
        </w:tc>
      </w:tr>
      <w:tr w:rsidR="001B60E9" w:rsidRPr="00BD7306" w14:paraId="1FA75E43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16E12A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rünnich’s guillemot/ Thick-billed murre (Uria lomvia) 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36CD4EC1" w14:textId="77777777" w:rsidR="001B60E9" w:rsidRPr="00BD7306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7D5318A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19</w:t>
            </w: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69</w:t>
            </w:r>
            <w:r w:rsidRPr="00BD7306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  <w:r w:rsidRPr="00182F7C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77E5B70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62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2AA706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.2%</w:t>
            </w:r>
          </w:p>
        </w:tc>
      </w:tr>
      <w:tr w:rsidR="001B60E9" w:rsidRPr="00BD7306" w14:paraId="2181201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2D7FC5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murre/guillemot (Uria aalge) </w:t>
            </w:r>
          </w:p>
        </w:tc>
        <w:tc>
          <w:tcPr>
            <w:tcW w:w="1134" w:type="dxa"/>
            <w:vAlign w:val="center"/>
          </w:tcPr>
          <w:p w14:paraId="62F7904E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2" w:type="dxa"/>
            <w:vAlign w:val="center"/>
          </w:tcPr>
          <w:p w14:paraId="4E67FB4B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62048D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6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F97E6E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%</w:t>
            </w:r>
          </w:p>
        </w:tc>
      </w:tr>
      <w:tr w:rsidR="001B60E9" w:rsidRPr="00BD7306" w14:paraId="7ED5E88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1B9618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ittle auk/dovekie (Alle alle) </w:t>
            </w:r>
          </w:p>
        </w:tc>
        <w:tc>
          <w:tcPr>
            <w:tcW w:w="1134" w:type="dxa"/>
            <w:vAlign w:val="center"/>
          </w:tcPr>
          <w:p w14:paraId="6FDF814F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992" w:type="dxa"/>
            <w:vAlign w:val="center"/>
          </w:tcPr>
          <w:p w14:paraId="6C70AAE8" w14:textId="77777777" w:rsidR="001B60E9" w:rsidRPr="00BD7306" w:rsidRDefault="001B60E9" w:rsidP="00BC30E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959862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A7D955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0%</w:t>
            </w:r>
          </w:p>
        </w:tc>
      </w:tr>
      <w:tr w:rsidR="001B60E9" w:rsidRPr="00BD7306" w14:paraId="417635C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F46E519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hort-tailed shearwater (Ardenna tenuirostris)</w:t>
            </w:r>
          </w:p>
        </w:tc>
        <w:tc>
          <w:tcPr>
            <w:tcW w:w="1134" w:type="dxa"/>
            <w:vAlign w:val="center"/>
          </w:tcPr>
          <w:p w14:paraId="0DCFF0BD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992" w:type="dxa"/>
            <w:vAlign w:val="center"/>
          </w:tcPr>
          <w:p w14:paraId="7D53317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200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B9E76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931402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3.9%</w:t>
            </w:r>
          </w:p>
        </w:tc>
      </w:tr>
      <w:tr w:rsidR="001B60E9" w:rsidRPr="00BD7306" w14:paraId="4FCB16A6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EFA4D43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ooty shearwater (Ardenna grisea) </w:t>
            </w:r>
          </w:p>
        </w:tc>
        <w:tc>
          <w:tcPr>
            <w:tcW w:w="1134" w:type="dxa"/>
            <w:vAlign w:val="center"/>
          </w:tcPr>
          <w:p w14:paraId="1372FD1A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3D64885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4D0414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2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4655DC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2.7%</w:t>
            </w:r>
          </w:p>
        </w:tc>
      </w:tr>
      <w:tr w:rsidR="001B60E9" w:rsidRPr="00BD7306" w14:paraId="735095C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D30AE1B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mmon eider (Somateria mollissima) </w:t>
            </w:r>
          </w:p>
        </w:tc>
        <w:tc>
          <w:tcPr>
            <w:tcW w:w="1134" w:type="dxa"/>
            <w:vAlign w:val="center"/>
          </w:tcPr>
          <w:p w14:paraId="0F940672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992" w:type="dxa"/>
            <w:vAlign w:val="center"/>
          </w:tcPr>
          <w:p w14:paraId="3CC8059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08AC12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3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620CC7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%</w:t>
            </w:r>
          </w:p>
        </w:tc>
      </w:tr>
      <w:tr w:rsidR="001B60E9" w:rsidRPr="00BD7306" w14:paraId="1F5AF6C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58F7F29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Puffin (Fratercula arctica)</w:t>
            </w:r>
          </w:p>
        </w:tc>
        <w:tc>
          <w:tcPr>
            <w:tcW w:w="1134" w:type="dxa"/>
            <w:vAlign w:val="center"/>
          </w:tcPr>
          <w:p w14:paraId="1D0E2FD3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444D62BB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-200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7D178C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A14144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8%</w:t>
            </w:r>
          </w:p>
        </w:tc>
      </w:tr>
      <w:tr w:rsidR="001B60E9" w:rsidRPr="00BD7306" w14:paraId="7F84C8DE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FB939D4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ufted Puffin (Fratercula cirrhata) 8</w:t>
            </w:r>
          </w:p>
        </w:tc>
        <w:tc>
          <w:tcPr>
            <w:tcW w:w="1134" w:type="dxa"/>
            <w:vAlign w:val="center"/>
          </w:tcPr>
          <w:p w14:paraId="7FEC738C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2D19B3A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E0ECA6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877304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.6%</w:t>
            </w:r>
          </w:p>
        </w:tc>
      </w:tr>
      <w:tr w:rsidR="001B60E9" w:rsidRPr="00BD7306" w14:paraId="251F210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41AF71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ed Puffin (Fratercula corniculata)</w:t>
            </w:r>
          </w:p>
        </w:tc>
        <w:tc>
          <w:tcPr>
            <w:tcW w:w="1134" w:type="dxa"/>
            <w:vAlign w:val="center"/>
          </w:tcPr>
          <w:p w14:paraId="39870726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0C2A211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74317A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73EEA43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.1%</w:t>
            </w:r>
          </w:p>
        </w:tc>
      </w:tr>
      <w:tr w:rsidR="001B60E9" w:rsidRPr="00BD7306" w14:paraId="0EB2A43C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6421EC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keet auklet (Aethia psittacula)</w:t>
            </w:r>
          </w:p>
        </w:tc>
        <w:tc>
          <w:tcPr>
            <w:tcW w:w="1134" w:type="dxa"/>
            <w:vAlign w:val="center"/>
          </w:tcPr>
          <w:p w14:paraId="21A34BA0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10990DB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AB0287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30CD77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1.1%</w:t>
            </w:r>
          </w:p>
        </w:tc>
      </w:tr>
      <w:tr w:rsidR="001B60E9" w:rsidRPr="00BD7306" w14:paraId="5528C00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6534784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Least auklet (Aethia pusilla) </w:t>
            </w:r>
          </w:p>
        </w:tc>
        <w:tc>
          <w:tcPr>
            <w:tcW w:w="1134" w:type="dxa"/>
            <w:vAlign w:val="center"/>
          </w:tcPr>
          <w:p w14:paraId="73EB9C38" w14:textId="77777777" w:rsidR="001B60E9" w:rsidRDefault="001B60E9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0D5078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8FAC1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DCB23C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6%</w:t>
            </w:r>
          </w:p>
        </w:tc>
      </w:tr>
      <w:tr w:rsidR="001B60E9" w:rsidRPr="00BD7306" w14:paraId="127D1619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75C40AA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rested auklet (Aethia cristatella) </w:t>
            </w:r>
          </w:p>
        </w:tc>
        <w:tc>
          <w:tcPr>
            <w:tcW w:w="1134" w:type="dxa"/>
            <w:vAlign w:val="center"/>
          </w:tcPr>
          <w:p w14:paraId="492964FE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41436B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6831D0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2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0EFCC77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%</w:t>
            </w:r>
          </w:p>
        </w:tc>
      </w:tr>
      <w:tr w:rsidR="001B60E9" w:rsidRPr="00BD7306" w14:paraId="18E0CDC6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3C565D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assin's auklet (Ptychoramphus aleuticus)</w:t>
            </w:r>
          </w:p>
        </w:tc>
        <w:tc>
          <w:tcPr>
            <w:tcW w:w="1134" w:type="dxa"/>
            <w:vAlign w:val="center"/>
          </w:tcPr>
          <w:p w14:paraId="26E0E21E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1C4F59C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B34596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5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2566EA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.7%</w:t>
            </w:r>
          </w:p>
        </w:tc>
      </w:tr>
      <w:tr w:rsidR="001B60E9" w:rsidRPr="00BD7306" w14:paraId="5770951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342E02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oceros auklet (Cerorhinca monocerata) </w:t>
            </w:r>
          </w:p>
        </w:tc>
        <w:tc>
          <w:tcPr>
            <w:tcW w:w="1134" w:type="dxa"/>
            <w:vAlign w:val="center"/>
          </w:tcPr>
          <w:p w14:paraId="379CF222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1B01D94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0F9118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E21F2E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4.7%</w:t>
            </w:r>
          </w:p>
        </w:tc>
      </w:tr>
      <w:tr w:rsidR="001B60E9" w:rsidRPr="00BD7306" w14:paraId="3D8A5DFF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514289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igeon guillemot (Cepphus columba)</w:t>
            </w:r>
          </w:p>
        </w:tc>
        <w:tc>
          <w:tcPr>
            <w:tcW w:w="1134" w:type="dxa"/>
            <w:vAlign w:val="center"/>
          </w:tcPr>
          <w:p w14:paraId="4164DF4C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5D74F4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00973D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5ADF48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3%</w:t>
            </w:r>
          </w:p>
        </w:tc>
      </w:tr>
      <w:tr w:rsidR="001B60E9" w:rsidRPr="00BD7306" w14:paraId="0D7DA5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044C4A6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>Pelagic cormorant (Phalacrocorax pelagicus)</w:t>
            </w:r>
          </w:p>
        </w:tc>
        <w:tc>
          <w:tcPr>
            <w:tcW w:w="1134" w:type="dxa"/>
            <w:vAlign w:val="center"/>
          </w:tcPr>
          <w:p w14:paraId="6938D2F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4401620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1BC101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7C7F7E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.0%</w:t>
            </w:r>
          </w:p>
        </w:tc>
      </w:tr>
      <w:tr w:rsidR="001B60E9" w:rsidRPr="00BD7306" w14:paraId="17DF3AF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854E127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Double crested cormorant (Phalacrocorax auritus) </w:t>
            </w:r>
          </w:p>
        </w:tc>
        <w:tc>
          <w:tcPr>
            <w:tcW w:w="1134" w:type="dxa"/>
            <w:vAlign w:val="center"/>
          </w:tcPr>
          <w:p w14:paraId="5B4E68A3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6A111C64" w14:textId="77777777" w:rsidR="001B60E9" w:rsidRPr="00BD7306" w:rsidRDefault="007A0F3B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7B06B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3BE55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1656EAE1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9E5FAC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d-</w:t>
            </w: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aced cormorant (Phalacrocorax urile)</w:t>
            </w:r>
          </w:p>
        </w:tc>
        <w:tc>
          <w:tcPr>
            <w:tcW w:w="1134" w:type="dxa"/>
            <w:vAlign w:val="center"/>
          </w:tcPr>
          <w:p w14:paraId="36D3B25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26C7C1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6E1F7D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5EED46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3EFBA8F7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F7D787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Marbled murrelet (Brachyramphus marmoratus)</w:t>
            </w:r>
          </w:p>
        </w:tc>
        <w:tc>
          <w:tcPr>
            <w:tcW w:w="1134" w:type="dxa"/>
            <w:vAlign w:val="center"/>
          </w:tcPr>
          <w:p w14:paraId="2B82D54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53BF3A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FF541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1949CAF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098DAB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578DD9A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ittlitz's murrelet (Brachyramphus brevirostris)</w:t>
            </w:r>
          </w:p>
        </w:tc>
        <w:tc>
          <w:tcPr>
            <w:tcW w:w="1134" w:type="dxa"/>
            <w:vAlign w:val="center"/>
          </w:tcPr>
          <w:p w14:paraId="77E3D84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AECD1E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A3CF75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FEA750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58A4586A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230AC53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ncient murrelet (Synthliboramphus antiquus)</w:t>
            </w:r>
          </w:p>
        </w:tc>
        <w:tc>
          <w:tcPr>
            <w:tcW w:w="1134" w:type="dxa"/>
            <w:vAlign w:val="center"/>
          </w:tcPr>
          <w:p w14:paraId="6F3DA88C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2B77F89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487E0A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BC2BB9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36266BB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3E0C74E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Whiskered </w:t>
            </w:r>
            <w:proofErr w:type="gramStart"/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uklet  (</w:t>
            </w:r>
            <w:proofErr w:type="gramEnd"/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ethia pygmaea)</w:t>
            </w:r>
          </w:p>
        </w:tc>
        <w:tc>
          <w:tcPr>
            <w:tcW w:w="1134" w:type="dxa"/>
            <w:vAlign w:val="center"/>
          </w:tcPr>
          <w:p w14:paraId="514ACB4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3D65821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9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A3C8CA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7FEC32B6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0C52CF65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110BDC1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lack guillemot (Cepphus grylle) </w:t>
            </w:r>
          </w:p>
        </w:tc>
        <w:tc>
          <w:tcPr>
            <w:tcW w:w="1134" w:type="dxa"/>
            <w:vAlign w:val="center"/>
          </w:tcPr>
          <w:p w14:paraId="0F07352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992" w:type="dxa"/>
            <w:vAlign w:val="center"/>
          </w:tcPr>
          <w:p w14:paraId="228DCD2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503A09E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67358C4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35678C1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5FEAFC2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ing eider (Somateria spectabilis)</w:t>
            </w:r>
          </w:p>
        </w:tc>
        <w:tc>
          <w:tcPr>
            <w:tcW w:w="1134" w:type="dxa"/>
            <w:vAlign w:val="center"/>
          </w:tcPr>
          <w:p w14:paraId="54D75ECB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992" w:type="dxa"/>
            <w:vAlign w:val="center"/>
          </w:tcPr>
          <w:p w14:paraId="655C85A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0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9807E2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4174B599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00DBE25D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076429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duck (Clangula hyemalis)</w:t>
            </w:r>
          </w:p>
        </w:tc>
        <w:tc>
          <w:tcPr>
            <w:tcW w:w="1134" w:type="dxa"/>
            <w:vAlign w:val="center"/>
          </w:tcPr>
          <w:p w14:paraId="33E4AA50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66669FA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8-1999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075BF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575F5F6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1CB3AF7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0E87CB8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azorbill (Alca torda)</w:t>
            </w:r>
          </w:p>
        </w:tc>
        <w:tc>
          <w:tcPr>
            <w:tcW w:w="1134" w:type="dxa"/>
            <w:vAlign w:val="center"/>
          </w:tcPr>
          <w:p w14:paraId="0A96AC72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162403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1460895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6C41DB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21C15D4" w14:textId="77777777" w:rsidTr="00006104">
        <w:trPr>
          <w:trHeight w:val="325"/>
        </w:trPr>
        <w:tc>
          <w:tcPr>
            <w:tcW w:w="5807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345E7F55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urf scoter (Melanitta perspicillata) 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2847AE5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tcBorders>
              <w:bottom w:val="single" w:sz="18" w:space="0" w:color="auto"/>
            </w:tcBorders>
            <w:vAlign w:val="center"/>
          </w:tcPr>
          <w:p w14:paraId="60F7AD2C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6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8BB56F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394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603FD5F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F13CEF5" w14:textId="77777777" w:rsidTr="00006104">
        <w:trPr>
          <w:trHeight w:val="325"/>
        </w:trPr>
        <w:tc>
          <w:tcPr>
            <w:tcW w:w="5807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4FC19967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racy/Carnivore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5126E60C" w14:textId="77777777" w:rsidR="001B60E9" w:rsidRPr="00006104" w:rsidRDefault="00006104" w:rsidP="00006104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06104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992" w:type="dxa"/>
            <w:tcBorders>
              <w:top w:val="single" w:sz="18" w:space="0" w:color="auto"/>
              <w:bottom w:val="double" w:sz="4" w:space="0" w:color="auto"/>
            </w:tcBorders>
            <w:vAlign w:val="center"/>
          </w:tcPr>
          <w:p w14:paraId="5C544E32" w14:textId="77777777" w:rsidR="001B60E9" w:rsidRPr="00BD7306" w:rsidRDefault="00006104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13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2948CD53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523</w:t>
            </w:r>
          </w:p>
        </w:tc>
        <w:tc>
          <w:tcPr>
            <w:tcW w:w="1394" w:type="dxa"/>
            <w:tcBorders>
              <w:top w:val="single" w:sz="18" w:space="0" w:color="auto"/>
              <w:bottom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8F9B7FA" w14:textId="77777777" w:rsidR="001B60E9" w:rsidRPr="00BD7306" w:rsidRDefault="001B60E9" w:rsidP="00BD7306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1.0%</w:t>
            </w:r>
          </w:p>
        </w:tc>
      </w:tr>
      <w:tr w:rsidR="001B60E9" w:rsidRPr="00BD7306" w14:paraId="1C9942B3" w14:textId="77777777" w:rsidTr="00006104">
        <w:trPr>
          <w:trHeight w:val="325"/>
        </w:trPr>
        <w:tc>
          <w:tcPr>
            <w:tcW w:w="5807" w:type="dxa"/>
            <w:tcBorders>
              <w:top w:val="double" w:sz="4" w:space="0" w:color="auto"/>
            </w:tcBorders>
            <w:shd w:val="clear" w:color="auto" w:fill="auto"/>
            <w:noWrap/>
            <w:vAlign w:val="bottom"/>
            <w:hideMark/>
          </w:tcPr>
          <w:p w14:paraId="45F75E60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at skua (Stercorarius skua)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vAlign w:val="center"/>
          </w:tcPr>
          <w:p w14:paraId="3DEC6CC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14:paraId="321506D3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-</w:t>
            </w:r>
            <w:r w:rsidRPr="00182F7C">
              <w:rPr>
                <w:rFonts w:ascii="Times New Roman" w:eastAsia="Times New Roman" w:hAnsi="Times New Roman"/>
                <w:b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13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BB396E7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5</w:t>
            </w:r>
          </w:p>
        </w:tc>
        <w:tc>
          <w:tcPr>
            <w:tcW w:w="1394" w:type="dxa"/>
            <w:tcBorders>
              <w:top w:val="double" w:sz="4" w:space="0" w:color="auto"/>
            </w:tcBorders>
            <w:shd w:val="clear" w:color="auto" w:fill="auto"/>
            <w:noWrap/>
            <w:vAlign w:val="center"/>
            <w:hideMark/>
          </w:tcPr>
          <w:p w14:paraId="63B11C5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.0%</w:t>
            </w:r>
          </w:p>
        </w:tc>
      </w:tr>
      <w:tr w:rsidR="001B60E9" w:rsidRPr="00BD7306" w14:paraId="0CFD9408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3EA081A1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ong-tailed jaeger/skua (Stercorarius longicaudus)</w:t>
            </w:r>
          </w:p>
        </w:tc>
        <w:tc>
          <w:tcPr>
            <w:tcW w:w="1134" w:type="dxa"/>
            <w:vAlign w:val="center"/>
          </w:tcPr>
          <w:p w14:paraId="2E99C499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5C17E38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B80392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11DBD8D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222E7CB3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7724A728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marine jaeger/skua (Stercorarius pomarinus)</w:t>
            </w:r>
          </w:p>
        </w:tc>
        <w:tc>
          <w:tcPr>
            <w:tcW w:w="1134" w:type="dxa"/>
            <w:vAlign w:val="center"/>
          </w:tcPr>
          <w:p w14:paraId="542DA8D5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992" w:type="dxa"/>
            <w:vAlign w:val="center"/>
          </w:tcPr>
          <w:p w14:paraId="76B2E498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-1991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47F886AA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245313E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  <w:tr w:rsidR="001B60E9" w:rsidRPr="00BD7306" w14:paraId="4AAE5732" w14:textId="77777777" w:rsidTr="007A0F3B">
        <w:trPr>
          <w:trHeight w:val="325"/>
        </w:trPr>
        <w:tc>
          <w:tcPr>
            <w:tcW w:w="5807" w:type="dxa"/>
            <w:shd w:val="clear" w:color="auto" w:fill="auto"/>
            <w:noWrap/>
            <w:vAlign w:val="bottom"/>
            <w:hideMark/>
          </w:tcPr>
          <w:p w14:paraId="6C72B052" w14:textId="77777777" w:rsidR="001B60E9" w:rsidRPr="00BD7306" w:rsidRDefault="001B60E9" w:rsidP="00BD7306">
            <w:pPr>
              <w:spacing w:before="0" w:after="0" w:line="240" w:lineRule="auto"/>
              <w:ind w:left="447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arasitic jager/ Arctic skua (Stercorarius parasiticus)</w:t>
            </w:r>
          </w:p>
        </w:tc>
        <w:tc>
          <w:tcPr>
            <w:tcW w:w="1134" w:type="dxa"/>
            <w:vAlign w:val="center"/>
          </w:tcPr>
          <w:p w14:paraId="06E33D11" w14:textId="77777777" w:rsidR="001B60E9" w:rsidRDefault="007A0F3B" w:rsidP="001B60E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992" w:type="dxa"/>
            <w:vAlign w:val="center"/>
          </w:tcPr>
          <w:p w14:paraId="56AA71A4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-197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D690D2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394" w:type="dxa"/>
            <w:shd w:val="clear" w:color="auto" w:fill="auto"/>
            <w:noWrap/>
            <w:vAlign w:val="center"/>
            <w:hideMark/>
          </w:tcPr>
          <w:p w14:paraId="397EA5E0" w14:textId="77777777" w:rsidR="001B60E9" w:rsidRPr="00BD7306" w:rsidRDefault="001B60E9" w:rsidP="00BD7306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BD7306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</w:tr>
    </w:tbl>
    <w:p w14:paraId="1D53E452" w14:textId="77777777" w:rsidR="00BD7306" w:rsidRDefault="00BD7306" w:rsidP="00102222"/>
    <w:p w14:paraId="7FFA87E1" w14:textId="77777777" w:rsidR="00AC5311" w:rsidRDefault="00AC5311" w:rsidP="00102222">
      <w:pPr>
        <w:sectPr w:rsidR="00AC5311" w:rsidSect="00BE5ECD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6" w:h="16838"/>
          <w:pgMar w:top="720" w:right="720" w:bottom="720" w:left="720" w:header="708" w:footer="170" w:gutter="0"/>
          <w:cols w:space="708"/>
          <w:docGrid w:linePitch="360"/>
        </w:sectPr>
      </w:pPr>
    </w:p>
    <w:p w14:paraId="2087D8BD" w14:textId="7C0701A0" w:rsidR="009F3679" w:rsidRPr="00E07F63" w:rsidRDefault="009F3679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lastRenderedPageBreak/>
        <w:t xml:space="preserve">Table </w:t>
      </w:r>
      <w:r w:rsidR="00C24A94">
        <w:rPr>
          <w:rFonts w:ascii="Times New Roman" w:hAnsi="Times New Roman"/>
          <w:b/>
        </w:rPr>
        <w:t>3.3</w:t>
      </w:r>
      <w:r w:rsidRPr="00E07F63">
        <w:rPr>
          <w:rFonts w:ascii="Times New Roman" w:hAnsi="Times New Roman"/>
          <w:b/>
        </w:rPr>
        <w:t xml:space="preserve">. </w:t>
      </w:r>
      <w:r>
        <w:rPr>
          <w:rFonts w:ascii="Times New Roman" w:hAnsi="Times New Roman"/>
          <w:b/>
        </w:rPr>
        <w:t xml:space="preserve">Plastic </w:t>
      </w:r>
      <w:r w:rsidR="00BD4D82">
        <w:rPr>
          <w:rFonts w:ascii="Times New Roman" w:hAnsi="Times New Roman"/>
          <w:b/>
        </w:rPr>
        <w:t xml:space="preserve">ingested by </w:t>
      </w:r>
      <w:r w:rsidR="00AC5311">
        <w:rPr>
          <w:rFonts w:ascii="Times New Roman" w:hAnsi="Times New Roman"/>
          <w:b/>
        </w:rPr>
        <w:t xml:space="preserve">other </w:t>
      </w:r>
      <w:r w:rsidR="00BD4D82">
        <w:rPr>
          <w:rFonts w:ascii="Times New Roman" w:hAnsi="Times New Roman"/>
          <w:b/>
        </w:rPr>
        <w:t>organisms</w:t>
      </w:r>
      <w:r>
        <w:rPr>
          <w:rFonts w:ascii="Times New Roman" w:hAnsi="Times New Roman"/>
          <w:b/>
        </w:rPr>
        <w:t xml:space="preserve"> in the Arctic</w:t>
      </w:r>
    </w:p>
    <w:tbl>
      <w:tblPr>
        <w:tblW w:w="10485" w:type="dxa"/>
        <w:tblLook w:val="04A0" w:firstRow="1" w:lastRow="0" w:firstColumn="1" w:lastColumn="0" w:noHBand="0" w:noVBand="1"/>
      </w:tblPr>
      <w:tblGrid>
        <w:gridCol w:w="1555"/>
        <w:gridCol w:w="2268"/>
        <w:gridCol w:w="1134"/>
        <w:gridCol w:w="1417"/>
        <w:gridCol w:w="1843"/>
        <w:gridCol w:w="2268"/>
      </w:tblGrid>
      <w:tr w:rsidR="00614C98" w:rsidRPr="009F3679" w14:paraId="597049C3" w14:textId="77777777" w:rsidTr="009F3679">
        <w:trPr>
          <w:trHeight w:val="1020"/>
        </w:trPr>
        <w:tc>
          <w:tcPr>
            <w:tcW w:w="1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929D3C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A6C0B8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Locatio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3C15FB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240E6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 / number of individuals with debri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A806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Incidents of ingestion (%)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2CE594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9F3679" w:rsidRPr="009F3679" w14:paraId="505D2689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43CAA65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etaceans</w:t>
            </w:r>
          </w:p>
        </w:tc>
      </w:tr>
      <w:tr w:rsidR="00614C98" w:rsidRPr="009F3679" w14:paraId="750CE93A" w14:textId="77777777" w:rsidTr="009F3679">
        <w:trPr>
          <w:trHeight w:val="433"/>
        </w:trPr>
        <w:tc>
          <w:tcPr>
            <w:tcW w:w="155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9C2D10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owhead whale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Balaena 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ysticet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7989BE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affin Bay, Canada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60A1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D62C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22568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DB59C" w14:textId="7277F2E5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nley&lt;/Author&gt;&lt;Year&gt;2001&lt;/Year&gt;&lt;RecNum&gt;419&lt;/RecNum&gt;&lt;DisplayText&gt;(Finley, 2001)&lt;/DisplayText&gt;&lt;record&gt;&lt;rec-number&gt;419&lt;/rec-number&gt;&lt;foreign-keys&gt;&lt;key app="EN" db-id="rfftxfrp5xxvp1eedz6vpfs7t95sssfzz5pf" timestamp="1521641119"&gt;419&lt;/key&gt;&lt;/foreign-keys&gt;&lt;ref-type name="Journal Article"&gt;17&lt;/ref-type&gt;&lt;contributors&gt;&lt;authors&gt;&lt;author&gt;Finley, K. J.&lt;/author&gt;&lt;/authors&gt;&lt;/contributors&gt;&lt;titles&gt;&lt;title&gt;Natural History and Conservation of the Greenland Whale, or Bowhead, in the Northwest Atlantic&lt;/title&gt;&lt;secondary-title&gt;Arctic&lt;/secondary-title&gt;&lt;/titles&gt;&lt;periodical&gt;&lt;full-title&gt;Arctic&lt;/full-title&gt;&lt;/periodical&gt;&lt;volume&gt;54&lt;/volume&gt;&lt;number&gt;1&lt;/number&gt;&lt;dates&gt;&lt;year&gt;2001&lt;/year&gt;&lt;/dates&gt;&lt;isbn&gt;1923-1245&amp;#xD;0004-0843&lt;/isbn&gt;&lt;urls&gt;&lt;/urls&gt;&lt;custom4&gt;Impact&lt;/custom4&gt;&lt;electronic-resource-num&gt;10.14430/arctic76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7" w:tooltip="Finley, 2001 #4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nley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3E9850F3" w14:textId="77777777" w:rsidTr="009F3679">
        <w:trPr>
          <w:trHeight w:val="398"/>
        </w:trPr>
        <w:tc>
          <w:tcPr>
            <w:tcW w:w="155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5C41D2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5D08E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aufort Sea, Alask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2ECB6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3EE78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459C4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86505" w14:textId="1DABD36C" w:rsidR="009F3679" w:rsidRPr="009F3679" w:rsidRDefault="00EB0DB7" w:rsidP="00EB0DB7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owry&lt;/Author&gt;&lt;Year&gt;1993&lt;/Year&gt;&lt;RecNum&gt;578&lt;/RecNum&gt;&lt;DisplayText&gt;(Lowry, 1993)&lt;/DisplayText&gt;&lt;record&gt;&lt;rec-number&gt;578&lt;/rec-number&gt;&lt;foreign-keys&gt;&lt;key app="EN" db-id="rfftxfrp5xxvp1eedz6vpfs7t95sssfzz5pf" timestamp="1525531346"&gt;578&lt;/key&gt;&lt;/foreign-keys&gt;&lt;ref-type name="Book Section"&gt;5&lt;/ref-type&gt;&lt;contributors&gt;&lt;authors&gt;&lt;author&gt;Lowry, L. F.&lt;/author&gt;&lt;/authors&gt;&lt;/contributors&gt;&lt;titles&gt;&lt;title&gt;Foods and Feeding Ecology&lt;/title&gt;&lt;secondary-title&gt;Burns J. J. et al. The bowhead whale&lt;/secondary-title&gt;&lt;/titles&gt;&lt;pages&gt;201-238&lt;/pages&gt;&lt;number&gt;2&lt;/number&gt;&lt;dates&gt;&lt;year&gt;1993&lt;/year&gt;&lt;/dates&gt;&lt;publisher&gt;Society for Marine Mammalogy&lt;/publisher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7" w:tooltip="Lowry, 1993 #57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owry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5F3DBA18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6655D6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n whale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(Balaenoptera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ys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7F199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valfjordur, Icelan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C41F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7C64B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2 / 6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0D09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.3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BE2FD5" w14:textId="776C42DA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adove&lt;/Author&gt;&lt;Year&gt;1990&lt;/Year&gt;&lt;RecNum&gt;235&lt;/RecNum&gt;&lt;DisplayText&gt;(Sadove and Morreale, 1990)&lt;/DisplayText&gt;&lt;record&gt;&lt;rec-number&gt;235&lt;/rec-number&gt;&lt;foreign-keys&gt;&lt;key app="EN" db-id="rfftxfrp5xxvp1eedz6vpfs7t95sssfzz5pf" timestamp="1518622123"&gt;235&lt;/key&gt;&lt;/foreign-keys&gt;&lt;ref-type name="Conference Paper"&gt;47&lt;/ref-type&gt;&lt;contributors&gt;&lt;authors&gt;&lt;author&gt;Sadove, S. S.&lt;/author&gt;&lt;author&gt;Morreale, S. J.&lt;/author&gt;&lt;/authors&gt;&lt;/contributors&gt;&lt;titles&gt;&lt;title&gt;Marine mammal and sea turtle encounters with marine debris in the New York Bight and the northeast Atlantic&lt;/title&gt;&lt;secondary-title&gt;The Second International Conference on Marine Debris&lt;/secondary-title&gt;&lt;/titles&gt;&lt;pages&gt;2-7&lt;/pages&gt;&lt;dates&gt;&lt;year&gt;1990&lt;/year&gt;&lt;/dates&gt;&lt;pub-location&gt;Honolulu&lt;/pub-location&gt;&lt;urls&gt;&lt;related-urls&gt;&lt;url&gt;https://swfsc.noaa.gov/publications/TM/SWFSC/NOAA-TM-NMFS-SWFSC-154_P562.PDF&lt;/url&gt;&lt;/related-urls&gt;&lt;/urls&gt;&lt;custom3&gt;Distribution&lt;/custom3&gt;&lt;custom4&gt;Impact&lt;/custom4&gt;&lt;custom6&gt;Crosscutting&lt;/custom6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7" w:tooltip="Sadove, 1990 #23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adove and Morrea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751EA6FC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192201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perm whale (</w:t>
            </w:r>
            <w:r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Physeter</w:t>
            </w:r>
            <w:r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br/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icroceph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3A60C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etween Iceland and Greenland, 62-67˚N 24-30˚W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A0432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-</w:t>
            </w: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br/>
              <w:t>1981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3E2A1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E1307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&lt;10%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0CE79F" w14:textId="6605DC95" w:rsidR="009F3679" w:rsidRPr="009F3679" w:rsidRDefault="0011027B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Martin&lt;/Author&gt;&lt;Year&gt;1986&lt;/Year&gt;&lt;RecNum&gt;369&lt;/RecNum&gt;&lt;DisplayText&gt;(Martin and Clarke, 1986)&lt;/DisplayText&gt;&lt;record&gt;&lt;rec-number&gt;369&lt;/rec-number&gt;&lt;foreign-keys&gt;&lt;key app="EN" db-id="rfftxfrp5xxvp1eedz6vpfs7t95sssfzz5pf" timestamp="1519212497"&gt;369&lt;/key&gt;&lt;/foreign-keys&gt;&lt;ref-type name="Journal Article"&gt;17&lt;/ref-type&gt;&lt;contributors&gt;&lt;authors&gt;&lt;author&gt;Martin, A. R.&lt;/author&gt;&lt;author&gt;Clarke, M. R.&lt;/author&gt;&lt;/authors&gt;&lt;/contributors&gt;&lt;titles&gt;&lt;title&gt;The Diet of Sperm Whales (Physeter Macrocephalus) Captured Between Iceland and Greenland&lt;/title&gt;&lt;secondary-title&gt;Journal of the Marine Biological Association of the United Kingdom&lt;/secondary-title&gt;&lt;/titles&gt;&lt;periodical&gt;&lt;full-title&gt;Journal of the Marine Biological Association of the United Kingdom&lt;/full-title&gt;&lt;/periodical&gt;&lt;volume&gt;66&lt;/volume&gt;&lt;number&gt;04&lt;/number&gt;&lt;section&gt;779&lt;/section&gt;&lt;dates&gt;&lt;year&gt;1986&lt;/year&gt;&lt;/dates&gt;&lt;isbn&gt;0025-3154&amp;#xD;1469-7769&lt;/isbn&gt;&lt;urls&gt;&lt;/urls&gt;&lt;custom4&gt;Impact&lt;/custom4&gt;&lt;custom7&gt;Greenland Iceland&lt;/custom7&gt;&lt;electronic-resource-num&gt;10.1017/s0025315400048426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3" w:tooltip="Martin, 1986 #36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Martin and Clarke, 198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F3679" w:rsidRPr="009F3679" w14:paraId="73397AF1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vAlign w:val="center"/>
            <w:hideMark/>
          </w:tcPr>
          <w:p w14:paraId="33F904CA" w14:textId="284FE785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ish an</w:t>
            </w:r>
            <w:r w:rsidR="001D6E01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d</w:t>
            </w: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 xml:space="preserve"> invertebrates</w:t>
            </w:r>
          </w:p>
        </w:tc>
      </w:tr>
      <w:tr w:rsidR="00614C98" w:rsidRPr="009F3679" w14:paraId="672E5A2D" w14:textId="77777777" w:rsidTr="009F3679">
        <w:trPr>
          <w:trHeight w:val="510"/>
        </w:trPr>
        <w:tc>
          <w:tcPr>
            <w:tcW w:w="1555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2E6D47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Greenland s</w:t>
            </w:r>
            <w:r w:rsid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hark </w:t>
            </w:r>
            <w:r w:rsidR="009F3679" w:rsidRPr="009F367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Somniosus 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icrocephal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33534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outh Greenland, 59-76˚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CE1D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08F55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F77963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.3% (fishing gear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F885B5" w14:textId="7F741E5E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Nielsen&lt;/Author&gt;&lt;Year&gt;2013&lt;/Year&gt;&lt;RecNum&gt;367&lt;/RecNum&gt;&lt;DisplayText&gt;(Nielsen et al., 2013)&lt;/DisplayText&gt;&lt;record&gt;&lt;rec-number&gt;367&lt;/rec-number&gt;&lt;foreign-keys&gt;&lt;key app="EN" db-id="rfftxfrp5xxvp1eedz6vpfs7t95sssfzz5pf" timestamp="1519212497"&gt;367&lt;/key&gt;&lt;/foreign-keys&gt;&lt;ref-type name="Journal Article"&gt;17&lt;/ref-type&gt;&lt;contributors&gt;&lt;authors&gt;&lt;author&gt;Nielsen, J.&lt;/author&gt;&lt;author&gt;Hedeholm, R. B.&lt;/author&gt;&lt;author&gt;Simon, M.&lt;/author&gt;&lt;author&gt;Steffensen, J. F.&lt;/author&gt;&lt;/authors&gt;&lt;/contributors&gt;&lt;titles&gt;&lt;title&gt;Distribution and feeding ecology of the Greenland shark (Somniosus microcephalus) in Greenland waters&lt;/title&gt;&lt;secondary-title&gt;Polar Biology&lt;/secondary-title&gt;&lt;/titles&gt;&lt;periodical&gt;&lt;full-title&gt;Polar Biology&lt;/full-title&gt;&lt;/periodical&gt;&lt;pages&gt;37-46&lt;/pages&gt;&lt;volume&gt;37&lt;/volume&gt;&lt;number&gt;1&lt;/number&gt;&lt;section&gt;37&lt;/section&gt;&lt;dates&gt;&lt;year&gt;2013&lt;/year&gt;&lt;/dates&gt;&lt;isbn&gt;0722-4060&amp;#xD;1432-2056&lt;/isbn&gt;&lt;urls&gt;&lt;/urls&gt;&lt;custom4&gt;Impact&lt;/custom4&gt;&lt;custom7&gt;Greenland&lt;/custom7&gt;&lt;electronic-resource-num&gt;10.1007/s00300-013-1408-3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9" w:tooltip="Nielsen, 2013 #36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Nielsen et al.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11E8B66" w14:textId="77777777" w:rsidTr="009F3679">
        <w:trPr>
          <w:trHeight w:val="765"/>
        </w:trPr>
        <w:tc>
          <w:tcPr>
            <w:tcW w:w="155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465FF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D5F7A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49AD2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8-200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4396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AB6A27" w14:textId="78E3FF60" w:rsidR="009F3679" w:rsidRPr="009F3679" w:rsidRDefault="009F3679" w:rsidP="00E71D9E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% (a piece of metal and fishing line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4416B" w14:textId="4A71B59F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eclerc&lt;/Author&gt;&lt;Year&gt;2012&lt;/Year&gt;&lt;RecNum&gt;372&lt;/RecNum&gt;&lt;DisplayText&gt;(Leclerc et al., 2012)&lt;/DisplayText&gt;&lt;record&gt;&lt;rec-number&gt;372&lt;/rec-number&gt;&lt;foreign-keys&gt;&lt;key app="EN" db-id="rfftxfrp5xxvp1eedz6vpfs7t95sssfzz5pf" timestamp="1519212497"&gt;372&lt;/key&gt;&lt;/foreign-keys&gt;&lt;ref-type name="Journal Article"&gt;17&lt;/ref-type&gt;&lt;contributors&gt;&lt;authors&gt;&lt;author&gt;Leclerc, L.-M. E.&lt;/author&gt;&lt;author&gt;Lydersen, C.&lt;/author&gt;&lt;author&gt;Haug, T.&lt;/author&gt;&lt;author&gt;Bachmann, L.&lt;/author&gt;&lt;author&gt;Fisk, A. T.&lt;/author&gt;&lt;author&gt;Kovacs, K. M.&lt;/author&gt;&lt;/authors&gt;&lt;/contributors&gt;&lt;titles&gt;&lt;title&gt;A missing piece in the Arctic food web puzzle? Stomach contents of Greenland sharks sampled in Svalbard, Norway&lt;/title&gt;&lt;secondary-title&gt;Polar Biology&lt;/secondary-title&gt;&lt;/titles&gt;&lt;periodical&gt;&lt;full-title&gt;Polar Biology&lt;/full-title&gt;&lt;/periodical&gt;&lt;pages&gt;1197-1208&lt;/pages&gt;&lt;volume&gt;35&lt;/volume&gt;&lt;number&gt;8&lt;/number&gt;&lt;section&gt;1197&lt;/section&gt;&lt;dates&gt;&lt;year&gt;2012&lt;/year&gt;&lt;/dates&gt;&lt;isbn&gt;0722-4060&amp;#xD;1432-2056&lt;/isbn&gt;&lt;urls&gt;&lt;/urls&gt;&lt;custom4&gt;Impact&lt;/custom4&gt;&lt;custom7&gt;Norway&lt;/custom7&gt;&lt;electronic-resource-num&gt;https://doi.org/10.1007/s00300-012-1166-7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6" w:tooltip="Leclerc, 2012 #37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eclerc et al.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596CF114" w14:textId="77777777" w:rsidTr="009F3679">
        <w:trPr>
          <w:trHeight w:val="51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D6A69D" w14:textId="77777777" w:rsidR="009F3679" w:rsidRPr="00614C98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ull-rout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 xml:space="preserve">Myoxocephalus </w:t>
            </w:r>
            <w:r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scorpi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2B7B8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EC9C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6009D8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669DE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C47944" w14:textId="46CFBEB1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46BAAA6" w14:textId="77777777" w:rsidTr="009F3679">
        <w:trPr>
          <w:trHeight w:val="25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698221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</w:t>
            </w:r>
            <w:r w:rsidRPr="00614C98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ommon seasnail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Liparis liparis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B1FB1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FB5A2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BF7DF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02BBF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B0F03" w14:textId="4FD22670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0D3E5F24" w14:textId="77777777" w:rsidTr="009F3679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E83DC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cod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Gadus morhua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957BCC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olvær, Lofoten and Varangerfjorder, Northern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BAF1BE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8B514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44 / 0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79CCD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74AD3" w14:textId="2F937C0B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råte&lt;/Author&gt;&lt;Year&gt;2016&lt;/Year&gt;&lt;RecNum&gt;383&lt;/RecNum&gt;&lt;DisplayText&gt;(Bråte et al., 2016)&lt;/DisplayText&gt;&lt;record&gt;&lt;rec-number&gt;383&lt;/rec-number&gt;&lt;foreign-keys&gt;&lt;key app="EN" db-id="rfftxfrp5xxvp1eedz6vpfs7t95sssfzz5pf" timestamp="1519227029"&gt;383&lt;/key&gt;&lt;/foreign-keys&gt;&lt;ref-type name="Journal Article"&gt;17&lt;/ref-type&gt;&lt;contributors&gt;&lt;authors&gt;&lt;author&gt;Bråte, I. L. N.&lt;/author&gt;&lt;author&gt;Eidsvoll, D. P.&lt;/author&gt;&lt;author&gt;Steindal, C. C.&lt;/author&gt;&lt;author&gt;Thomas, K. V.&lt;/author&gt;&lt;/authors&gt;&lt;/contributors&gt;&lt;auth-address&gt;Norwegian Institute for Water Research (NIVA), Gaustadalleen 21, NO-0349 Oslo, Norway. Electronic address: iln@niva.no.&amp;#xD;Norwegian Institute for Water Research (NIVA), Gaustadalleen 21, NO-0349 Oslo, Norway. Electronic address: dei@niva.no.&amp;#xD;Museum of Cultural History, University of Oslo, Huk Aveny 35, 0287 Oslo, Norway. Electronic address: c.c.steindal@khm.uio.no.&amp;#xD;Norwegian Institute for Water Research (NIVA), Gaustadalleen 21, NO-0349 Oslo, Norway. Electronic address: kth@niva.no.&lt;/auth-address&gt;&lt;titles&gt;&lt;title&gt;Plastic ingestion by Atlantic cod (Gadus morhua) from the Norwegian coast&lt;/title&gt;&lt;secondary-title&gt;Mar Pollut Bull&lt;/secondary-title&gt;&lt;/titles&gt;&lt;periodical&gt;&lt;full-title&gt;Mar Pollut Bull&lt;/full-title&gt;&lt;/periodical&gt;&lt;pages&gt;105-110&lt;/pages&gt;&lt;volume&gt;112&lt;/volume&gt;&lt;number&gt;1-2&lt;/number&gt;&lt;edition&gt;2016/08/20&lt;/edition&gt;&lt;dates&gt;&lt;year&gt;2016&lt;/year&gt;&lt;pub-dates&gt;&lt;date&gt;Nov 15&lt;/date&gt;&lt;/pub-dates&gt;&lt;/dates&gt;&lt;isbn&gt;1879-3363 (Electronic)&amp;#xD;0025-326X (Linking)&lt;/isbn&gt;&lt;accession-num&gt;27539631&lt;/accession-num&gt;&lt;urls&gt;&lt;related-urls&gt;&lt;url&gt;https://www.ncbi.nlm.nih.gov/pubmed/27539631&lt;/url&gt;&lt;/related-urls&gt;&lt;/urls&gt;&lt;custom4&gt;Impact&lt;/custom4&gt;&lt;custom7&gt;Norway&lt;/custom7&gt;&lt;electronic-resource-num&gt;10.1016/j.marpolbul.2016.08.03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15" w:tooltip="Bråte, 2016 #38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råte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14:paraId="5FC9D15B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7502C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cod </w:t>
            </w:r>
            <w:r w:rsidRPr="009B5C01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Gadus morhua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F96D82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EAD199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7784F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35D6C5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7D1CE1" w14:textId="673F4227" w:rsidR="009B5C01" w:rsidRPr="009B5C01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</w:tr>
      <w:tr w:rsidR="009B5C01" w14:paraId="5D27BA3F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71864B" w14:textId="704D10E4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Atlantic wolfish 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Anarhichas lupu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39DD37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E84505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ACB9F1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662652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D8F47A" w14:textId="2BFCD5BD" w:rsidR="009B5C01" w:rsidRPr="009B5C01" w:rsidRDefault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14:paraId="56BC69ED" w14:textId="77777777" w:rsidTr="009B5C01">
        <w:trPr>
          <w:trHeight w:val="102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20D921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cod</w:t>
            </w:r>
          </w:p>
          <w:p w14:paraId="7F36A372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Boreogadus saida</w:t>
            </w: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295229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41D193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11D6C8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2 / 2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69A374" w14:textId="578DDB56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8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B06917" w14:textId="75A6CDFA" w:rsidR="009B5C01" w:rsidRPr="009B5C01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ühn&lt;/Author&gt;&lt;Year&gt;2018&lt;/Year&gt;&lt;RecNum&gt;477&lt;/RecNum&gt;&lt;DisplayText&gt;(Kühn et al., 2018)&lt;/DisplayText&gt;&lt;record&gt;&lt;rec-number&gt;477&lt;/rec-number&gt;&lt;foreign-keys&gt;&lt;key app="EN" db-id="rfftxfrp5xxvp1eedz6vpfs7t95sssfzz5pf" timestamp="1525350359"&gt;477&lt;/key&gt;&lt;/foreign-keys&gt;&lt;ref-type name="Journal Article"&gt;17&lt;/ref-type&gt;&lt;contributors&gt;&lt;authors&gt;&lt;author&gt;Kühn, Susanne&lt;/author&gt;&lt;author&gt;Schaafsma, Fokje L.&lt;/author&gt;&lt;author&gt;van Werven, Bernike&lt;/author&gt;&lt;author&gt;Flores, Hauke&lt;/author&gt;&lt;author&gt;Bergmann, Melanie&lt;/author&gt;&lt;author&gt;Egelkraut-Holtus, Marion&lt;/author&gt;&lt;author&gt;Tekman, Mine B.&lt;/author&gt;&lt;author&gt;van Franeker, Jan A.&lt;/author&gt;&lt;/authors&gt;&lt;/contributors&gt;&lt;titles&gt;&lt;title&gt;Plastic ingestion by juvenile polar cod (Boreogadus saida) in the Arctic Ocean&lt;/title&gt;&lt;secondary-title&gt;Polar Biology&lt;/secondary-title&gt;&lt;/titles&gt;&lt;periodical&gt;&lt;full-title&gt;Polar Biology&lt;/full-title&gt;&lt;/periodical&gt;&lt;dates&gt;&lt;year&gt;2018&lt;/year&gt;&lt;/dates&gt;&lt;isbn&gt;0722-4060&amp;#xD;1432-2056&lt;/isbn&gt;&lt;urls&gt;&lt;/urls&gt;&lt;electronic-resource-num&gt;https://doi.org/10.1007/s00300-018-2283-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3" w:tooltip="Kühn, 2018 #4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ühn et al.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4F5F0BD7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49D6E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Iceland cockle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Clinocardium </w:t>
            </w:r>
            <w:r w:rsidR="009F3679"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iliatum</w:t>
            </w:r>
            <w:r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84506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,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6CDCA3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90A99" w14:textId="1F7D98F4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F8379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 (only fiber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99BE9" w14:textId="742C2E34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6581246B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561AEA" w14:textId="77777777" w:rsidR="009F3679" w:rsidRPr="009F3679" w:rsidRDefault="00614C98" w:rsidP="00614C9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lue mussel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Mytilus edulis</w:t>
            </w:r>
            <w:r w:rsidRPr="00614C98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533462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valbard, Norway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D8857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5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44B4B" w14:textId="30619DE9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96659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90% or 9.5 item/individual (only fibers)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81F9A" w14:textId="646D7681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6&lt;/Year&gt;&lt;RecNum&gt;400&lt;/RecNum&gt;&lt;DisplayText&gt;(Sundet et al., 2016)&lt;/DisplayText&gt;&lt;record&gt;&lt;rec-number&gt;400&lt;/rec-number&gt;&lt;foreign-keys&gt;&lt;key app="EN" db-id="rfftxfrp5xxvp1eedz6vpfs7t95sssfzz5pf" timestamp="1520863731"&gt;400&lt;/key&gt;&lt;/foreign-keys&gt;&lt;ref-type name="Report"&gt;27&lt;/ref-type&gt;&lt;contributors&gt;&lt;authors&gt;&lt;author&gt;Sundet, J. H.&lt;/author&gt;&lt;author&gt;Herzke, D.&lt;/author&gt;&lt;author&gt;Jenssen, M.&lt;/author&gt;&lt;/authors&gt;&lt;/contributors&gt;&lt;titles&gt;&lt;title&gt;Forekomst og kilder av mikroplastikk i sediment, og konsekvenser for bunnlevende fisk og evertebrater på Svalbard.&lt;/title&gt;&lt;secondary-title&gt;Sluttrapport&lt;/secondary-title&gt;&lt;/titles&gt;&lt;pages&gt;13&lt;/pages&gt;&lt;dates&gt;&lt;year&gt;2016&lt;/year&gt;&lt;/dates&gt;&lt;pub-location&gt;Norway&lt;/pub-location&gt;&lt;publisher&gt;Svalbards Miljøvernfond&lt;/publisher&gt;&lt;urls&gt;&lt;/urls&gt;&lt;custom3&gt;Distribution&lt;/custom3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3" w:tooltip="Sundet, 2016 #40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 et al., 201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3FFCC095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F1608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now crab 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Chionoecetes</w:t>
            </w:r>
            <w:r w:rsidR="009F3679" w:rsidRPr="009F3679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br/>
              <w:t>opilio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DCFFBC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arents Sea 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B8612" w14:textId="457F9FAD" w:rsidR="009F3679" w:rsidRPr="009F3679" w:rsidRDefault="009B5C01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  <w:r w:rsidR="009F3679"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6331EA" w14:textId="2BF3C23F" w:rsidR="009F3679" w:rsidRPr="009F3679" w:rsidRDefault="009B5C01" w:rsidP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7E9B8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214264" w14:textId="4379F2BB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undet&lt;/Author&gt;&lt;Year&gt;2014&lt;/Year&gt;&lt;RecNum&gt;478&lt;/RecNum&gt;&lt;Suffix&gt; unpub.&lt;/Suffix&gt;&lt;DisplayText&gt;(Sundet, 2014 unpub.)&lt;/DisplayText&gt;&lt;record&gt;&lt;rec-number&gt;478&lt;/rec-number&gt;&lt;foreign-keys&gt;&lt;key app="EN" db-id="rfftxfrp5xxvp1eedz6vpfs7t95sssfzz5pf" timestamp="1525352882"&gt;478&lt;/key&gt;&lt;/foreign-keys&gt;&lt;ref-type name="Conference Paper"&gt;47&lt;/ref-type&gt;&lt;contributors&gt;&lt;authors&gt;&lt;author&gt;Sundet, J. H.&lt;/author&gt;&lt;/authors&gt;&lt;/contributors&gt;&lt;titles&gt;&lt;title&gt;The snow crab (Chionoecetes opilio) in the Barents Sea (the lecture held at the workshop on red king- and snow crab, Tromsø, 2014)&lt;/title&gt;&lt;secondary-title&gt;Workshop on king- and snow crabs in the Barents Sea&lt;/secondary-title&gt;&lt;/titles&gt;&lt;pages&gt;52-53&lt;/pages&gt;&lt;dates&gt;&lt;year&gt;2014&lt;/year&gt;&lt;pub-dates&gt;&lt;date&gt;11-12 March&lt;/date&gt;&lt;/pub-dates&gt;&lt;/dates&gt;&lt;pub-location&gt;Tromsø&lt;/pub-location&gt;&lt;urls&gt;&lt;/urls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2" w:tooltip="Sundet, 2014 #478" w:history="1">
              <w:r w:rsidR="00E71D9E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undet, 2014 unpub.</w:t>
              </w:r>
            </w:hyperlink>
            <w:r w:rsid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A54E0A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Hallanger&lt;/Author&gt;&lt;Year&gt;2018&lt;/Year&gt;&lt;RecNum&gt;382&lt;/RecNum&gt;&lt;DisplayText&gt;(Hallanger and Gabrielsen, 2018)&lt;/DisplayText&gt;&lt;record&gt;&lt;rec-number&gt;382&lt;/rec-number&gt;&lt;foreign-keys&gt;&lt;key app="EN" db-id="rfftxfrp5xxvp1eedz6vpfs7t95sssfzz5pf" timestamp="1519225503"&gt;382&lt;/key&gt;&lt;/foreign-keys&gt;&lt;ref-type name="Report"&gt;27&lt;/ref-type&gt;&lt;contributors&gt;&lt;authors&gt;&lt;author&gt;Hallanger, I. G.&lt;/author&gt;&lt;author&gt;Gabrielsen, G. W.&lt;/author&gt;&lt;/authors&gt;&lt;tertiary-authors&gt;&lt;author&gt;Norwegian Polar Institute&lt;/author&gt;&lt;/tertiary-authors&gt;&lt;/contributors&gt;&lt;titles&gt;&lt;title&gt;Plastic in the European Arctic&lt;/title&gt;&lt;secondary-title&gt;NPI Kortrapport/Brief Report&lt;/secondary-title&gt;&lt;alt-title&gt;Kortrapport/Brief Report no. 045&lt;/alt-title&gt;&lt;/titles&gt;&lt;pages&gt;28&lt;/pages&gt;&lt;volume&gt;45&lt;/volume&gt;&lt;dates&gt;&lt;year&gt;2018&lt;/year&gt;&lt;/dates&gt;&lt;pub-location&gt;Tromsø&lt;/pub-location&gt;&lt;publisher&gt;Norwegian Polar Institute&lt;/publisher&gt;&lt;urls&gt;&lt;/urls&gt;&lt;custom3&gt;Distribution&lt;/custom3&gt;&lt;custom4&gt;Impact&lt;/custom4&gt;&lt;custom6&gt;Crosscutting&lt;/custom6&gt;&lt;custom7&gt;Norway 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3" w:tooltip="Hallanger, 2018 #382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Hallanger and Gabrielsen, 2018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F3679" w:rsidRPr="009F3679" w14:paraId="46E2B461" w14:textId="77777777" w:rsidTr="009F3679">
        <w:trPr>
          <w:trHeight w:val="255"/>
        </w:trPr>
        <w:tc>
          <w:tcPr>
            <w:tcW w:w="10485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vAlign w:val="center"/>
            <w:hideMark/>
          </w:tcPr>
          <w:p w14:paraId="5E74EE31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nnipeds</w:t>
            </w:r>
          </w:p>
        </w:tc>
      </w:tr>
      <w:tr w:rsidR="00614C98" w:rsidRPr="009F3679" w14:paraId="7F308D08" w14:textId="77777777" w:rsidTr="009F3679">
        <w:trPr>
          <w:trHeight w:val="510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2EBA45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inged seals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oca hispida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C920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6BE446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14352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5 / 0 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07E3A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73DF5" w14:textId="0C1721C7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14C98" w:rsidRPr="009F3679" w14:paraId="0F92AD98" w14:textId="77777777" w:rsidTr="009F3679">
        <w:trPr>
          <w:trHeight w:val="765"/>
        </w:trPr>
        <w:tc>
          <w:tcPr>
            <w:tcW w:w="155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F727C" w14:textId="77777777" w:rsidR="009F3679" w:rsidRPr="009F3679" w:rsidRDefault="00614C98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lastRenderedPageBreak/>
              <w:t xml:space="preserve">Bearded seals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</w:t>
            </w:r>
            <w:r w:rsidR="009F3679"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Erignathus barbatus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F7ABED" w14:textId="77777777" w:rsidR="009F3679" w:rsidRPr="009F3679" w:rsidRDefault="009F3679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, Svalbar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B9BBB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23FDC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 / 0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B89630" w14:textId="77777777" w:rsidR="009F3679" w:rsidRPr="009F3679" w:rsidRDefault="009F3679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F367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%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66A347" w14:textId="1D99138D" w:rsidR="009F3679" w:rsidRPr="009F3679" w:rsidRDefault="001D6E01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Lydersen&lt;/Author&gt;&lt;Year&gt;1989&lt;/Year&gt;&lt;RecNum&gt;373&lt;/RecNum&gt;&lt;DisplayText&gt;(Lydersen et al., 1989)&lt;/DisplayText&gt;&lt;record&gt;&lt;rec-number&gt;373&lt;/rec-number&gt;&lt;foreign-keys&gt;&lt;key app="EN" db-id="rfftxfrp5xxvp1eedz6vpfs7t95sssfzz5pf" timestamp="1519212497"&gt;373&lt;/key&gt;&lt;/foreign-keys&gt;&lt;ref-type name="Journal Article"&gt;17&lt;/ref-type&gt;&lt;contributors&gt;&lt;authors&gt;&lt;author&gt;Lydersen, C.&lt;/author&gt;&lt;author&gt;Gjertz, I.&lt;/author&gt;&lt;author&gt;Weslawski, J. M.&lt;/author&gt;&lt;/authors&gt;&lt;/contributors&gt;&lt;titles&gt;&lt;title&gt;Stomach contents of autumn-feeding marine vertebrates from Hornsund, Svalbard&lt;/title&gt;&lt;secondary-title&gt;Polar Record&lt;/secondary-title&gt;&lt;/titles&gt;&lt;periodical&gt;&lt;full-title&gt;Polar Record&lt;/full-title&gt;&lt;/periodical&gt;&lt;volume&gt;25&lt;/volume&gt;&lt;number&gt;153&lt;/number&gt;&lt;section&gt;107&lt;/section&gt;&lt;dates&gt;&lt;year&gt;1989&lt;/year&gt;&lt;/dates&gt;&lt;isbn&gt;0032-2474&amp;#xD;1475-3057&lt;/isbn&gt;&lt;urls&gt;&lt;/urls&gt;&lt;custom4&gt;Impact&lt;/custom4&gt;&lt;custom7&gt;Norway&lt;/custom7&gt;&lt;electronic-resource-num&gt;10.1017/s0032247400010408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9" w:tooltip="Lydersen, 1989 #37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Lydersen et al., 198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091A48AF" w14:textId="77777777" w:rsidR="009F3679" w:rsidRDefault="009F3679" w:rsidP="00102222"/>
    <w:p w14:paraId="50631859" w14:textId="77777777" w:rsidR="009F3679" w:rsidRDefault="009F3679" w:rsidP="00102222"/>
    <w:p w14:paraId="04A9DFB5" w14:textId="77777777" w:rsidR="009F3679" w:rsidRDefault="009F3679" w:rsidP="00102222"/>
    <w:p w14:paraId="03F7E046" w14:textId="77777777" w:rsidR="009F3679" w:rsidRDefault="009F3679" w:rsidP="00102222"/>
    <w:p w14:paraId="576395C6" w14:textId="77777777" w:rsidR="009F3679" w:rsidRDefault="009F3679" w:rsidP="00102222"/>
    <w:p w14:paraId="2275BD8D" w14:textId="77777777" w:rsidR="009F3679" w:rsidRDefault="009F3679" w:rsidP="00102222"/>
    <w:p w14:paraId="19F57DED" w14:textId="55B79C59" w:rsidR="00C56F35" w:rsidRPr="00E07F63" w:rsidRDefault="00C56F35" w:rsidP="0016452D">
      <w:pPr>
        <w:jc w:val="center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Table </w:t>
      </w:r>
      <w:r w:rsidR="00C24A94">
        <w:rPr>
          <w:rFonts w:ascii="Times New Roman" w:hAnsi="Times New Roman"/>
          <w:b/>
        </w:rPr>
        <w:t>3.4</w:t>
      </w:r>
      <w:r w:rsidRPr="00E07F63">
        <w:rPr>
          <w:rFonts w:ascii="Times New Roman" w:hAnsi="Times New Roman"/>
          <w:b/>
        </w:rPr>
        <w:t xml:space="preserve">. </w:t>
      </w:r>
      <w:r>
        <w:rPr>
          <w:rFonts w:ascii="Times New Roman" w:hAnsi="Times New Roman"/>
          <w:b/>
        </w:rPr>
        <w:t>Entanglements of biota in plastic debris</w:t>
      </w:r>
      <w:r w:rsidR="009F3679">
        <w:rPr>
          <w:rFonts w:ascii="Times New Roman" w:hAnsi="Times New Roman"/>
          <w:b/>
        </w:rPr>
        <w:t xml:space="preserve"> in the Arctic</w:t>
      </w:r>
    </w:p>
    <w:tbl>
      <w:tblPr>
        <w:tblW w:w="10622" w:type="dxa"/>
        <w:tblLook w:val="04A0" w:firstRow="1" w:lastRow="0" w:firstColumn="1" w:lastColumn="0" w:noHBand="0" w:noVBand="1"/>
      </w:tblPr>
      <w:tblGrid>
        <w:gridCol w:w="1424"/>
        <w:gridCol w:w="1827"/>
        <w:gridCol w:w="1121"/>
        <w:gridCol w:w="992"/>
        <w:gridCol w:w="1572"/>
        <w:gridCol w:w="1546"/>
        <w:gridCol w:w="2140"/>
      </w:tblGrid>
      <w:tr w:rsidR="00C56F35" w:rsidRPr="00C56F35" w14:paraId="104203B1" w14:textId="77777777" w:rsidTr="00753B00">
        <w:trPr>
          <w:trHeight w:val="525"/>
          <w:tblHeader/>
        </w:trPr>
        <w:tc>
          <w:tcPr>
            <w:tcW w:w="142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ECAD4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ecies</w:t>
            </w:r>
          </w:p>
        </w:tc>
        <w:tc>
          <w:tcPr>
            <w:tcW w:w="1827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1A318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Location</w:t>
            </w:r>
          </w:p>
        </w:tc>
        <w:tc>
          <w:tcPr>
            <w:tcW w:w="112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A78B5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Year of study</w:t>
            </w:r>
          </w:p>
        </w:tc>
        <w:tc>
          <w:tcPr>
            <w:tcW w:w="99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1578F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ample size (n)</w:t>
            </w:r>
          </w:p>
        </w:tc>
        <w:tc>
          <w:tcPr>
            <w:tcW w:w="1572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CD9070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Number entangled (n)</w:t>
            </w:r>
          </w:p>
        </w:tc>
        <w:tc>
          <w:tcPr>
            <w:tcW w:w="1546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2AFF3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ercent entangled (%)</w:t>
            </w:r>
          </w:p>
        </w:tc>
        <w:tc>
          <w:tcPr>
            <w:tcW w:w="214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8CD7DD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References</w:t>
            </w:r>
          </w:p>
        </w:tc>
      </w:tr>
      <w:tr w:rsidR="00C56F35" w:rsidRPr="00C56F35" w14:paraId="0A0AFB87" w14:textId="77777777" w:rsidTr="00C56F35">
        <w:trPr>
          <w:trHeight w:val="255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4F945EF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Pinnipeds</w:t>
            </w:r>
          </w:p>
        </w:tc>
      </w:tr>
      <w:tr w:rsidR="00C56F35" w:rsidRPr="00C56F35" w14:paraId="6F92E3B2" w14:textId="77777777" w:rsidTr="00B320BF">
        <w:trPr>
          <w:trHeight w:val="103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601174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rn Fur Seals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allorhinus ursin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8A7DD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and Northern North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952E7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7-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E468D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578D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 (13 dea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1AE13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3E215E" w14:textId="5A97517C" w:rsidR="00C56F35" w:rsidRPr="00C56F35" w:rsidRDefault="001929DA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cordino&lt;/Author&gt;&lt;Year&gt;1985&lt;/Year&gt;&lt;RecNum&gt;359&lt;/RecNum&gt;&lt;DisplayText&gt;(Scordino, 1985)&lt;/DisplayText&gt;&lt;record&gt;&lt;rec-number&gt;359&lt;/rec-number&gt;&lt;foreign-keys&gt;&lt;key app="EN" db-id="rfftxfrp5xxvp1eedz6vpfs7t95sssfzz5pf" timestamp="1519212496"&gt;359&lt;/key&gt;&lt;/foreign-keys&gt;&lt;ref-type name="Journal Article"&gt;17&lt;/ref-type&gt;&lt;contributors&gt;&lt;authors&gt;&lt;author&gt;Scordino, J.&lt;/author&gt;&lt;/authors&gt;&lt;/contributors&gt;&lt;titles&gt;&lt;title&gt;Studies on fur seal entanglement, 1981-1984, St. Paul Island, Alaska&lt;/title&gt;&lt;/titles&gt;&lt;dates&gt;&lt;year&gt;1985&lt;/year&gt;&lt;/dates&gt;&lt;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8" w:tooltip="Scordino, 1985 #35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cordino, 1985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  <w:r w:rsidR="00C56F35"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and data of National Marine Mammal Laboratory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09ECBBD3" w14:textId="77777777" w:rsidTr="00B320BF">
        <w:trPr>
          <w:trHeight w:val="52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136079E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CF1E3A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C76B36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8F625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7C920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BA8BE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754BE1" w14:textId="39DC8055" w:rsidR="00C56F35" w:rsidRPr="00C56F35" w:rsidRDefault="00C56F35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Yoshida and Baba 1985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0EE62B82" w14:textId="77777777" w:rsidTr="00B320BF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9EE5342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FD015D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estern and Northern North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A2653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0D1A51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B758E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DBBBEA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4D9DA" w14:textId="1202A2DA" w:rsidR="00C56F35" w:rsidRPr="00C56F35" w:rsidRDefault="00C56F35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Jones and Ferrero 1985 in 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/EndNote&gt;</w:instrTex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="0016546C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 w:rsidR="0016546C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="0016546C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7DBBDB4C" w14:textId="77777777" w:rsidTr="009A7A29">
        <w:trPr>
          <w:trHeight w:val="25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F1FCD41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204D6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ribilof Islands, Eastern Bering Sea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5077DC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2FEF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CC7E4F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166D1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64451B" w14:textId="263708FA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aba&lt;/Author&gt;&lt;Year&gt;1990&lt;/Year&gt;&lt;RecNum&gt;223&lt;/RecNum&gt;&lt;DisplayText&gt;(Baba et al., 1990)&lt;/DisplayText&gt;&lt;record&gt;&lt;rec-number&gt;223&lt;/rec-number&gt;&lt;foreign-keys&gt;&lt;key app="EN" db-id="rfftxfrp5xxvp1eedz6vpfs7t95sssfzz5pf" timestamp="1518622123"&gt;223&lt;/key&gt;&lt;/foreign-keys&gt;&lt;ref-type name="Conference Paper"&gt;47&lt;/ref-type&gt;&lt;contributors&gt;&lt;authors&gt;&lt;author&gt;Baba, N.&lt;/author&gt;&lt;author&gt;Kiyota, M.&lt;/author&gt;&lt;author&gt;Yoshida, K.&lt;/author&gt;&lt;/authors&gt;&lt;/contributors&gt;&lt;titles&gt;&lt;title&gt;Distribution of marine debris and northern fur seals in the Eastern Bering Sea&lt;/title&gt;&lt;secondary-title&gt;The Second International Conference on Marine Debris&lt;/secondary-title&gt;&lt;/titles&gt;&lt;pages&gt;653-664&lt;/pages&gt;&lt;dates&gt;&lt;year&gt;1990&lt;/year&gt;&lt;/dates&gt;&lt;pub-location&gt;Honolulu&lt;/pub-location&gt;&lt;urls&gt;&lt;related-urls&gt;&lt;url&gt;https://swfsc.noaa.gov/publications/TM/SWFSC/NOAA-TM-NMFS-SWFSC-154_P419.PDF&lt;/url&gt;&lt;/related-urls&gt;&lt;/urls&gt;&lt;custom3&gt;Distribution&lt;/custom3&gt;&lt;custom4&gt;Impact&lt;/custom4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" w:tooltip="Baba, 1990 #22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aba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70250B33" w14:textId="77777777" w:rsidTr="009A7A29">
        <w:trPr>
          <w:trHeight w:val="25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AD8DF2F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CF6C931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9142B5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8CE6E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D42009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 (dea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DF474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F7D14B" w14:textId="300BF3B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BF8ED35" w14:textId="77777777" w:rsidTr="009A7A29">
        <w:trPr>
          <w:trHeight w:val="27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2BA560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D744BD6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8E232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7D49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409B0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47471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73BBD0" w14:textId="42109C19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11CC349D" w14:textId="77777777" w:rsidTr="00E71D9E">
        <w:trPr>
          <w:trHeight w:val="25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B0F18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Juvenile Male Northern Fur Seals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allorhinus ursinus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9E55DF" w14:textId="77777777" w:rsidR="009A7A29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(unspecified) Pribilov Islands </w:t>
            </w:r>
          </w:p>
          <w:p w14:paraId="55811881" w14:textId="246EB83A" w:rsidR="009A7A29" w:rsidRPr="00E71D9E" w:rsidRDefault="009A7A29" w:rsidP="009A7A29">
            <w:pPr>
              <w:spacing w:before="0" w:after="0" w:line="240" w:lineRule="auto"/>
              <w:jc w:val="left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/ </w:t>
            </w:r>
          </w:p>
          <w:p w14:paraId="4A2DC73E" w14:textId="5495F5C3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. Paul Island</w:t>
            </w:r>
            <w:r>
              <w:t xml:space="preserve"> </w:t>
            </w:r>
            <w:r w:rsidRPr="009A7A29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ribilov Islands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16625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8845D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FAC55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71877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1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5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75672A3C" w14:textId="162B180C" w:rsidR="009A7A29" w:rsidRPr="00E71D9E" w:rsidRDefault="009A7A29" w:rsidP="00E71D9E">
            <w:pPr>
              <w:spacing w:before="0" w:after="0" w:line="240" w:lineRule="auto"/>
              <w:jc w:val="left"/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</w:pP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begin"/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instrText xml:space="preserve"> ADDIN EN.CITE &lt;EndNote&gt;&lt;Cite&gt;&lt;Author&gt;Merrell&lt;/Author&gt;&lt;Year&gt;1980&lt;/Year&gt;&lt;RecNum&gt;144&lt;/RecNum&gt;&lt;DisplayText&gt;(Merrell, 1980)&lt;/DisplayText&gt;&lt;record&gt;&lt;rec-number&gt;144&lt;/rec-number&gt;&lt;foreign-keys&gt;&lt;key app="EN" db-id="rfftxfrp5xxvp1eedz6vpfs7t95sssfzz5pf" timestamp="1517485787"&gt;144&lt;/key&gt;&lt;/foreign-keys&gt;&lt;ref-type name="Journal Article"&gt;17&lt;/ref-type&gt;&lt;contributors&gt;&lt;authors&gt;&lt;author&gt;Merrell, T.R.&lt;/author&gt;&lt;/authors&gt;&lt;/contributors&gt;&lt;titles&gt;&lt;title&gt;Accumulation of plastic litter on beaches of Amchitka Island, Alaska&lt;/title&gt;&lt;secondary-title&gt;Marine Environmental Research&lt;/secondary-title&gt;&lt;/titles&gt;&lt;periodical&gt;&lt;full-title&gt;Marine Environmental Research&lt;/full-title&gt;&lt;/periodical&gt;&lt;pages&gt;171-184&lt;/pages&gt;&lt;volume&gt;3&lt;/volume&gt;&lt;number&gt;3&lt;/number&gt;&lt;dates&gt;&lt;year&gt;1980&lt;/year&gt;&lt;/dates&gt;&lt;isbn&gt;0141-1136&lt;/isbn&gt;&lt;urls&gt;&lt;/urls&gt;&lt;custom1&gt;Sources&lt;/custom1&gt;&lt;custom3&gt;Distribution&lt;/custom3&gt;&lt;custom6&gt;Crosscutting&lt;/custom6&gt;&lt;custom7&gt;Alaska&lt;/custom7&gt;&lt;electronic-resource-num&gt;https://doi.org/10.1016/0141-1136(80)90025-2&lt;/electronic-resource-num&gt;&lt;/record&gt;&lt;/Cite&gt;&lt;/EndNote&gt;</w:instrText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separate"/>
            </w:r>
            <w:r w:rsidRP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ru-RU" w:eastAsia="en-GB"/>
              </w:rPr>
              <w:t>(</w:t>
            </w:r>
            <w:hyperlink w:anchor="_ENREF_55" w:tooltip="Merrell, 1980 #144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ru-RU" w:eastAsia="en-GB"/>
                </w:rPr>
                <w:t>Merrell, 1980</w:t>
              </w:r>
            </w:hyperlink>
            <w:r w:rsidRPr="00E71D9E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ru-RU" w:eastAsia="en-GB"/>
              </w:rPr>
              <w:t>)</w:t>
            </w:r>
            <w:r w:rsidRPr="00E71D9E">
              <w:rPr>
                <w:rFonts w:ascii="Times New Roman" w:eastAsia="Times New Roman" w:hAnsi="Times New Roman"/>
                <w:color w:val="000000"/>
                <w:sz w:val="20"/>
                <w:szCs w:val="20"/>
                <w:lang w:val="ru-RU" w:eastAsia="en-GB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t xml:space="preserve">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begin"/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separate"/>
            </w:r>
            <w:r w:rsidRPr="00E71D9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ru-RU"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Arial" w:eastAsia="Times New Roman" w:hAnsi="Arial" w:cs="Arial"/>
                  <w:noProof/>
                  <w:sz w:val="20"/>
                  <w:szCs w:val="20"/>
                  <w:lang w:val="ru-RU" w:eastAsia="en-GB"/>
                </w:rPr>
                <w:t>Fowler et al., 1993</w:t>
              </w:r>
            </w:hyperlink>
            <w:r w:rsidRPr="00E71D9E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  <w:lang w:val="ru-RU" w:eastAsia="en-GB"/>
              </w:rPr>
              <w:t>)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val="ru-RU" w:eastAsia="en-GB"/>
              </w:rPr>
              <w:fldChar w:fldCharType="end"/>
            </w:r>
          </w:p>
        </w:tc>
      </w:tr>
      <w:tr w:rsidR="009A7A29" w:rsidRPr="00C56F35" w14:paraId="09664015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0B2567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0A6CD5D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2146A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0FED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C529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7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973AC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41378140" w14:textId="7E2C7433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C686CB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2B51236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7887E60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5242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6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27FE7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5A44C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6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0DFB9C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177A5DAD" w14:textId="39BBE4BD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E6345E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D1EC10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7FDF231E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33B59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188C2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50D8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2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3F23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29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08F23F6" w14:textId="52A23476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6BD6492D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17D3E82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0CD3B7D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F79B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C7CA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B7638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43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722B81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5 / 0.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78FBB832" w14:textId="7D74FA85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7ADB613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6C23CA9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349DD5DE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22818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F4C98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BA1A1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56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6D68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3CE065C9" w14:textId="78B20FF1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7E3688E7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E2EB984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518FC2C9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307DF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5CA074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845F6D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3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DB7E7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7951AEC" w14:textId="36634870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268C9255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D2EF677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5DB1E01C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F8ACF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CEB9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D7934B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11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3A730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64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215A76CE" w14:textId="7CF76B01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6AAF525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9D68404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3593960C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0294A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6D0169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DBC0A2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268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9D62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9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8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53186A35" w14:textId="2430BC38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531AE2C1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F69A56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298BC111" w14:textId="77777777" w:rsidR="009A7A29" w:rsidRPr="00C56F35" w:rsidRDefault="009A7A29" w:rsidP="009A7A2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A6B43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71CB2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8A3FC0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02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C7A46" w14:textId="77777777" w:rsidR="009A7A29" w:rsidRPr="00C56F35" w:rsidRDefault="009A7A29" w:rsidP="009A7A2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0.44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</w:tcPr>
          <w:p w14:paraId="0BABA663" w14:textId="4E3BE329" w:rsidR="009A7A29" w:rsidRPr="00C56F35" w:rsidRDefault="009A7A29" w:rsidP="0025245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A0E8FDB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979E83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4CD9716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A076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BB1A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8BDB7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327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039A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1.55 / </w:t>
            </w:r>
            <w:r w:rsidRPr="00E71D9E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5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B6197F0" w14:textId="47D53991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16858D8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BB18AD7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28427B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t. Paul Island, Pribilof Islands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8B437F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93EAB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D616A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304ADA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6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B477E6" w14:textId="7F6F05F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244086D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B252958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BAFC466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E561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8C24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124AE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F63FF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3BE156" w14:textId="312EE67F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B96DD69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A80F350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00339C7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C487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057192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2D48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009E8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9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F810E" w14:textId="4528A431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0E646D2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5B8F190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3181B25" w14:textId="77777777" w:rsidR="009A7A29" w:rsidRPr="00C56F35" w:rsidRDefault="009A7A2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D641C4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A5E88C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735B9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34E581" w14:textId="77777777" w:rsidR="009A7A29" w:rsidRPr="00C56F35" w:rsidRDefault="009A7A2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563E6" w14:textId="20816862" w:rsidR="009A7A29" w:rsidRPr="00C56F35" w:rsidRDefault="009A7A2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87&lt;/Year&gt;&lt;RecNum&gt;133&lt;/RecNum&gt;&lt;DisplayText&gt;(Fowler, 1987; Fowler et al., 1990)&lt;/DisplayText&gt;&lt;record&gt;&lt;rec-number&gt;133&lt;/rec-number&gt;&lt;foreign-keys&gt;&lt;key app="EN" db-id="rfftxfrp5xxvp1eedz6vpfs7t95sssfzz5pf" timestamp="1517485787"&gt;133&lt;/key&gt;&lt;/foreign-keys&gt;&lt;ref-type name="Journal Article"&gt;17&lt;/ref-type&gt;&lt;contributors&gt;&lt;authors&gt;&lt;author&gt;Fowler, C. W.&lt;/author&gt;&lt;/authors&gt;&lt;/contributors&gt;&lt;titles&gt;&lt;title&gt;Marine debris and northern fur seals: a case study&lt;/title&gt;&lt;secondary-title&gt;Marine Pollution Bulletin&lt;/secondary-title&gt;&lt;/titles&gt;&lt;periodical&gt;&lt;full-title&gt;Marine Pollution Bulletin&lt;/full-title&gt;&lt;/periodical&gt;&lt;pages&gt;326-335&lt;/pages&gt;&lt;volume&gt;18&lt;/volume&gt;&lt;number&gt;6&lt;/number&gt;&lt;dates&gt;&lt;year&gt;1987&lt;/year&gt;&lt;/dates&gt;&lt;isbn&gt;0025-326X&lt;/isbn&gt;&lt;urls&gt;&lt;/urls&gt;&lt;custom4&gt;Impact&lt;/custom4&gt;&lt;custom7&gt;Alaska&lt;/custom7&gt;&lt;electronic-resource-num&gt;https://doi.org/10.1016/S0025-326X(87)80020-6&lt;/electronic-resource-num&gt;&lt;/record&gt;&lt;/Cite&gt;&lt;Cite&gt;&lt;Author&gt;Fowler&lt;/Author&gt;&lt;Year&gt;1990&lt;/Year&gt;&lt;RecNum&gt;110&lt;/RecNum&gt;&lt;record&gt;&lt;rec-number&gt;110&lt;/rec-number&gt;&lt;foreign-keys&gt;&lt;key app="EN" db-id="rfftxfrp5xxvp1eedz6vpfs7t95sssfzz5pf" timestamp="1517485787"&gt;110&lt;/key&gt;&lt;/foreign-keys&gt;&lt;ref-type name="Conference Paper"&gt;47&lt;/ref-type&gt;&lt;contributors&gt;&lt;authors&gt;&lt;author&gt;Fowler, C. W.&lt;/author&gt;&lt;author&gt;Merrick, R.&lt;/author&gt;&lt;author&gt;Baker, J. D.&lt;/author&gt;&lt;/authors&gt;&lt;/contributors&gt;&lt;titles&gt;&lt;title&gt;Studies of the population level effects of entanglement on Northen Fur Seals&lt;/title&gt;&lt;secondary-title&gt;The Second International Conference on Marine Debris&lt;/secondary-title&gt;&lt;/titles&gt;&lt;pages&gt;453-474&lt;/pages&gt;&lt;volume&gt;154&lt;/volume&gt;&lt;dates&gt;&lt;year&gt;1990&lt;/year&gt;&lt;/dates&gt;&lt;pub-location&gt;Honolulu&lt;/pub-location&gt;&lt;publisher&gt;NOAA Technical Memorandum, NMFS SWFC&lt;/publisher&gt;&lt;urls&gt;&lt;related-urls&gt;&lt;url&gt;https://swfsc.noaa.gov/publications/TM/SWFSC/NOAA-TM-NMFS-SWFSC-154_P45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8" w:tooltip="Fowler, 1987 #13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, 198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 xml:space="preserve">; </w:t>
            </w:r>
            <w:hyperlink w:anchor="_ENREF_30" w:tooltip="Fowler, 1990 #11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A7A29" w:rsidRPr="00C56F35" w14:paraId="6271AA30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D37BF15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EAA4579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7F95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646168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F9A97A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E766D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2194F" w14:textId="63C10C4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036BA361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D9AE00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908E2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98D4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9E08C1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C2A8C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1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D1E43C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3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2DBAFF" w14:textId="3F93F46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C97A8B9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3677270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9E275A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87A6A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D22B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A1AD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B40803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4427E" w14:textId="514C7D0D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31E22936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7130AFF3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3DAE8F2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78CD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53EB5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78B935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5F41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527F16" w14:textId="06966B2B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48A0AADB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C53DBA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81D8641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4527E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D6E5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DB1ED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6FBA27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4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4510C1" w14:textId="6C88FE99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A7A29" w:rsidRPr="00C56F35" w14:paraId="54A16478" w14:textId="77777777" w:rsidTr="009A7A29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56C77F3B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E68D4F3" w14:textId="77777777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BE31F0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8E9ED9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70E2C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9582B" w14:textId="77777777" w:rsidR="009A7A29" w:rsidRPr="00C56F35" w:rsidRDefault="009A7A29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8</w:t>
            </w:r>
          </w:p>
        </w:tc>
        <w:tc>
          <w:tcPr>
            <w:tcW w:w="2140" w:type="dxa"/>
            <w:vMerge/>
            <w:tcBorders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783BF8" w14:textId="6BB85440" w:rsidR="009A7A29" w:rsidRPr="00C56F35" w:rsidRDefault="009A7A29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6E4BF96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E984575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AD68A1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3BB23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7EEE9A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46F52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F93D9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57DDCC" w14:textId="670D8E99" w:rsidR="006C400D" w:rsidRPr="00C56F35" w:rsidRDefault="006C400D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owler&lt;/Author&gt;&lt;Year&gt;1993&lt;/Year&gt;&lt;RecNum&gt;353&lt;/RecNum&gt;&lt;DisplayText&gt;(Fowler et al., 1993)&lt;/DisplayText&gt;&lt;record&gt;&lt;rec-number&gt;353&lt;/rec-number&gt;&lt;foreign-keys&gt;&lt;key app="EN" db-id="rfftxfrp5xxvp1eedz6vpfs7t95sssfzz5pf" timestamp="1519212496"&gt;353&lt;/key&gt;&lt;/foreign-keys&gt;&lt;ref-type name="Report"&gt;27&lt;/ref-type&gt;&lt;contributors&gt;&lt;authors&gt;&lt;author&gt;Fowler, C. W.&lt;/author&gt;&lt;author&gt;Baker, J. D.&lt;/author&gt;&lt;author&gt;Ream, R.&lt;/author&gt;&lt;author&gt;Robson, B. W.&lt;/author&gt;&lt;author&gt;Kiyota, M.&lt;/author&gt;&lt;/authors&gt;&lt;/contributors&gt;&lt;titles&gt;&lt;title&gt;Entanglement studies on juvenile male northern fur seals, St. Paul Island, 1992&lt;/title&gt;&lt;secondary-title&gt;AFSC Processed Report&lt;/secondary-title&gt;&lt;/titles&gt;&lt;volume&gt;93-03&lt;/volume&gt;&lt;dates&gt;&lt;year&gt;1993&lt;/year&gt;&lt;/dates&gt;&lt;publisher&gt;Alaska Fisheries Center&lt;/publisher&gt;&lt;urls&gt;&lt;related-urls&gt;&lt;url&gt;https://www.afsc.noaa.gov/Publications/ProcRpt/PR1993-03.pdf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9" w:tooltip="Fowler, 1993 #35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owler et al., 1993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C400D" w:rsidRPr="00C56F35" w14:paraId="6590108A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096CD96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59C324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A01924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F1447C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DD0AB0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FB9E8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3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5BBED6C" w14:textId="53CBB471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862DC6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2D762D6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BF78A60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46E86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90E905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S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480C3B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09FBBD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80B665E" w14:textId="0A5EE472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489A6E5" w14:textId="77777777" w:rsidTr="006C400D">
        <w:trPr>
          <w:trHeight w:val="27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3AEDE85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single" w:sz="4" w:space="0" w:color="auto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9B7280" w14:textId="77777777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47EB4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D8FEF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63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7CE25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C20E7" w14:textId="77777777" w:rsidR="006C400D" w:rsidRPr="00C56F35" w:rsidRDefault="006C400D" w:rsidP="00F674A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29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87385A" w14:textId="21113D13" w:rsidR="006C400D" w:rsidRPr="00C56F35" w:rsidRDefault="006C400D" w:rsidP="00F674A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382915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FD45CA3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F28A98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mmander Island, Western Pacific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BBB798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7F1BE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3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E7D62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CD3D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3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D0FC64" w14:textId="22753CF3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uzin&lt;/Author&gt;&lt;Year&gt;1990&lt;/Year&gt;&lt;RecNum&gt;377&lt;/RecNum&gt;&lt;DisplayText&gt;(Kuzin, 1990)&lt;/DisplayText&gt;&lt;record&gt;&lt;rec-number&gt;377&lt;/rec-number&gt;&lt;foreign-keys&gt;&lt;key app="EN" db-id="rfftxfrp5xxvp1eedz6vpfs7t95sssfzz5pf" timestamp="1519212498"&gt;377&lt;/key&gt;&lt;/foreign-keys&gt;&lt;ref-type name="Conference Paper"&gt;47&lt;/ref-type&gt;&lt;contributors&gt;&lt;authors&gt;&lt;author&gt;Kuzin, A. E.&lt;/author&gt;&lt;/authors&gt;&lt;/contributors&gt;&lt;titles&gt;&lt;title&gt;&lt;style face="normal" font="default" size="100%"&gt;A Study of the Effects of Commercial fishing debris on &lt;/style&gt;&lt;style face="italic" font="default" size="100%"&gt;Callorhinus ursinus&lt;/style&gt;&lt;style face="normal" font="default" size="100%"&gt; from breeding islands in the western Pacific&lt;/style&gt;&lt;/title&gt;&lt;secondary-title&gt;Second International Conference on Marine Debris&lt;/secondary-title&gt;&lt;/titles&gt;&lt;pages&gt;475-482&lt;/pages&gt;&lt;dates&gt;&lt;year&gt;1990&lt;/year&gt;&lt;/dates&gt;&lt;pub-location&gt;Honolulu&lt;/pub-location&gt;&lt;publisher&gt;NOAA&lt;/publisher&gt;&lt;urls&gt;&lt;related-urls&gt;&lt;url&gt;https://swfsc.noaa.gov/publications/TM/SWFSC/NOAA-TM-NMFS-SWFSC-154_P475.PDF&lt;/url&gt;&lt;/related-urls&gt;&lt;/urls&gt;&lt;custom4&gt;Impact&lt;/custom4&gt;&lt;custom7&gt;Russi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5" w:tooltip="Kuzin, 1990 #37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uzin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7358DF7C" w14:textId="6B31F586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F02147F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330F2CE5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83A290D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45CC17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B3453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68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2B43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8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91B31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4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151CE3" w14:textId="61AA5D7A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F8003D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DD9126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A47B40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18FAB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56849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766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8527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F17ED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.3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9CF56C" w14:textId="4826DB3E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4D8DA127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2D20B74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B2527DE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7452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4599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032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D8B5C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82748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0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F7CD59" w14:textId="3071768B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0573CBB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D6C3C7E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C599A1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7A63C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21B2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2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7EBC1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4BFD0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2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365B3F" w14:textId="3FC48F95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6BE9BEA4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1DC1984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6FC3E3A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EC0DC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8D1C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54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F3796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856FA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73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418866B" w14:textId="01A4DF2F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05B7849D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0143788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47318D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8C2B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66D7E0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11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4577F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D7E4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6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F2B933" w14:textId="1CF71623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17D46D7F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6C673F84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FCABE7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5BADF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E7A0E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7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0D5F4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DDC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.48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CA1D57" w14:textId="225224F9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CD9B94A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B796146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A95A6DB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2ECCA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6E7CEF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71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BBBB3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0AC18B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5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AFB5AE" w14:textId="24D961CF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8A0F7F8" w14:textId="77777777" w:rsidTr="006C400D">
        <w:trPr>
          <w:trHeight w:val="255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vAlign w:val="center"/>
            <w:hideMark/>
          </w:tcPr>
          <w:p w14:paraId="47A63E00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FA5520D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49A49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B6BCC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29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A36D7D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C4254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7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797C43" w14:textId="4EE105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03CD7CA4" w14:textId="77777777" w:rsidTr="006C400D">
        <w:trPr>
          <w:trHeight w:val="270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255D8EF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2701BC5" w14:textId="77777777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E63153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F3869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97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3E645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7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59B8A" w14:textId="77777777" w:rsidR="006C400D" w:rsidRPr="00C56F35" w:rsidRDefault="006C400D" w:rsidP="009F367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92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6CD8FE" w14:textId="7B08B860" w:rsidR="006C400D" w:rsidRPr="00C56F35" w:rsidRDefault="006C400D" w:rsidP="009F367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37986218" w14:textId="77777777" w:rsidTr="006C400D">
        <w:trPr>
          <w:trHeight w:val="510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33567F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emale Northern Fur Seals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Callorhinus ursin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8A4BCF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Zapadn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B1FD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513434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190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4C721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(entangled) / 16 (scarred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226A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9 (entangled) / 0.03 (scarred)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520BB9" w14:textId="467EA3E3" w:rsidR="006C400D" w:rsidRPr="00C56F35" w:rsidRDefault="006C400D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Kiyota&lt;/Author&gt;&lt;Year&gt;2001&lt;/Year&gt;&lt;RecNum&gt;318&lt;/RecNum&gt;&lt;DisplayText&gt;(Kiyota and Baba, 2001)&lt;/DisplayText&gt;&lt;record&gt;&lt;rec-number&gt;318&lt;/rec-number&gt;&lt;foreign-keys&gt;&lt;key app="EN" db-id="rfftxfrp5xxvp1eedz6vpfs7t95sssfzz5pf" timestamp="1519210412"&gt;318&lt;/key&gt;&lt;/foreign-keys&gt;&lt;ref-type name="Journal Article"&gt;17&lt;/ref-type&gt;&lt;contributors&gt;&lt;authors&gt;&lt;author&gt;Kiyota, M.&lt;/author&gt;&lt;author&gt;Baba, N.&lt;/author&gt;&lt;/authors&gt;&lt;/contributors&gt;&lt;titles&gt;&lt;title&gt;Entanglement in marine debris among adult female northern fur seals at St.Paul Island, Alaska in 1991-1999&lt;/title&gt;&lt;secondary-title&gt;Bulletin of Natural Resources Institute of Far Seas and Fisheries&lt;/secondary-title&gt;&lt;/titles&gt;&lt;periodical&gt;&lt;full-title&gt;Bulletin of Natural Resources Institute of Far Seas and Fisheries&lt;/full-title&gt;&lt;/periodical&gt;&lt;pages&gt;13-80&lt;/pages&gt;&lt;number&gt;38&lt;/number&gt;&lt;dates&gt;&lt;year&gt;2001&lt;/year&gt;&lt;/dates&gt;&lt;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42" w:tooltip="Kiyota, 2001 #31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Kiyota and Baba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C400D" w:rsidRPr="00C56F35" w14:paraId="3A8C8245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BF7FACC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5D5A46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olsto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5CF42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ED235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2541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A31FE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 / 1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0AF8C4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09 / 0.031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F664F9" w14:textId="317C89BB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29DE581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B6E546D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A9BEC1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ef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07ADD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A4954D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6157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008B6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8 / 2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F0E5DB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3 / 0.034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AECA90" w14:textId="124C02BD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5F4779B0" w14:textId="77777777" w:rsidTr="006C400D">
        <w:trPr>
          <w:trHeight w:val="765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E7A74FC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6A969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Lukanin-Kitovi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DEE05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A11D98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772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919B9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/ 0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CAF50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 / 0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BE797D" w14:textId="52075F3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7EBC555A" w14:textId="77777777" w:rsidTr="006C400D">
        <w:trPr>
          <w:trHeight w:val="51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4144781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7EF4A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ovina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73B20A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2006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116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62FEE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/ 9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79A65D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16 / 0.029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EFFCA6" w14:textId="5EEC4F89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C400D" w:rsidRPr="00C56F35" w14:paraId="2840F2AE" w14:textId="77777777" w:rsidTr="006C400D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A2350DD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1E8CE" w14:textId="77777777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east point rookery, St. Paul Is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ACFB5C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1-199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33A7B3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48033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56F77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0 / 16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822896" w14:textId="77777777" w:rsidR="006C400D" w:rsidRPr="00C56F35" w:rsidRDefault="006C400D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0.021 / 0.033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65BBBD0" w14:textId="66F45895" w:rsidR="006C400D" w:rsidRPr="00C56F35" w:rsidRDefault="006C400D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9B5C01" w:rsidRPr="009B5C01" w14:paraId="124F458B" w14:textId="77777777" w:rsidTr="009B5C01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B020A27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Bearded seals 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Erignathus barbat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84C5E59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ornsund/Bellsund area, 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4CC508E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D3B115A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E15AB9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065CB68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5C3903AF" w14:textId="4BBB0EF9" w:rsidR="009B5C01" w:rsidRPr="009B5C01" w:rsidRDefault="009B5C01" w:rsidP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9B5C01" w:rsidRPr="009B5C01" w14:paraId="11968524" w14:textId="77777777" w:rsidTr="009B5C01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62B95C1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arbour seal (</w:t>
            </w:r>
            <w:r w:rsidRPr="009B5C01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Phoca vitulina</w:t>
            </w: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11CBFB0" w14:textId="77777777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56F2B414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7F347B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B14341F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120328D" w14:textId="77777777" w:rsidR="009B5C01" w:rsidRPr="009B5C01" w:rsidRDefault="009B5C0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9B5C01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B4001EB" w14:textId="12D8881F" w:rsidR="009B5C01" w:rsidRPr="009B5C01" w:rsidRDefault="009B5C01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C56F35" w:rsidRPr="00C56F35" w14:paraId="58C9F942" w14:textId="77777777" w:rsidTr="009F3679">
        <w:trPr>
          <w:trHeight w:val="170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5EAAC810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etaceans</w:t>
            </w:r>
          </w:p>
        </w:tc>
      </w:tr>
      <w:tr w:rsidR="005C4D42" w:rsidRPr="008203DB" w14:paraId="4671264F" w14:textId="77777777" w:rsidTr="005C4D42">
        <w:trPr>
          <w:trHeight w:val="780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6C44F2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owhead whale (Balaena mysticet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F9DEE4C" w14:textId="77777777" w:rsidR="005C4D42" w:rsidRPr="008203DB" w:rsidRDefault="005C4D42" w:rsidP="008203D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orthwest Green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CBD984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6452D3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CA597F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D825BE" w14:textId="77777777" w:rsidR="005C4D42" w:rsidRPr="008203DB" w:rsidRDefault="005C4D42" w:rsidP="008203D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6E2CC43C" w14:textId="3A686DC7" w:rsidR="005C4D42" w:rsidRPr="008203DB" w:rsidRDefault="005C4D42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Kapel 1985 in 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Finley&lt;/Author&gt;&lt;Year&gt;2001&lt;/Year&gt;&lt;RecNum&gt;419&lt;/RecNum&gt;&lt;DisplayText&gt;(Finley, 2001)&lt;/DisplayText&gt;&lt;record&gt;&lt;rec-number&gt;419&lt;/rec-number&gt;&lt;foreign-keys&gt;&lt;key app="EN" db-id="rfftxfrp5xxvp1eedz6vpfs7t95sssfzz5pf" timestamp="1521641119"&gt;419&lt;/key&gt;&lt;/foreign-keys&gt;&lt;ref-type name="Journal Article"&gt;17&lt;/ref-type&gt;&lt;contributors&gt;&lt;authors&gt;&lt;author&gt;Finley, K. J.&lt;/author&gt;&lt;/authors&gt;&lt;/contributors&gt;&lt;titles&gt;&lt;title&gt;Natural History and Conservation of the Greenland Whale, or Bowhead, in the Northwest Atlantic&lt;/title&gt;&lt;secondary-title&gt;Arctic&lt;/secondary-title&gt;&lt;/titles&gt;&lt;periodical&gt;&lt;full-title&gt;Arctic&lt;/full-title&gt;&lt;/periodical&gt;&lt;volume&gt;54&lt;/volume&gt;&lt;number&gt;1&lt;/number&gt;&lt;dates&gt;&lt;year&gt;2001&lt;/year&gt;&lt;/dates&gt;&lt;isbn&gt;1923-1245&amp;#xD;0004-0843&lt;/isbn&gt;&lt;urls&gt;&lt;/urls&gt;&lt;custom4&gt;Impact&lt;/custom4&gt;&lt;electronic-resource-num&gt;10.14430/arctic764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27" w:tooltip="Finley, 2001 #41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Finley, 2001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5C4D42" w:rsidRPr="008203DB" w14:paraId="0828FB74" w14:textId="77777777" w:rsidTr="00392D58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519F6D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5DC21C" w14:textId="7305EFF5" w:rsidR="005C4D42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ktovik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AEC77C7" w14:textId="26F1AB93" w:rsidR="005C4D42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BBCB55" w14:textId="2692A351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746501" w14:textId="533EDD4E" w:rsidR="005C4D42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53AB35" w14:textId="7C783BEA" w:rsidR="005C4D42" w:rsidRPr="008203DB" w:rsidRDefault="005C4D42" w:rsidP="00392D5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3DBF3E8" w14:textId="44CEDA18" w:rsidR="005C4D42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Reeves et al., 1983 in </w:t>
            </w:r>
            <w:hyperlink w:anchor="_ENREF_66" w:tooltip="Philo, 1992 #357" w:history="1"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begin"/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instrText xml:space="preserve"> ADDIN EN.CITE &lt;EndNote&gt;&lt;Cite AuthorYear="1"&gt;&lt;Author&gt;Philo&lt;/Author&gt;&lt;Year&gt;1992&lt;/Year&gt;&lt;RecNum&gt;357&lt;/RecNum&gt;&lt;DisplayText&gt;Philo et al. (1992)&lt;/DisplayText&gt;&lt;record&gt;&lt;rec-number&gt;357&lt;/rec-number&gt;&lt;foreign-keys&gt;&lt;key app="EN" db-id="rfftxfrp5xxvp1eedz6vpfs7t95sssfzz5pf" timestamp="1519212496"&gt;357&lt;/key&gt;&lt;/foreign-keys&gt;&lt;ref-type name="Journal Article"&gt;17&lt;/ref-type&gt;&lt;contributors&gt;&lt;authors&gt;&lt;author&gt;Philo, L. M.&lt;/author&gt;&lt;author&gt;George, J. C.&lt;/author&gt;&lt;author&gt;Albert, T. F.&lt;/author&gt;&lt;/authors&gt;&lt;/contributors&gt;&lt;titles&gt;&lt;title&gt;Rope Entanglement of Bowhead Whales (Balaena Mysticetus)&lt;/title&gt;&lt;secondary-title&gt;Marine Mammal Science&lt;/secondary-title&gt;&lt;/titles&gt;&lt;periodical&gt;&lt;full-title&gt;Marine Mammal Science&lt;/full-title&gt;&lt;/periodical&gt;&lt;pages&gt;306-311&lt;/pages&gt;&lt;volume&gt;8&lt;/volume&gt;&lt;number&gt;3&lt;/number&gt;&lt;section&gt;306&lt;/section&gt;&lt;dates&gt;&lt;year&gt;1992&lt;/year&gt;&lt;/dates&gt;&lt;isbn&gt;08240469&lt;/isbn&gt;&lt;urls&gt;&lt;/urls&gt;&lt;custom4&gt;Impact&lt;/custom4&gt;&lt;custom7&gt;Alaska&lt;/custom7&gt;&lt;electronic-resource-num&gt;10.1111/j.1748-7692.1992.tb00414.x&lt;/electronic-resource-num&gt;&lt;/record&gt;&lt;/Cite&gt;&lt;/EndNote&gt;</w:instrText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separate"/>
              </w:r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ilo et al. (1992)</w:t>
              </w:r>
              <w:r w:rsidRPr="00EF2CE8">
                <w:rPr>
                  <w:rStyle w:val="Hyperlink"/>
                  <w:rFonts w:ascii="Times New Roman" w:eastAsia="Times New Roman" w:hAnsi="Times New Roman"/>
                  <w:sz w:val="20"/>
                  <w:szCs w:val="20"/>
                  <w:lang w:eastAsia="en-GB"/>
                </w:rPr>
                <w:fldChar w:fldCharType="end"/>
              </w:r>
            </w:hyperlink>
          </w:p>
        </w:tc>
      </w:tr>
      <w:tr w:rsidR="005C4D42" w:rsidRPr="008203DB" w14:paraId="4DB4F255" w14:textId="77777777" w:rsidTr="00392D58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105EB3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0DCC47" w14:textId="5CA13049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Wainwright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626BB4" w14:textId="7A5CAE10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5CA9CCC" w14:textId="6290165E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EE3818" w14:textId="7ECDDDB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EABF78" w14:textId="2B9F7772" w:rsidR="005C4D42" w:rsidRPr="008203DB" w:rsidRDefault="005C4D42" w:rsidP="00392D58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 w:val="restart"/>
            <w:tcBorders>
              <w:top w:val="single" w:sz="4" w:space="0" w:color="auto"/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29C034C3" w14:textId="5DB4B34A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hilo&lt;/Author&gt;&lt;Year&gt;1992&lt;/Year&gt;&lt;RecNum&gt;357&lt;/RecNum&gt;&lt;DisplayText&gt;(Philo et al., 1992)&lt;/DisplayText&gt;&lt;record&gt;&lt;rec-number&gt;357&lt;/rec-number&gt;&lt;foreign-keys&gt;&lt;key app="EN" db-id="rfftxfrp5xxvp1eedz6vpfs7t95sssfzz5pf" timestamp="1519212496"&gt;357&lt;/key&gt;&lt;/foreign-keys&gt;&lt;ref-type name="Journal Article"&gt;17&lt;/ref-type&gt;&lt;contributors&gt;&lt;authors&gt;&lt;author&gt;Philo, L. M.&lt;/author&gt;&lt;author&gt;George, J. C.&lt;/author&gt;&lt;author&gt;Albert, T. F.&lt;/author&gt;&lt;/authors&gt;&lt;/contributors&gt;&lt;titles&gt;&lt;title&gt;Rope Entanglement of Bowhead Whales (Balaena Mysticetus)&lt;/title&gt;&lt;secondary-title&gt;Marine Mammal Science&lt;/secondary-title&gt;&lt;/titles&gt;&lt;periodical&gt;&lt;full-title&gt;Marine Mammal Science&lt;/full-title&gt;&lt;/periodical&gt;&lt;pages&gt;306-311&lt;/pages&gt;&lt;volume&gt;8&lt;/volume&gt;&lt;number&gt;3&lt;/number&gt;&lt;section&gt;306&lt;/section&gt;&lt;dates&gt;&lt;year&gt;1992&lt;/year&gt;&lt;/dates&gt;&lt;isbn&gt;08240469&lt;/isbn&gt;&lt;urls&gt;&lt;/urls&gt;&lt;custom4&gt;Impact&lt;/custom4&gt;&lt;custom7&gt;Alaska&lt;/custom7&gt;&lt;electronic-resource-num&gt;10.1111/j.1748-7692.1992.tb00414.x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6" w:tooltip="Philo, 1992 #35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hilo et al., 199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5C4D42" w:rsidRPr="008203DB" w14:paraId="57A6A660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BAF7C8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C09B6E" w14:textId="78331FBF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aktovik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17BAC1" w14:textId="6243B79D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645841" w14:textId="4CB6F9F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9A7CCB" w14:textId="3ABFC1F9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B26704" w14:textId="1FB61893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6726D42D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06ADC59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F1E352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A9024" w14:textId="720695C6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row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687645" w14:textId="11067FB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8DE998" w14:textId="22A0BFE4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472C5B" w14:textId="6981371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7D8B7B" w14:textId="27D96FCF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5B5CC127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FDB7574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90AF9A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AD856F" w14:textId="5DC6883E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0 km south of Gambell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EE4A8AC" w14:textId="1B1E1C7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27B4EA" w14:textId="0BEE600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543419" w14:textId="1D2C1C38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5F7AAC" w14:textId="5BA318B6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right w:val="single" w:sz="8" w:space="0" w:color="auto"/>
            </w:tcBorders>
            <w:shd w:val="clear" w:color="auto" w:fill="auto"/>
            <w:vAlign w:val="center"/>
          </w:tcPr>
          <w:p w14:paraId="35F1FF49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C4D42" w:rsidRPr="008203DB" w14:paraId="1FE5244A" w14:textId="77777777" w:rsidTr="005C4D42">
        <w:trPr>
          <w:trHeight w:val="780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7D1D74" w14:textId="77777777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9DF9DF1" w14:textId="067DDD89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row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BB063B" w14:textId="738CE22D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90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EB03EB" w14:textId="52E6A9FC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201F2DC" w14:textId="40434B2A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CECD5F" w14:textId="1AF7E705" w:rsidR="005C4D42" w:rsidRPr="008203DB" w:rsidRDefault="005C4D42" w:rsidP="005C4D4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8203D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BA97B1F" w14:textId="77777777" w:rsidR="005C4D42" w:rsidRPr="008203DB" w:rsidRDefault="005C4D42" w:rsidP="005C4D4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56F35" w:rsidRPr="00C56F35" w14:paraId="22AB60B3" w14:textId="77777777" w:rsidTr="00B320BF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D78FEB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Fin whale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Balaenoptera physal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B927CD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valfjordur, Icelan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38C002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2AF314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BC24BF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 (previous entanglement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DAB576" w14:textId="77777777" w:rsidR="00C56F35" w:rsidRPr="00C56F35" w:rsidRDefault="00C56F35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.26</w:t>
            </w:r>
          </w:p>
        </w:tc>
        <w:tc>
          <w:tcPr>
            <w:tcW w:w="2140" w:type="dxa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70564B" w14:textId="0D63B4B9" w:rsidR="00C56F35" w:rsidRPr="00C56F35" w:rsidRDefault="007C4E20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Sadove&lt;/Author&gt;&lt;Year&gt;1990&lt;/Year&gt;&lt;RecNum&gt;235&lt;/RecNum&gt;&lt;DisplayText&gt;(Sadove and Morreale, 1990)&lt;/DisplayText&gt;&lt;record&gt;&lt;rec-number&gt;235&lt;/rec-number&gt;&lt;foreign-keys&gt;&lt;key app="EN" db-id="rfftxfrp5xxvp1eedz6vpfs7t95sssfzz5pf" timestamp="1518622123"&gt;235&lt;/key&gt;&lt;/foreign-keys&gt;&lt;ref-type name="Conference Paper"&gt;47&lt;/ref-type&gt;&lt;contributors&gt;&lt;authors&gt;&lt;author&gt;Sadove, S. S.&lt;/author&gt;&lt;author&gt;Morreale, S. J.&lt;/author&gt;&lt;/authors&gt;&lt;/contributors&gt;&lt;titles&gt;&lt;title&gt;Marine mammal and sea turtle encounters with marine debris in the New York Bight and the northeast Atlantic&lt;/title&gt;&lt;secondary-title&gt;The Second International Conference on Marine Debris&lt;/secondary-title&gt;&lt;/titles&gt;&lt;pages&gt;2-7&lt;/pages&gt;&lt;dates&gt;&lt;year&gt;1990&lt;/year&gt;&lt;/dates&gt;&lt;pub-location&gt;Honolulu&lt;/pub-location&gt;&lt;urls&gt;&lt;related-urls&gt;&lt;url&gt;https://swfsc.noaa.gov/publications/TM/SWFSC/NOAA-TM-NMFS-SWFSC-154_P562.PDF&lt;/url&gt;&lt;/related-urls&gt;&lt;/urls&gt;&lt;custom3&gt;Distribution&lt;/custom3&gt;&lt;custom4&gt;Impact&lt;/custom4&gt;&lt;custom6&gt;Crosscutting&lt;/custom6&gt;&lt;custom7&gt;Iceland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77" w:tooltip="Sadove, 1990 #23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Sadove and Morreal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C4E20" w:rsidRPr="00C56F35" w14:paraId="4A7AF9EC" w14:textId="77777777" w:rsidTr="007360F0">
        <w:trPr>
          <w:trHeight w:val="271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98A9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Humpback whale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Megaptera novaeangliae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37B633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Glacier Bay, Icy Strait, Frederick Sound, lower Lynn Canal, Chatham Strait, Seymour Canal, Peril Strait and Sitka Sound </w:t>
            </w: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in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Southeast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5A476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9305DB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52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5464E0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nditional scarring 55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72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AE8F57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nditional scarring 71%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carring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4-78%)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4BDA54B" w14:textId="4FFE52F9" w:rsidR="007C4E20" w:rsidRPr="00C56F35" w:rsidRDefault="007C4E20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Neilson&lt;/Author&gt;&lt;Year&gt;2009&lt;/Year&gt;&lt;RecNum&gt;355&lt;/RecNum&gt;&lt;DisplayText&gt;(Neilson et al., 2009)&lt;/DisplayText&gt;&lt;record&gt;&lt;rec-number&gt;355&lt;/rec-number&gt;&lt;foreign-keys&gt;&lt;key app="EN" db-id="rfftxfrp5xxvp1eedz6vpfs7t95sssfzz5pf" timestamp="1519212496"&gt;355&lt;/key&gt;&lt;/foreign-keys&gt;&lt;ref-type name="Journal Article"&gt;17&lt;/ref-type&gt;&lt;contributors&gt;&lt;authors&gt;&lt;author&gt;Neilson, J. L.&lt;/author&gt;&lt;author&gt;Straley, J. M.&lt;/author&gt;&lt;author&gt;Gabriele, C. M.&lt;/author&gt;&lt;author&gt;Hills, S.&lt;/author&gt;&lt;/authors&gt;&lt;/contributors&gt;&lt;titles&gt;&lt;title&gt;Non-lethal entanglement of humpback whales (Megaptera novaeangliae) in fishing gear in northern Southeast Alaska&lt;/title&gt;&lt;secondary-title&gt;Journal of Biogeography&lt;/secondary-title&gt;&lt;/titles&gt;&lt;periodical&gt;&lt;full-title&gt;Journal of Biogeography&lt;/full-title&gt;&lt;/periodical&gt;&lt;pages&gt;452-464&lt;/pages&gt;&lt;volume&gt;36&lt;/volume&gt;&lt;number&gt;3&lt;/number&gt;&lt;section&gt;452&lt;/section&gt;&lt;dates&gt;&lt;year&gt;2009&lt;/year&gt;&lt;/dates&gt;&lt;isbn&gt;03050270&amp;#xD;13652699&lt;/isbn&gt;&lt;urls&gt;&lt;/urls&gt;&lt;custom4&gt;Impact&lt;/custom4&gt;&lt;custom7&gt;Alaska&lt;/custom7&gt;&lt;electronic-resource-num&gt;10.1111/j.1365-2699.2007.01820.x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58" w:tooltip="Neilson, 2009 #355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Neilson et al., 2009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C4E20" w:rsidRPr="00C56F35" w14:paraId="114DC279" w14:textId="77777777" w:rsidTr="007360F0">
        <w:trPr>
          <w:trHeight w:val="780"/>
        </w:trPr>
        <w:tc>
          <w:tcPr>
            <w:tcW w:w="1424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AD2BE1B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1D3F6D0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B05DB5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7C1EC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24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A7340E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conditional scarring 104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137)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84D534" w14:textId="77777777" w:rsidR="007C4E20" w:rsidRPr="00C56F35" w:rsidRDefault="007C4E20" w:rsidP="001E01E1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onditional scarring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70% (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scarring </w:t>
            </w: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53-77%)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F3F6BF" w14:textId="3D1035DB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C56F35" w:rsidRPr="00C56F35" w14:paraId="47EDC7B3" w14:textId="77777777" w:rsidTr="009F3679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6F2A6190" w14:textId="77777777" w:rsidR="009F3679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Crustacea</w:t>
            </w:r>
          </w:p>
        </w:tc>
      </w:tr>
      <w:tr w:rsidR="007C4E20" w:rsidRPr="00C56F35" w14:paraId="1D069AC3" w14:textId="77777777" w:rsidTr="007360F0">
        <w:trPr>
          <w:trHeight w:val="765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2F792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Tanner crab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 xml:space="preserve"> (Chionoecetes opilio)</w:t>
            </w:r>
          </w:p>
        </w:tc>
        <w:tc>
          <w:tcPr>
            <w:tcW w:w="182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051D6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Eastern Bering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0689E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A421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C79F76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D69F9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 w:val="restart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B30FF2" w14:textId="21FBEFE0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June&lt;/Author&gt;&lt;Year&gt;1990&lt;/Year&gt;&lt;RecNum&gt;113&lt;/RecNum&gt;&lt;DisplayText&gt;(June, 1990)&lt;/DisplayText&gt;&lt;record&gt;&lt;rec-number&gt;113&lt;/rec-number&gt;&lt;foreign-keys&gt;&lt;key app="EN" db-id="rfftxfrp5xxvp1eedz6vpfs7t95sssfzz5pf" timestamp="1517485787"&gt;113&lt;/key&gt;&lt;/foreign-keys&gt;&lt;ref-type name="Conference Paper"&gt;47&lt;/ref-type&gt;&lt;contributors&gt;&lt;authors&gt;&lt;author&gt;June, J. A.&lt;/author&gt;&lt;/authors&gt;&lt;/contributors&gt;&lt;titles&gt;&lt;title&gt;Type, source, and abundance of trawl-caught marine debris off Oregon, in the eastern Bering Sea, and in Norton Sound in 1988&lt;/title&gt;&lt;secondary-title&gt;The Second International Conference on Marine Debris&lt;/secondary-title&gt;&lt;/titles&gt;&lt;pages&gt;279-301&lt;/pages&gt;&lt;dates&gt;&lt;year&gt;1990&lt;/year&gt;&lt;/dates&gt;&lt;pub-location&gt;Honolulu&lt;/pub-location&gt;&lt;urls&gt;&lt;related-urls&gt;&lt;url&gt;https://swfsc.noaa.gov/publications/TM/SWFSC/NOAA-TM-NMFS-SWFSC-154_P279.PDF&lt;/url&gt;&lt;/related-urls&gt;&lt;/urls&gt;&lt;custom1&gt;Sources&lt;/custom1&gt;&lt;custom3&gt;Distribution&lt;/custom3&gt;&lt;custom6&gt;Crosscutting&lt;/custom6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39" w:tooltip="June, 1990 #113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June, 1990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  <w:p w14:paraId="21177C41" w14:textId="36016489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7C4E20" w:rsidRPr="00C56F35" w14:paraId="1E5D4FD5" w14:textId="77777777" w:rsidTr="007360F0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BF9D1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Unidentified hermit crab </w:t>
            </w:r>
            <w:r w:rsidRPr="00C56F35"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(Paguridae)</w:t>
            </w:r>
          </w:p>
        </w:tc>
        <w:tc>
          <w:tcPr>
            <w:tcW w:w="182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465B8BA3" w14:textId="77777777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08B558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8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1D59A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0C263F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242CA7" w14:textId="77777777" w:rsidR="007C4E20" w:rsidRPr="00C56F35" w:rsidRDefault="007C4E20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vMerge/>
            <w:tcBorders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2D206D8" w14:textId="050E8FE6" w:rsidR="007C4E20" w:rsidRPr="00C56F35" w:rsidRDefault="007C4E20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5914D2" w:rsidRPr="00C56F35" w14:paraId="5AD082E9" w14:textId="77777777" w:rsidTr="005914D2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1A697595" w14:textId="4ABA639C" w:rsidR="005914D2" w:rsidRPr="00C56F35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Fish</w:t>
            </w:r>
          </w:p>
        </w:tc>
      </w:tr>
      <w:tr w:rsidR="005914D2" w:rsidRPr="007739BF" w14:paraId="2E8846EC" w14:textId="77777777" w:rsidTr="005914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345DE09" w14:textId="6946383E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tlantic c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od</w:t>
            </w:r>
          </w:p>
          <w:p w14:paraId="7A63B9C9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7739BF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Gadus morhua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EDB4EE6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Barents Se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E6EC990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B376465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7132A51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54B4508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63A43B6A" w14:textId="2D4028D2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Prokhorova&lt;/Author&gt;&lt;Year&gt;2013&lt;/Year&gt;&lt;RecNum&gt;379&lt;/RecNum&gt;&lt;DisplayText&gt;(Prokhorova, 2013)&lt;/DisplayText&gt;&lt;record&gt;&lt;rec-number&gt;379&lt;/rec-number&gt;&lt;foreign-keys&gt;&lt;key app="EN" db-id="rfftxfrp5xxvp1eedz6vpfs7t95sssfzz5pf" timestamp="1519212498"&gt;379&lt;/key&gt;&lt;/foreign-keys&gt;&lt;ref-type name="Report"&gt;27&lt;/ref-type&gt;&lt;contributors&gt;&lt;authors&gt;&lt;author&gt;Prokhorova, T.&lt;/author&gt;&lt;/authors&gt;&lt;/contributors&gt;&lt;titles&gt;&lt;title&gt;Survey report from the joint Norwegian/Russian ecosystem Survey in the Barents Sea and adjacent waters, August – October 2013&lt;/title&gt;&lt;secondary-title&gt;IMR/PINRO Joint Report Series&lt;/secondary-title&gt;&lt;/titles&gt;&lt;pages&gt;131&lt;/pages&gt;&lt;num-vols&gt;4&lt;/num-vols&gt;&lt;dates&gt;&lt;year&gt;2013&lt;/year&gt;&lt;/dates&gt;&lt;urls&gt;&lt;related-urls&gt;&lt;url&gt;https://brage.bibsys.no/xmlui/bitstream/handle/11250/195623/imr-pinro_4-2013.pdf?sequence=1&amp;amp;isAllowed=y&lt;/url&gt;&lt;/related-urls&gt;&lt;/urls&gt;&lt;custom4&gt;Impact&lt;/custom4&gt;&lt;custom7&gt;Russia Norway&lt;/custom7&gt;&lt;/record&gt;&lt;/Cite&gt;&lt;/EndNote&gt;</w:instrTex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 w:rsidRPr="007739B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9" w:tooltip="Prokhorova, 2013 #379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Prokhorova, 2013</w:t>
              </w:r>
            </w:hyperlink>
            <w:r w:rsidRPr="007739BF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7739BF" w:rsidRPr="00C56F35" w14:paraId="1EAF25A6" w14:textId="77777777" w:rsidTr="007739BF">
        <w:trPr>
          <w:trHeight w:val="170"/>
        </w:trPr>
        <w:tc>
          <w:tcPr>
            <w:tcW w:w="10622" w:type="dxa"/>
            <w:gridSpan w:val="7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03F9BC08" w14:textId="48936CBB" w:rsidR="007739BF" w:rsidRPr="00C56F35" w:rsidRDefault="007739BF" w:rsidP="007739BF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ponges</w:t>
            </w:r>
          </w:p>
        </w:tc>
      </w:tr>
      <w:tr w:rsidR="009575D2" w:rsidRPr="007739BF" w14:paraId="679D09E6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40AAFEB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>Cladorhiza gelida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90B7BDC" w14:textId="77777777" w:rsidR="009575D2" w:rsidRPr="007739BF" w:rsidRDefault="009575D2" w:rsidP="009575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89B92EE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3609B31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7C2E5B66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9754587" w14:textId="77777777" w:rsidR="009575D2" w:rsidRPr="007739BF" w:rsidRDefault="009575D2" w:rsidP="009575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2F90E0E" w14:textId="67780FB9" w:rsidR="009575D2" w:rsidRPr="007739BF" w:rsidRDefault="007739BF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 w:rsidR="005914D2"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="005914D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="005914D2"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 w:rsidR="005914D2"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5914D2" w:rsidRPr="007739BF" w14:paraId="15F63319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E919C17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>Caulophacus arcticus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1DE88A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D6EA2DE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86AE2FD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792C135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40AB1B2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94FD048" w14:textId="171014DD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5914D2" w:rsidRPr="007739BF" w14:paraId="4A0CDA39" w14:textId="77777777" w:rsidTr="009575D2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211310DD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</w:pP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 xml:space="preserve">Amphianthus </w:t>
            </w:r>
            <w:r w:rsidRPr="007739BF">
              <w:rPr>
                <w:rFonts w:ascii="Times New Roman" w:eastAsia="Calibri" w:hAnsi="Times New Roman"/>
                <w:sz w:val="20"/>
                <w:szCs w:val="20"/>
                <w:lang w:val="de-DE"/>
              </w:rPr>
              <w:t>sp.</w:t>
            </w:r>
            <w:r w:rsidRPr="007739BF">
              <w:rPr>
                <w:rFonts w:ascii="Times New Roman" w:eastAsia="Calibri" w:hAnsi="Times New Roman"/>
                <w:i/>
                <w:sz w:val="20"/>
                <w:szCs w:val="20"/>
                <w:lang w:val="de-DE"/>
              </w:rPr>
              <w:t xml:space="preserve"> 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37AAC66" w14:textId="77777777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Fram Strait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434B526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02-201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5164274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003934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D9F4A4B" w14:textId="77777777" w:rsidR="005914D2" w:rsidRPr="007739BF" w:rsidRDefault="005914D2" w:rsidP="005914D2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7739BF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2F2073E" w14:textId="6D852E0F" w:rsidR="005914D2" w:rsidRPr="007739BF" w:rsidRDefault="005914D2" w:rsidP="005914D2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begin">
                <w:fldData xml:space="preserve">PEVuZE5vdGU+PENpdGU+PEF1dGhvcj5UZWttYW48L0F1dGhvcj48WWVhcj4yMDE3PC9ZZWFyPjxS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</w:fldData>
              </w:fldCha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instrText xml:space="preserve"> ADDIN EN.CITE.DATA 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(</w:t>
            </w:r>
            <w:hyperlink w:anchor="_ENREF_7" w:tooltip="Bergmann, 2012 #28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Bergmann and Klages, 2012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 xml:space="preserve">; </w:t>
            </w:r>
            <w:hyperlink w:anchor="_ENREF_85" w:tooltip="Tekman, 2017 #17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val="de-DE" w:eastAsia="en-GB"/>
                </w:rPr>
                <w:t>Tekman et al., 2017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val="de-DE"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val="de-DE" w:eastAsia="en-GB"/>
              </w:rPr>
              <w:fldChar w:fldCharType="end"/>
            </w:r>
          </w:p>
        </w:tc>
      </w:tr>
      <w:tr w:rsidR="00C56F35" w:rsidRPr="00C56F35" w14:paraId="471F1CB4" w14:textId="77777777" w:rsidTr="009F3679">
        <w:trPr>
          <w:trHeight w:val="113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DDEBF7"/>
            <w:vAlign w:val="center"/>
            <w:hideMark/>
          </w:tcPr>
          <w:p w14:paraId="7CCC5D2A" w14:textId="77777777" w:rsidR="00C56F35" w:rsidRPr="00C56F35" w:rsidRDefault="00C56F35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Terrestrial species</w:t>
            </w:r>
          </w:p>
        </w:tc>
      </w:tr>
      <w:tr w:rsidR="00FD40F9" w:rsidRPr="00C56F35" w14:paraId="0BDA9D53" w14:textId="77777777" w:rsidTr="009575D2">
        <w:trPr>
          <w:trHeight w:val="525"/>
        </w:trPr>
        <w:tc>
          <w:tcPr>
            <w:tcW w:w="1424" w:type="dxa"/>
            <w:vMerge w:val="restart"/>
            <w:tcBorders>
              <w:top w:val="nil"/>
              <w:left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CF664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eindeer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614C98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(Rangifer tarandus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51B5E" w14:textId="77777777" w:rsidR="00FD40F9" w:rsidRPr="00C56F35" w:rsidRDefault="00FD40F9" w:rsidP="00C56F35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Kubakov Bay, Arka Island, Alaska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17B21A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9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1857D3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E2554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ABBAB" w14:textId="77777777" w:rsidR="00FD40F9" w:rsidRPr="00C56F35" w:rsidRDefault="00FD40F9" w:rsidP="00C56F35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C56F35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9E52C9" w14:textId="0B2D3774" w:rsidR="00FD40F9" w:rsidRPr="00C56F35" w:rsidRDefault="00FD40F9" w:rsidP="00E71D9E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ach&lt;/Author&gt;&lt;Year&gt;1976&lt;/Year&gt;&lt;RecNum&gt;350&lt;/RecNum&gt;&lt;DisplayText&gt;(Beach et al., 1976)&lt;/DisplayText&gt;&lt;record&gt;&lt;rec-number&gt;350&lt;/rec-number&gt;&lt;foreign-keys&gt;&lt;key app="EN" db-id="rfftxfrp5xxvp1eedz6vpfs7t95sssfzz5pf" timestamp="1519212496"&gt;350&lt;/key&gt;&lt;/foreign-keys&gt;&lt;ref-type name="Journal Article"&gt;17&lt;/ref-type&gt;&lt;contributors&gt;&lt;authors&gt;&lt;author&gt;Beach, R. J.&lt;/author&gt;&lt;author&gt;Newby, T. C.&lt;/author&gt;&lt;author&gt;Larson, R. O.&lt;/author&gt;&lt;author&gt;Pedersen, M.&lt;/author&gt;&lt;author&gt;Juris, J.&lt;/author&gt;&lt;/authors&gt;&lt;/contributors&gt;&lt;titles&gt;&lt;title&gt;Entanglement of an Aleutian reindeer in a Japanese fish net&lt;/title&gt;&lt;secondary-title&gt;The Murrelet&lt;/secondary-title&gt;&lt;/titles&gt;&lt;periodical&gt;&lt;full-title&gt;The Murrelet&lt;/full-title&gt;&lt;/periodical&gt;&lt;pages&gt;66&lt;/pages&gt;&lt;volume&gt;57&lt;/volume&gt;&lt;number&gt;3&lt;/number&gt;&lt;dates&gt;&lt;year&gt;1976&lt;/year&gt;&lt;/dates&gt;&lt;urls&gt;&lt;related-urls&gt;&lt;url&gt;www.jstor.org/stable/3536247&lt;/url&gt;&lt;/related-urls&gt;&lt;/urls&gt;&lt;custom4&gt;Impact&lt;/custom4&gt;&lt;custom7&gt;Alaska&lt;/custom7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6" w:tooltip="Beach, 1976 #35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ach et al., 1976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FD40F9" w:rsidRPr="00C56F35" w14:paraId="3A6FE34E" w14:textId="77777777" w:rsidTr="009575D2">
        <w:trPr>
          <w:trHeight w:val="525"/>
        </w:trPr>
        <w:tc>
          <w:tcPr>
            <w:tcW w:w="1424" w:type="dxa"/>
            <w:vMerge/>
            <w:tcBorders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4C14D0" w14:textId="77777777" w:rsidR="00FD40F9" w:rsidRPr="00C56F35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41C74967" w14:textId="4E6A3E19" w:rsidR="00FD40F9" w:rsidRPr="00695FEB" w:rsidRDefault="00FD40F9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Chermsideøya (Nordaustlandet)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557C618" w14:textId="5CDD22E4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635739BE" w14:textId="2A906E8E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244F229D" w14:textId="01EDFC61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0AEFACCB" w14:textId="21F7D0F5" w:rsidR="00FD40F9" w:rsidRPr="00695FEB" w:rsidRDefault="00FD40F9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27C48D5D" w14:textId="54C193E9" w:rsidR="00FD40F9" w:rsidRDefault="00FD40F9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FD40F9" w14:paraId="7DB3A26B" w14:textId="77777777" w:rsidTr="00FD40F9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5426281" w14:textId="77777777" w:rsidR="00FD40F9" w:rsidRPr="00FD40F9" w:rsidRDefault="00FD40F9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Polar bear</w:t>
            </w:r>
          </w:p>
          <w:p w14:paraId="0EC9D72B" w14:textId="77777777" w:rsidR="00FD40F9" w:rsidRPr="00FD40F9" w:rsidRDefault="00FD40F9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(</w:t>
            </w:r>
            <w:r w:rsidRPr="00FD40F9">
              <w:rPr>
                <w:rFonts w:ascii="Times New Roman" w:eastAsia="Times New Roman" w:hAnsi="Times New Roman"/>
                <w:i/>
                <w:color w:val="000000"/>
                <w:sz w:val="20"/>
                <w:szCs w:val="20"/>
                <w:lang w:eastAsia="en-GB"/>
              </w:rPr>
              <w:t>Ursus maritimus</w:t>
            </w: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0503A1A" w14:textId="77777777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Raudfjord area,</w:t>
            </w:r>
          </w:p>
          <w:p w14:paraId="50D1DB19" w14:textId="77777777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1DCF3E67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299B39C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D8C385F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FD40F9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</w:tcPr>
          <w:p w14:paraId="175B600B" w14:textId="77777777" w:rsidR="00FD40F9" w:rsidRPr="00FD40F9" w:rsidRDefault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7803D12" w14:textId="27FB1CCB" w:rsidR="00FD40F9" w:rsidRPr="00FD40F9" w:rsidRDefault="00FD40F9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  <w:tr w:rsidR="00695FEB" w14:paraId="2D4A6F3C" w14:textId="77777777" w:rsidTr="00695FEB">
        <w:trPr>
          <w:trHeight w:val="170"/>
        </w:trPr>
        <w:tc>
          <w:tcPr>
            <w:tcW w:w="10622" w:type="dxa"/>
            <w:gridSpan w:val="7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auto" w:fill="DDEBF7"/>
            <w:vAlign w:val="center"/>
            <w:hideMark/>
          </w:tcPr>
          <w:p w14:paraId="5CF139FC" w14:textId="77777777" w:rsid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lang w:eastAsia="en-GB"/>
              </w:rPr>
              <w:t>Sea birds</w:t>
            </w:r>
          </w:p>
        </w:tc>
      </w:tr>
      <w:tr w:rsidR="00695FEB" w:rsidRPr="00695FEB" w14:paraId="58F0E319" w14:textId="77777777" w:rsidTr="00FD40F9">
        <w:trPr>
          <w:trHeight w:val="780"/>
        </w:trPr>
        <w:tc>
          <w:tcPr>
            <w:tcW w:w="1424" w:type="dxa"/>
            <w:tcBorders>
              <w:top w:val="nil"/>
              <w:left w:val="single" w:sz="8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B9A1FD9" w14:textId="77777777" w:rsidR="00695FEB" w:rsidRDefault="00695FEB" w:rsidP="00FD40F9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highlight w:val="yellow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Arctic tern (</w:t>
            </w:r>
            <w:r>
              <w:rPr>
                <w:rFonts w:ascii="Times New Roman" w:eastAsia="Times New Roman" w:hAnsi="Times New Roman"/>
                <w:i/>
                <w:iCs/>
                <w:color w:val="000000"/>
                <w:sz w:val="20"/>
                <w:szCs w:val="20"/>
                <w:lang w:eastAsia="en-GB"/>
              </w:rPr>
              <w:t>Sterna paradisaea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02C49383" w14:textId="77777777" w:rsidR="00695FEB" w:rsidRP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Svalbard</w:t>
            </w:r>
          </w:p>
        </w:tc>
        <w:tc>
          <w:tcPr>
            <w:tcW w:w="112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5BCD99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201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3EEB4B97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157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63BFA4A3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5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vAlign w:val="center"/>
            <w:hideMark/>
          </w:tcPr>
          <w:p w14:paraId="4A1BF7AD" w14:textId="77777777" w:rsidR="00695FEB" w:rsidRPr="00695FEB" w:rsidRDefault="00695FEB" w:rsidP="00695FEB">
            <w:pPr>
              <w:spacing w:before="0"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 w:rsidRPr="00695FEB"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2DF9885B" w14:textId="7FE80EFA" w:rsidR="00695FEB" w:rsidRPr="00695FEB" w:rsidRDefault="00695FEB" w:rsidP="00695FEB">
            <w:pPr>
              <w:spacing w:before="0" w:after="0" w:line="240" w:lineRule="auto"/>
              <w:jc w:val="left"/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instrText xml:space="preserve"> ADDIN EN.CITE &lt;EndNote&gt;&lt;Cite&gt;&lt;Author&gt;Bergmann&lt;/Author&gt;&lt;Year&gt;2017&lt;/Year&gt;&lt;RecNum&gt;370&lt;/RecNum&gt;&lt;DisplayText&gt;(Bergmann et al., 2017a)&lt;/DisplayText&gt;&lt;record&gt;&lt;rec-number&gt;370&lt;/rec-number&gt;&lt;foreign-keys&gt;&lt;key app="EN" db-id="rfftxfrp5xxvp1eedz6vpfs7t95sssfzz5pf" timestamp="1519212497"&gt;370&lt;/key&gt;&lt;/foreign-keys&gt;&lt;ref-type name="Journal Article"&gt;17&lt;/ref-type&gt;&lt;contributors&gt;&lt;authors&gt;&lt;author&gt;Bergmann, M.&lt;/author&gt;&lt;author&gt;Lutz, B.&lt;/author&gt;&lt;author&gt;Tekman, M. B.&lt;/author&gt;&lt;author&gt;Gutow, L.&lt;/author&gt;&lt;/authors&gt;&lt;/contributors&gt;&lt;auth-address&gt;Alfred Wegener Institute Helmholtz Centre for Polar and Marine Research, Am Handelshafen 12, 27570 Bremerhaven, Germany. Electronic address: Melanie.Bergmann@awi.de.&amp;#xD;SV Antigua, c/o Alfred Wegener Institute Helmholtz Centre for Polar and Marine Research, Am Handelshafen 12, 27570 Bremerhaven, Germany.&amp;#xD;Alfred Wegener Institute Helmholtz Centre for Polar and Marine Research, Am Handelshafen 12, 27570 Bremerhaven, Germany.&lt;/auth-address&gt;&lt;titles&gt;&lt;title&gt;Citizen scientists reveal: Marine litter pollutes Arctic beaches and affects wild life&lt;/title&gt;&lt;secondary-title&gt;Mar Pollut Bull&lt;/secondary-title&gt;&lt;/titles&gt;&lt;periodical&gt;&lt;full-title&gt;Mar Pollut Bull&lt;/full-title&gt;&lt;/periodical&gt;&lt;pages&gt;535-540&lt;/pages&gt;&lt;volume&gt;125&lt;/volume&gt;&lt;number&gt;1-2&lt;/number&gt;&lt;edition&gt;2017/10/02&lt;/edition&gt;&lt;dates&gt;&lt;year&gt;2017&lt;/year&gt;&lt;pub-dates&gt;&lt;date&gt;Dec 15&lt;/date&gt;&lt;/pub-dates&gt;&lt;/dates&gt;&lt;isbn&gt;1879-3363 (Electronic)&amp;#xD;0025-326X (Linking)&lt;/isbn&gt;&lt;accession-num&gt;28964499&lt;/accession-num&gt;&lt;urls&gt;&lt;related-urls&gt;&lt;url&gt;https://www.ncbi.nlm.nih.gov/pubmed/28964499&lt;/url&gt;&lt;/related-urls&gt;&lt;/urls&gt;&lt;custom1&gt;Sources&lt;/custom1&gt;&lt;custom3&gt;Distribution&lt;/custom3&gt;&lt;custom4&gt;Impact&lt;/custom4&gt;&lt;custom5&gt;Response&lt;/custom5&gt;&lt;custom6&gt;Crosscutting&lt;/custom6&gt;&lt;custom7&gt;Norway&lt;/custom7&gt;&lt;electronic-resource-num&gt;https://doi.org/10.1016/j.marpolbul.2017.09.055&lt;/electronic-resource-num&gt;&lt;/record&gt;&lt;/Cite&gt;&lt;/EndNote&gt;</w:instrTex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(</w:t>
            </w:r>
            <w:hyperlink w:anchor="_ENREF_8" w:tooltip="Bergmann, 2017 #370" w:history="1">
              <w:r w:rsidRPr="00EF2CE8">
                <w:rPr>
                  <w:rStyle w:val="Hyperlink"/>
                  <w:rFonts w:ascii="Times New Roman" w:eastAsia="Times New Roman" w:hAnsi="Times New Roman"/>
                  <w:noProof/>
                  <w:sz w:val="20"/>
                  <w:szCs w:val="20"/>
                  <w:lang w:eastAsia="en-GB"/>
                </w:rPr>
                <w:t>Bergmann et al., 2017a</w:t>
              </w:r>
            </w:hyperlink>
            <w:r>
              <w:rPr>
                <w:rFonts w:ascii="Times New Roman" w:eastAsia="Times New Roman" w:hAnsi="Times New Roman"/>
                <w:noProof/>
                <w:color w:val="000000"/>
                <w:sz w:val="20"/>
                <w:szCs w:val="20"/>
                <w:lang w:eastAsia="en-GB"/>
              </w:rPr>
              <w:t>)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  <w:lang w:eastAsia="en-GB"/>
              </w:rPr>
              <w:fldChar w:fldCharType="end"/>
            </w:r>
          </w:p>
        </w:tc>
      </w:tr>
    </w:tbl>
    <w:p w14:paraId="4AAFFE53" w14:textId="6D9F17ED" w:rsidR="00DA379D" w:rsidRPr="00E71D9E" w:rsidRDefault="00E71D9E" w:rsidP="00102222">
      <w:pPr>
        <w:rPr>
          <w:rFonts w:ascii="Times New Roman" w:hAnsi="Times New Roman"/>
          <w:b/>
        </w:rPr>
      </w:pPr>
      <w:r w:rsidRPr="00E71D9E">
        <w:rPr>
          <w:rFonts w:ascii="Times New Roman" w:hAnsi="Times New Roman"/>
          <w:b/>
        </w:rPr>
        <w:t>References:</w:t>
      </w:r>
    </w:p>
    <w:p w14:paraId="24E6AA9A" w14:textId="70DDAF34" w:rsidR="00EF2CE8" w:rsidRPr="00EF2CE8" w:rsidRDefault="00DA379D" w:rsidP="00EF2CE8">
      <w:pPr>
        <w:pStyle w:val="EndNoteBibliography"/>
        <w:spacing w:after="0"/>
      </w:pPr>
      <w:r w:rsidRPr="00E71D9E">
        <w:rPr>
          <w:rFonts w:ascii="Times New Roman" w:hAnsi="Times New Roman" w:cs="Times New Roman"/>
        </w:rPr>
        <w:lastRenderedPageBreak/>
        <w:fldChar w:fldCharType="begin"/>
      </w:r>
      <w:r w:rsidRPr="00E71D9E">
        <w:rPr>
          <w:rFonts w:ascii="Times New Roman" w:hAnsi="Times New Roman" w:cs="Times New Roman"/>
        </w:rPr>
        <w:instrText xml:space="preserve"> ADDIN EN.REFLIST </w:instrText>
      </w:r>
      <w:r w:rsidRPr="00E71D9E">
        <w:rPr>
          <w:rFonts w:ascii="Times New Roman" w:hAnsi="Times New Roman" w:cs="Times New Roman"/>
        </w:rPr>
        <w:fldChar w:fldCharType="separate"/>
      </w:r>
      <w:bookmarkStart w:id="1" w:name="_ENREF_1"/>
      <w:r w:rsidR="00EF2CE8" w:rsidRPr="00EF2CE8">
        <w:t xml:space="preserve">Amelineau, F., D. Bonnet, O. Heitz, V. Mortreux, A. M. A. Harding, N. Karnovsky, W. Walkusz, J. Fort and D. Gremillet (2016). </w:t>
      </w:r>
      <w:r w:rsidR="00EF2CE8" w:rsidRPr="00EF2CE8">
        <w:rPr>
          <w:i/>
        </w:rPr>
        <w:t>Microplastic pollution in the Greenland Sea: Background levels and selective contamination of planktivorous diving seabirds</w:t>
      </w:r>
      <w:r w:rsidR="00EF2CE8" w:rsidRPr="00EF2CE8">
        <w:t xml:space="preserve">. Environ Pollut, 219: 1131-1139 DOI: </w:t>
      </w:r>
      <w:hyperlink r:id="rId13" w:history="1">
        <w:r w:rsidR="00EF2CE8" w:rsidRPr="00EF2CE8">
          <w:rPr>
            <w:rStyle w:val="Hyperlink"/>
          </w:rPr>
          <w:t>https://doi.org/10.1016/j.envpol.2016.09.017</w:t>
        </w:r>
      </w:hyperlink>
      <w:r w:rsidR="00EF2CE8" w:rsidRPr="00EF2CE8">
        <w:t>.</w:t>
      </w:r>
      <w:bookmarkEnd w:id="1"/>
    </w:p>
    <w:p w14:paraId="16DEDF71" w14:textId="77777777" w:rsidR="00EF2CE8" w:rsidRPr="00EF2CE8" w:rsidRDefault="00EF2CE8" w:rsidP="00EF2CE8">
      <w:pPr>
        <w:pStyle w:val="EndNoteBibliography"/>
        <w:spacing w:after="0"/>
      </w:pPr>
      <w:bookmarkStart w:id="2" w:name="_ENREF_2"/>
      <w:r w:rsidRPr="00EF2CE8">
        <w:t xml:space="preserve">Ask, A., T. Anker-Nilssen, D. Herzke, A. M. Trevail, J. A. van Franeker and G. W. Gabrielsen (2016). </w:t>
      </w:r>
      <w:r w:rsidRPr="00EF2CE8">
        <w:rPr>
          <w:i/>
        </w:rPr>
        <w:t>Contaminants in northern fulmars (Fulmarus glacialis) exposed to plastic</w:t>
      </w:r>
      <w:r w:rsidRPr="00EF2CE8">
        <w:t>. Copenhagen K., Nordic Council of Ministers.</w:t>
      </w:r>
      <w:bookmarkEnd w:id="2"/>
    </w:p>
    <w:p w14:paraId="3E8E65A6" w14:textId="77777777" w:rsidR="00EF2CE8" w:rsidRPr="00EF2CE8" w:rsidRDefault="00EF2CE8" w:rsidP="00EF2CE8">
      <w:pPr>
        <w:pStyle w:val="EndNoteBibliography"/>
        <w:spacing w:after="0"/>
      </w:pPr>
      <w:bookmarkStart w:id="3" w:name="_ENREF_3"/>
      <w:r w:rsidRPr="00EF2CE8">
        <w:t xml:space="preserve">Avery-Gomm, S., J. F. Provencher, M. Liboiron, F. E. Poon and P. A. Smith (2017). </w:t>
      </w:r>
      <w:r w:rsidRPr="00EF2CE8">
        <w:rPr>
          <w:i/>
        </w:rPr>
        <w:t>Plastic pollution in the Labrador Sea: An assessment using the seabird northern fulmar Fulmarus glacialis as a biological monitoring species</w:t>
      </w:r>
      <w:r w:rsidRPr="00EF2CE8">
        <w:t>. Marine Pollution Bulletin DOI: 10.1016/j.marpolbul.2017.10.001.</w:t>
      </w:r>
      <w:bookmarkEnd w:id="3"/>
    </w:p>
    <w:p w14:paraId="7FFB6A48" w14:textId="5F74F8A0" w:rsidR="00EF2CE8" w:rsidRPr="00EF2CE8" w:rsidRDefault="00EF2CE8" w:rsidP="00EF2CE8">
      <w:pPr>
        <w:pStyle w:val="EndNoteBibliography"/>
        <w:spacing w:after="0"/>
      </w:pPr>
      <w:bookmarkStart w:id="4" w:name="_ENREF_4"/>
      <w:r w:rsidRPr="00EF2CE8">
        <w:t xml:space="preserve">Avery-Gomm, S., M. Valliant, C. R. Schacter, K. F. Robbins, M. Liboiron, P. Y. Daoust, L. M. Rios and I. L. Jones (2016). </w:t>
      </w:r>
      <w:r w:rsidRPr="00EF2CE8">
        <w:rPr>
          <w:i/>
        </w:rPr>
        <w:t>A study of wrecked Dovekies (Alle alle) in the western North Atlantic highlights the importance of using standardized methods to quantify plastic ingestion</w:t>
      </w:r>
      <w:r w:rsidRPr="00EF2CE8">
        <w:t xml:space="preserve">. Mar Pollut Bull, 113(1-2): 75-80 DOI: </w:t>
      </w:r>
      <w:hyperlink r:id="rId14" w:history="1">
        <w:r w:rsidRPr="00EF2CE8">
          <w:rPr>
            <w:rStyle w:val="Hyperlink"/>
          </w:rPr>
          <w:t>http://dx.doi.org/10.1016/j.marpolbul.2016.08.062</w:t>
        </w:r>
      </w:hyperlink>
      <w:r w:rsidRPr="00EF2CE8">
        <w:t>.</w:t>
      </w:r>
      <w:bookmarkEnd w:id="4"/>
    </w:p>
    <w:p w14:paraId="11C03D75" w14:textId="77777777" w:rsidR="00EF2CE8" w:rsidRPr="00EF2CE8" w:rsidRDefault="00EF2CE8" w:rsidP="00EF2CE8">
      <w:pPr>
        <w:pStyle w:val="EndNoteBibliography"/>
        <w:spacing w:after="0"/>
      </w:pPr>
      <w:bookmarkStart w:id="5" w:name="_ENREF_5"/>
      <w:r w:rsidRPr="00EF2CE8">
        <w:t xml:space="preserve">Baba, N., M. Kiyota and K. Yoshida (1990). </w:t>
      </w:r>
      <w:r w:rsidRPr="00EF2CE8">
        <w:rPr>
          <w:i/>
        </w:rPr>
        <w:t>Distribution of marine debris and northern fur seals in the Eastern Bering Sea</w:t>
      </w:r>
      <w:r w:rsidRPr="00EF2CE8">
        <w:t>. The Second International Conference on Marine Debris, Honolulu.</w:t>
      </w:r>
      <w:bookmarkEnd w:id="5"/>
    </w:p>
    <w:p w14:paraId="580CC90D" w14:textId="77777777" w:rsidR="00EF2CE8" w:rsidRPr="00EF2CE8" w:rsidRDefault="00EF2CE8" w:rsidP="00EF2CE8">
      <w:pPr>
        <w:pStyle w:val="EndNoteBibliography"/>
        <w:spacing w:after="0"/>
      </w:pPr>
      <w:bookmarkStart w:id="6" w:name="_ENREF_6"/>
      <w:r w:rsidRPr="00EF2CE8">
        <w:t xml:space="preserve">Beach, R. J., T. C. Newby, R. O. Larson, M. Pedersen and J. Juris (1976). </w:t>
      </w:r>
      <w:r w:rsidRPr="00EF2CE8">
        <w:rPr>
          <w:i/>
        </w:rPr>
        <w:t>Entanglement of an Aleutian reindeer in a Japanese fish net</w:t>
      </w:r>
      <w:r w:rsidRPr="00EF2CE8">
        <w:t>. The Murrelet, 57(3): 66.</w:t>
      </w:r>
      <w:bookmarkEnd w:id="6"/>
    </w:p>
    <w:p w14:paraId="2DBD3604" w14:textId="6DEF8A63" w:rsidR="00EF2CE8" w:rsidRPr="00EF2CE8" w:rsidRDefault="00EF2CE8" w:rsidP="00EF2CE8">
      <w:pPr>
        <w:pStyle w:val="EndNoteBibliography"/>
        <w:spacing w:after="0"/>
      </w:pPr>
      <w:bookmarkStart w:id="7" w:name="_ENREF_7"/>
      <w:r w:rsidRPr="00EF2CE8">
        <w:t xml:space="preserve">Bergmann, M. and M. Klages (2012). </w:t>
      </w:r>
      <w:r w:rsidRPr="00EF2CE8">
        <w:rPr>
          <w:i/>
        </w:rPr>
        <w:t>Increase of litter at the Arctic deep-sea observatory HAUSGARTEN</w:t>
      </w:r>
      <w:r w:rsidRPr="00EF2CE8">
        <w:t xml:space="preserve">. Marine Pollution Bulletin, 64(12): 2734-2741 DOI: </w:t>
      </w:r>
      <w:hyperlink r:id="rId15" w:history="1">
        <w:r w:rsidRPr="00EF2CE8">
          <w:rPr>
            <w:rStyle w:val="Hyperlink"/>
          </w:rPr>
          <w:t>http://dx.doi.org/10.1016/j.marpolbul.2012.09.018</w:t>
        </w:r>
      </w:hyperlink>
      <w:r w:rsidRPr="00EF2CE8">
        <w:t>.</w:t>
      </w:r>
      <w:bookmarkEnd w:id="7"/>
    </w:p>
    <w:p w14:paraId="34729BB3" w14:textId="14C1E089" w:rsidR="00EF2CE8" w:rsidRPr="00EF2CE8" w:rsidRDefault="00EF2CE8" w:rsidP="00EF2CE8">
      <w:pPr>
        <w:pStyle w:val="EndNoteBibliography"/>
        <w:spacing w:after="0"/>
      </w:pPr>
      <w:bookmarkStart w:id="8" w:name="_ENREF_8"/>
      <w:r w:rsidRPr="00EF2CE8">
        <w:t xml:space="preserve">Bergmann, M., B. Lutz, M. B. Tekman and L. Gutow (2017a). </w:t>
      </w:r>
      <w:r w:rsidRPr="00EF2CE8">
        <w:rPr>
          <w:i/>
        </w:rPr>
        <w:t>Citizen scientists reveal: Marine litter pollutes Arctic beaches and affects wild life</w:t>
      </w:r>
      <w:r w:rsidRPr="00EF2CE8">
        <w:t xml:space="preserve">. Mar Pollut Bull, 125(1-2): 535-540 DOI: </w:t>
      </w:r>
      <w:hyperlink r:id="rId16" w:history="1">
        <w:r w:rsidRPr="00EF2CE8">
          <w:rPr>
            <w:rStyle w:val="Hyperlink"/>
          </w:rPr>
          <w:t>https://doi.org/10.1016/j.marpolbul.2017.09.055</w:t>
        </w:r>
      </w:hyperlink>
      <w:r w:rsidRPr="00EF2CE8">
        <w:t>.</w:t>
      </w:r>
      <w:bookmarkEnd w:id="8"/>
    </w:p>
    <w:p w14:paraId="446DA2CE" w14:textId="77777777" w:rsidR="00EF2CE8" w:rsidRPr="00EF2CE8" w:rsidRDefault="00EF2CE8" w:rsidP="00EF2CE8">
      <w:pPr>
        <w:pStyle w:val="EndNoteBibliography"/>
        <w:spacing w:after="0"/>
      </w:pPr>
      <w:bookmarkStart w:id="9" w:name="_ENREF_9"/>
      <w:r w:rsidRPr="00EF2CE8">
        <w:t xml:space="preserve">Bergmann, M., I. Peeken, B. Beyer, T. Krumpen, S. Primpke, M. B. Tekman and G. Gerdts (2017b). </w:t>
      </w:r>
      <w:r w:rsidRPr="00EF2CE8">
        <w:rPr>
          <w:i/>
        </w:rPr>
        <w:t>Vast Quantities of Microplastics in Arctic Sea Ice - A Prime Temporary Sink for Plastic Litter and a Medium of Transport</w:t>
      </w:r>
      <w:r w:rsidRPr="00EF2CE8">
        <w:t>. In:  Fate and Impact of Microplastics in Marine Ecosystems, Elsevier.</w:t>
      </w:r>
      <w:bookmarkEnd w:id="9"/>
    </w:p>
    <w:p w14:paraId="073D9BE0" w14:textId="77777777" w:rsidR="00EF2CE8" w:rsidRPr="00EF2CE8" w:rsidRDefault="00EF2CE8" w:rsidP="00EF2CE8">
      <w:pPr>
        <w:pStyle w:val="EndNoteBibliography"/>
        <w:spacing w:after="0"/>
      </w:pPr>
      <w:bookmarkStart w:id="10" w:name="_ENREF_10"/>
      <w:r w:rsidRPr="00EF2CE8">
        <w:t xml:space="preserve">Bergmann, M., N. Sandhop, I. Schewe and D. D’Hert (2016). </w:t>
      </w:r>
      <w:r w:rsidRPr="00EF2CE8">
        <w:rPr>
          <w:i/>
        </w:rPr>
        <w:t>Observations of floating anthropogenic litter in the Barents Sea and Fram Strait, Arctic</w:t>
      </w:r>
      <w:r w:rsidRPr="00EF2CE8">
        <w:t>. Polar Biology, 39(3): 553-560 DOI: 10.1007/s00300-015-1795-8.</w:t>
      </w:r>
      <w:bookmarkEnd w:id="10"/>
    </w:p>
    <w:p w14:paraId="29E6E10E" w14:textId="77777777" w:rsidR="00EF2CE8" w:rsidRPr="00EF2CE8" w:rsidRDefault="00EF2CE8" w:rsidP="00EF2CE8">
      <w:pPr>
        <w:pStyle w:val="EndNoteBibliography"/>
        <w:spacing w:after="0"/>
      </w:pPr>
      <w:bookmarkStart w:id="11" w:name="_ENREF_11"/>
      <w:r w:rsidRPr="00EF2CE8">
        <w:t xml:space="preserve">Bergmann, M., V. Wirzberger, T. Krumpen, C. Lorenz, S. Primpke, M. B. Tekman and G. Gerdts (2017c). </w:t>
      </w:r>
      <w:r w:rsidRPr="00EF2CE8">
        <w:rPr>
          <w:i/>
        </w:rPr>
        <w:t>High Quantities of Microplastic in Arctic Deep-Sea Sediments from the HAUSGARTEN Observatory</w:t>
      </w:r>
      <w:r w:rsidRPr="00EF2CE8">
        <w:t>. Environ Sci Technol, 51(19): 11000-11010 DOI: 10.1021/acs.est.7b03331.</w:t>
      </w:r>
      <w:bookmarkEnd w:id="11"/>
    </w:p>
    <w:p w14:paraId="6726386F" w14:textId="77777777" w:rsidR="00EF2CE8" w:rsidRPr="00EF2CE8" w:rsidRDefault="00EF2CE8" w:rsidP="00EF2CE8">
      <w:pPr>
        <w:pStyle w:val="EndNoteBibliography"/>
        <w:spacing w:after="0"/>
      </w:pPr>
      <w:bookmarkStart w:id="12" w:name="_ENREF_12"/>
      <w:r w:rsidRPr="00EF2CE8">
        <w:t xml:space="preserve">Bond, A. L. and J. L. Lavers (2013). </w:t>
      </w:r>
      <w:r w:rsidRPr="00EF2CE8">
        <w:rPr>
          <w:i/>
        </w:rPr>
        <w:t>Effectiveness of emetics to study plastic ingestion by Leach's Storm-petrels (Oceanodroma leucorhoa)</w:t>
      </w:r>
      <w:r w:rsidRPr="00EF2CE8">
        <w:t>. Mar Pollut Bull, 70(1-2): 171-175 DOI: 10.1016/j.marpolbul.2013.02.030.</w:t>
      </w:r>
      <w:bookmarkEnd w:id="12"/>
    </w:p>
    <w:p w14:paraId="10196E3E" w14:textId="3DA89658" w:rsidR="00EF2CE8" w:rsidRPr="00EF2CE8" w:rsidRDefault="00EF2CE8" w:rsidP="00EF2CE8">
      <w:pPr>
        <w:pStyle w:val="EndNoteBibliography"/>
        <w:spacing w:after="0"/>
      </w:pPr>
      <w:bookmarkStart w:id="13" w:name="_ENREF_13"/>
      <w:r w:rsidRPr="00EF2CE8">
        <w:t xml:space="preserve">Bond, A. L., J. F. Provencher, P.-Y. Daoust and Z. N. Lucas (2014). </w:t>
      </w:r>
      <w:r w:rsidRPr="00EF2CE8">
        <w:rPr>
          <w:i/>
        </w:rPr>
        <w:t>Plastic ingestion by fulmars and shearwaters at Sable Island, Nova Scotia, Canada</w:t>
      </w:r>
      <w:r w:rsidRPr="00EF2CE8">
        <w:t xml:space="preserve">. Marine Pollution Bulletin, 87(1): 68-75 DOI: </w:t>
      </w:r>
      <w:hyperlink r:id="rId17" w:history="1">
        <w:r w:rsidRPr="00EF2CE8">
          <w:rPr>
            <w:rStyle w:val="Hyperlink"/>
          </w:rPr>
          <w:t>https://doi.org/10.1016/j.marpolbul.2014.08.010</w:t>
        </w:r>
      </w:hyperlink>
      <w:r w:rsidRPr="00EF2CE8">
        <w:t>.</w:t>
      </w:r>
      <w:bookmarkEnd w:id="13"/>
    </w:p>
    <w:p w14:paraId="2F081FB4" w14:textId="77777777" w:rsidR="00EF2CE8" w:rsidRPr="00EF2CE8" w:rsidRDefault="00EF2CE8" w:rsidP="00EF2CE8">
      <w:pPr>
        <w:pStyle w:val="EndNoteBibliography"/>
        <w:spacing w:after="0"/>
      </w:pPr>
      <w:bookmarkStart w:id="14" w:name="_ENREF_14"/>
      <w:r w:rsidRPr="00EF2CE8">
        <w:t xml:space="preserve">Bond, A. L., J. F. Provencher, R. D. Elliot, P. C. Ryan, S. Rowe, I. L. Jones, G. J. Robertson and S. I. Wilhelm (2013). </w:t>
      </w:r>
      <w:r w:rsidRPr="00EF2CE8">
        <w:rPr>
          <w:i/>
        </w:rPr>
        <w:t>Ingestion of plastic marine debris by Common and Thick-billed Murres in the northwestern Atlantic from 1985 to 2012</w:t>
      </w:r>
      <w:r w:rsidRPr="00EF2CE8">
        <w:t>. Marine Pollution Bulletin, 77(1-2): 192-195 DOI: 10.1016/j.marpolbul.2013.10.005.</w:t>
      </w:r>
      <w:bookmarkEnd w:id="14"/>
    </w:p>
    <w:p w14:paraId="50B16D4A" w14:textId="77777777" w:rsidR="00EF2CE8" w:rsidRPr="00EF2CE8" w:rsidRDefault="00EF2CE8" w:rsidP="00EF2CE8">
      <w:pPr>
        <w:pStyle w:val="EndNoteBibliography"/>
        <w:spacing w:after="0"/>
      </w:pPr>
      <w:bookmarkStart w:id="15" w:name="_ENREF_15"/>
      <w:r w:rsidRPr="00EF2CE8">
        <w:t xml:space="preserve">Bråte, I. L. N., D. P. Eidsvoll, C. C. Steindal and K. V. Thomas (2016). </w:t>
      </w:r>
      <w:r w:rsidRPr="00EF2CE8">
        <w:rPr>
          <w:i/>
        </w:rPr>
        <w:t>Plastic ingestion by Atlantic cod (Gadus morhua) from the Norwegian coast</w:t>
      </w:r>
      <w:r w:rsidRPr="00EF2CE8">
        <w:t>. Mar Pollut Bull, 112(1-2): 105-110 DOI: 10.1016/j.marpolbul.2016.08.034.</w:t>
      </w:r>
      <w:bookmarkEnd w:id="15"/>
    </w:p>
    <w:p w14:paraId="33B6AA74" w14:textId="7EB2F7CB" w:rsidR="00EF2CE8" w:rsidRPr="00EF2CE8" w:rsidRDefault="00EF2CE8" w:rsidP="00EF2CE8">
      <w:pPr>
        <w:pStyle w:val="EndNoteBibliography"/>
        <w:spacing w:after="0"/>
      </w:pPr>
      <w:bookmarkStart w:id="16" w:name="_ENREF_16"/>
      <w:r w:rsidRPr="00EF2CE8">
        <w:lastRenderedPageBreak/>
        <w:t xml:space="preserve">Buhl-Mortensen, L. and P. Buhl-Mortensen (2017). </w:t>
      </w:r>
      <w:r w:rsidRPr="00EF2CE8">
        <w:rPr>
          <w:i/>
        </w:rPr>
        <w:t>Marine litter in the Nordic Seas: Distribution composition and abundance</w:t>
      </w:r>
      <w:r w:rsidRPr="00EF2CE8">
        <w:t xml:space="preserve">. Mar Pollut Bull, 125(1-2): 260-270 DOI: </w:t>
      </w:r>
      <w:hyperlink r:id="rId18" w:history="1">
        <w:r w:rsidRPr="00EF2CE8">
          <w:rPr>
            <w:rStyle w:val="Hyperlink"/>
          </w:rPr>
          <w:t>https://doi.org/10.1016/j.marpolbul.2017.08.048</w:t>
        </w:r>
      </w:hyperlink>
      <w:r w:rsidRPr="00EF2CE8">
        <w:t>.</w:t>
      </w:r>
      <w:bookmarkEnd w:id="16"/>
    </w:p>
    <w:p w14:paraId="63F7D075" w14:textId="77777777" w:rsidR="00EF2CE8" w:rsidRPr="00EF2CE8" w:rsidRDefault="00EF2CE8" w:rsidP="00EF2CE8">
      <w:pPr>
        <w:pStyle w:val="EndNoteBibliography"/>
        <w:spacing w:after="0"/>
      </w:pPr>
      <w:bookmarkStart w:id="17" w:name="_ENREF_17"/>
      <w:r w:rsidRPr="00EF2CE8">
        <w:t xml:space="preserve">Cózar, A., E. Martí, C. M. Duarte, J. García-de-Lomas, E. Van Sebille, T. J. Ballatore, V. M. Eguíluz, J. I. González-Gordillo, M. L. Pedrotti and F. Echevarría (2017). </w:t>
      </w:r>
      <w:r w:rsidRPr="00EF2CE8">
        <w:rPr>
          <w:i/>
        </w:rPr>
        <w:t>The Arctic Ocean as a dead end for floating plastics in the North Atlantic branch of the Thermohaline Circulation</w:t>
      </w:r>
      <w:r w:rsidRPr="00EF2CE8">
        <w:t>. Science advances, 3(4): e1600582.</w:t>
      </w:r>
      <w:bookmarkEnd w:id="17"/>
    </w:p>
    <w:p w14:paraId="7F15EFEF" w14:textId="77777777" w:rsidR="00EF2CE8" w:rsidRPr="00EF2CE8" w:rsidRDefault="00EF2CE8" w:rsidP="00EF2CE8">
      <w:pPr>
        <w:pStyle w:val="EndNoteBibliography"/>
        <w:spacing w:after="0"/>
      </w:pPr>
      <w:bookmarkStart w:id="18" w:name="_ENREF_18"/>
      <w:r w:rsidRPr="00EF2CE8">
        <w:t xml:space="preserve">Day, R. H. (1980). </w:t>
      </w:r>
      <w:r w:rsidRPr="00EF2CE8">
        <w:rPr>
          <w:i/>
        </w:rPr>
        <w:t>The occurence and characteristics of plastic pollution in Alaska's marine birds</w:t>
      </w:r>
      <w:r w:rsidRPr="00EF2CE8">
        <w:t xml:space="preserve"> Master's thesis, University of Alaska Fairbanks.</w:t>
      </w:r>
      <w:bookmarkEnd w:id="18"/>
    </w:p>
    <w:p w14:paraId="34E7D7F5" w14:textId="3138942D" w:rsidR="00EF2CE8" w:rsidRPr="00EF2CE8" w:rsidRDefault="00EF2CE8" w:rsidP="00EF2CE8">
      <w:pPr>
        <w:pStyle w:val="EndNoteBibliography"/>
        <w:spacing w:after="0"/>
      </w:pPr>
      <w:bookmarkStart w:id="19" w:name="_ENREF_19"/>
      <w:r w:rsidRPr="00EF2CE8">
        <w:t xml:space="preserve">Day, R. H. and D. G. Shaw (1987). </w:t>
      </w:r>
      <w:r w:rsidRPr="00EF2CE8">
        <w:rPr>
          <w:i/>
        </w:rPr>
        <w:t>Patterns in the abundance of pelagic plastic and tar in the North Pacific Ocean, 1976–1985</w:t>
      </w:r>
      <w:r w:rsidRPr="00EF2CE8">
        <w:t xml:space="preserve">. Marine Pollution Bulletin, 18(6): 311-316 DOI: </w:t>
      </w:r>
      <w:hyperlink r:id="rId19" w:history="1">
        <w:r w:rsidRPr="00EF2CE8">
          <w:rPr>
            <w:rStyle w:val="Hyperlink"/>
          </w:rPr>
          <w:t>https://doi.org/10.1016/S0025-326X(87)80017-6</w:t>
        </w:r>
      </w:hyperlink>
      <w:r w:rsidRPr="00EF2CE8">
        <w:t>.</w:t>
      </w:r>
      <w:bookmarkEnd w:id="19"/>
    </w:p>
    <w:p w14:paraId="72A02E05" w14:textId="77777777" w:rsidR="00EF2CE8" w:rsidRPr="00EF2CE8" w:rsidRDefault="00EF2CE8" w:rsidP="00EF2CE8">
      <w:pPr>
        <w:pStyle w:val="EndNoteBibliography"/>
        <w:spacing w:after="0"/>
      </w:pPr>
      <w:bookmarkStart w:id="20" w:name="_ENREF_20"/>
      <w:r w:rsidRPr="00EF2CE8">
        <w:t xml:space="preserve">Day, R. H., D. G. Shaw and S. E. Ignell (1990). </w:t>
      </w:r>
      <w:r w:rsidRPr="00EF2CE8">
        <w:rPr>
          <w:i/>
        </w:rPr>
        <w:t>The quantitative distribution and characteristics of neuston plastic in the North Pacific Ocean, 1985-88</w:t>
      </w:r>
      <w:r w:rsidRPr="00EF2CE8">
        <w:t>. The Second International Conference on Marine Debris, Honolulu.</w:t>
      </w:r>
      <w:bookmarkEnd w:id="20"/>
    </w:p>
    <w:p w14:paraId="0C7D389F" w14:textId="77777777" w:rsidR="00EF2CE8" w:rsidRPr="00EF2CE8" w:rsidRDefault="00EF2CE8" w:rsidP="00EF2CE8">
      <w:pPr>
        <w:pStyle w:val="EndNoteBibliography"/>
        <w:spacing w:after="0"/>
      </w:pPr>
      <w:bookmarkStart w:id="21" w:name="_ENREF_21"/>
      <w:r w:rsidRPr="00EF2CE8">
        <w:t xml:space="preserve">Day, R. H., D. H. S. Wehle and F. C. Coleman (1985). </w:t>
      </w:r>
      <w:r w:rsidRPr="00EF2CE8">
        <w:rPr>
          <w:i/>
        </w:rPr>
        <w:t>Ingestion of plastic pollutants by marine birds</w:t>
      </w:r>
      <w:r w:rsidRPr="00EF2CE8">
        <w:t>. The Workshop on the Fate and Impact of Marine Debris, Honolulu.</w:t>
      </w:r>
      <w:bookmarkEnd w:id="21"/>
    </w:p>
    <w:p w14:paraId="71541826" w14:textId="77777777" w:rsidR="00EF2CE8" w:rsidRPr="00EF2CE8" w:rsidRDefault="00EF2CE8" w:rsidP="00EF2CE8">
      <w:pPr>
        <w:pStyle w:val="EndNoteBibliography"/>
        <w:spacing w:after="0"/>
      </w:pPr>
      <w:bookmarkStart w:id="22" w:name="_ENREF_22"/>
      <w:r w:rsidRPr="00EF2CE8">
        <w:t xml:space="preserve">Dippo, B. (2012). </w:t>
      </w:r>
      <w:r w:rsidRPr="00EF2CE8">
        <w:rPr>
          <w:i/>
        </w:rPr>
        <w:t>Microplastics in the coastal environment of West Iceland</w:t>
      </w:r>
      <w:r w:rsidRPr="00EF2CE8">
        <w:t>, University of Akureyri.</w:t>
      </w:r>
      <w:bookmarkEnd w:id="22"/>
    </w:p>
    <w:p w14:paraId="502DBE39" w14:textId="77777777" w:rsidR="00EF2CE8" w:rsidRPr="00EF2CE8" w:rsidRDefault="00EF2CE8" w:rsidP="00EF2CE8">
      <w:pPr>
        <w:pStyle w:val="EndNoteBibliography"/>
        <w:spacing w:after="0"/>
      </w:pPr>
      <w:bookmarkStart w:id="23" w:name="_ENREF_23"/>
      <w:r w:rsidRPr="00EF2CE8">
        <w:t xml:space="preserve">Doyle, M. J., W. Watson, N. M. Bowlin and S. B. Sheavly (2011). </w:t>
      </w:r>
      <w:r w:rsidRPr="00EF2CE8">
        <w:rPr>
          <w:i/>
        </w:rPr>
        <w:t>Plastic particles in coastal pelagic ecosystems of the Northeast Pacific ocean</w:t>
      </w:r>
      <w:r w:rsidRPr="00EF2CE8">
        <w:t>. Marine Environmental Research, 71(1): 41-52 DOI: 10.1016/j.marenvres.2010.10.001.</w:t>
      </w:r>
      <w:bookmarkEnd w:id="23"/>
    </w:p>
    <w:p w14:paraId="1BBB39D7" w14:textId="77777777" w:rsidR="00EF2CE8" w:rsidRPr="00EF2CE8" w:rsidRDefault="00EF2CE8" w:rsidP="00EF2CE8">
      <w:pPr>
        <w:pStyle w:val="EndNoteBibliography"/>
        <w:spacing w:after="0"/>
      </w:pPr>
      <w:bookmarkStart w:id="24" w:name="_ENREF_24"/>
      <w:r w:rsidRPr="00EF2CE8">
        <w:t xml:space="preserve">Falk, K. and J. Durinck (1993). </w:t>
      </w:r>
      <w:r w:rsidRPr="00EF2CE8">
        <w:rPr>
          <w:i/>
        </w:rPr>
        <w:t>The winter diet of thick-billed murres, Uria lomvia, in western Greenland, 1988–1989</w:t>
      </w:r>
      <w:r w:rsidRPr="00EF2CE8">
        <w:t>. Canadian Journal of Zoology, 71(2): 264-272 DOI: 10.1139/z93-038.</w:t>
      </w:r>
      <w:bookmarkEnd w:id="24"/>
    </w:p>
    <w:p w14:paraId="6A273A08" w14:textId="7BE6C2C5" w:rsidR="00EF2CE8" w:rsidRPr="00EF2CE8" w:rsidRDefault="00EF2CE8" w:rsidP="00EF2CE8">
      <w:pPr>
        <w:pStyle w:val="EndNoteBibliography"/>
        <w:spacing w:after="0"/>
      </w:pPr>
      <w:bookmarkStart w:id="25" w:name="_ENREF_25"/>
      <w:r w:rsidRPr="00EF2CE8">
        <w:t xml:space="preserve">Feder, H. M., S. C. Jewett and J. R. Hilsinger (1978). </w:t>
      </w:r>
      <w:r w:rsidRPr="00EF2CE8">
        <w:rPr>
          <w:i/>
        </w:rPr>
        <w:t>Man-made debris on the Bering Sea floor</w:t>
      </w:r>
      <w:r w:rsidRPr="00EF2CE8">
        <w:t xml:space="preserve">. Marine Pollution Bulletin, 9(2): 52-53 DOI: </w:t>
      </w:r>
      <w:hyperlink r:id="rId20" w:history="1">
        <w:r w:rsidRPr="00EF2CE8">
          <w:rPr>
            <w:rStyle w:val="Hyperlink"/>
          </w:rPr>
          <w:t>https://doi.org/10.1016/0025-326X(78)90534-9</w:t>
        </w:r>
      </w:hyperlink>
      <w:r w:rsidRPr="00EF2CE8">
        <w:t>.</w:t>
      </w:r>
      <w:bookmarkEnd w:id="25"/>
    </w:p>
    <w:p w14:paraId="5B9932A9" w14:textId="77777777" w:rsidR="00EF2CE8" w:rsidRPr="00EF2CE8" w:rsidRDefault="00EF2CE8" w:rsidP="00EF2CE8">
      <w:pPr>
        <w:pStyle w:val="EndNoteBibliography"/>
        <w:spacing w:after="0"/>
      </w:pPr>
      <w:bookmarkStart w:id="26" w:name="_ENREF_26"/>
      <w:r w:rsidRPr="00EF2CE8">
        <w:t xml:space="preserve">Fife, D. T., G. J. Robertson, D. Shutler, B. M. Braune and M. L. Mallory (2015). </w:t>
      </w:r>
      <w:r w:rsidRPr="00EF2CE8">
        <w:rPr>
          <w:i/>
        </w:rPr>
        <w:t>Trace elements and ingested plastic debris in wintering dovekies (Alle alle)</w:t>
      </w:r>
      <w:r w:rsidRPr="00EF2CE8">
        <w:t>. Marine Pollution Bulletin, 91(1): 368-371 DOI: 10.1016/j.marpolbul.2014.11.029.</w:t>
      </w:r>
      <w:bookmarkEnd w:id="26"/>
    </w:p>
    <w:p w14:paraId="4D34D372" w14:textId="77777777" w:rsidR="00EF2CE8" w:rsidRPr="00EF2CE8" w:rsidRDefault="00EF2CE8" w:rsidP="00EF2CE8">
      <w:pPr>
        <w:pStyle w:val="EndNoteBibliography"/>
        <w:spacing w:after="0"/>
      </w:pPr>
      <w:bookmarkStart w:id="27" w:name="_ENREF_27"/>
      <w:r w:rsidRPr="00EF2CE8">
        <w:t xml:space="preserve">Finley, K. J. (2001). </w:t>
      </w:r>
      <w:r w:rsidRPr="00EF2CE8">
        <w:rPr>
          <w:i/>
        </w:rPr>
        <w:t>Natural History and Conservation of the Greenland Whale, or Bowhead, in the Northwest Atlantic</w:t>
      </w:r>
      <w:r w:rsidRPr="00EF2CE8">
        <w:t>. Arctic, 54(1) DOI: 10.14430/arctic764.</w:t>
      </w:r>
      <w:bookmarkEnd w:id="27"/>
    </w:p>
    <w:p w14:paraId="6F89261D" w14:textId="13759BC7" w:rsidR="00EF2CE8" w:rsidRPr="00EF2CE8" w:rsidRDefault="00EF2CE8" w:rsidP="00EF2CE8">
      <w:pPr>
        <w:pStyle w:val="EndNoteBibliography"/>
        <w:spacing w:after="0"/>
      </w:pPr>
      <w:bookmarkStart w:id="28" w:name="_ENREF_28"/>
      <w:r w:rsidRPr="00EF2CE8">
        <w:t xml:space="preserve">Fowler, C. W. (1987). </w:t>
      </w:r>
      <w:r w:rsidRPr="00EF2CE8">
        <w:rPr>
          <w:i/>
        </w:rPr>
        <w:t>Marine debris and northern fur seals: a case study</w:t>
      </w:r>
      <w:r w:rsidRPr="00EF2CE8">
        <w:t xml:space="preserve">. Marine Pollution Bulletin, 18(6): 326-335 DOI: </w:t>
      </w:r>
      <w:hyperlink r:id="rId21" w:history="1">
        <w:r w:rsidRPr="00EF2CE8">
          <w:rPr>
            <w:rStyle w:val="Hyperlink"/>
          </w:rPr>
          <w:t>https://doi.org/10.1016/S0025-326X(87)80020-6</w:t>
        </w:r>
      </w:hyperlink>
      <w:r w:rsidRPr="00EF2CE8">
        <w:t>.</w:t>
      </w:r>
      <w:bookmarkEnd w:id="28"/>
    </w:p>
    <w:p w14:paraId="02714DA6" w14:textId="77777777" w:rsidR="00EF2CE8" w:rsidRPr="00EF2CE8" w:rsidRDefault="00EF2CE8" w:rsidP="00EF2CE8">
      <w:pPr>
        <w:pStyle w:val="EndNoteBibliography"/>
        <w:spacing w:after="0"/>
      </w:pPr>
      <w:bookmarkStart w:id="29" w:name="_ENREF_29"/>
      <w:r w:rsidRPr="00EF2CE8">
        <w:t xml:space="preserve">Fowler, C. W., J. D. Baker, R. Ream, B. W. Robson and M. Kiyota (1993). </w:t>
      </w:r>
      <w:r w:rsidRPr="00EF2CE8">
        <w:rPr>
          <w:i/>
        </w:rPr>
        <w:t>Entanglement studies on juvenile male northern fur seals, St. Paul Island, 1992</w:t>
      </w:r>
      <w:r w:rsidRPr="00EF2CE8">
        <w:t>. Alaska Fisheries Center. AFSC Processed Report No. 93-03.</w:t>
      </w:r>
      <w:bookmarkEnd w:id="29"/>
    </w:p>
    <w:p w14:paraId="23F2A2E4" w14:textId="77777777" w:rsidR="00EF2CE8" w:rsidRPr="00EF2CE8" w:rsidRDefault="00EF2CE8" w:rsidP="00EF2CE8">
      <w:pPr>
        <w:pStyle w:val="EndNoteBibliography"/>
        <w:spacing w:after="0"/>
      </w:pPr>
      <w:bookmarkStart w:id="30" w:name="_ENREF_30"/>
      <w:r w:rsidRPr="00EF2CE8">
        <w:t xml:space="preserve">Fowler, C. W., R. Merrick and J. D. Baker (1990). </w:t>
      </w:r>
      <w:r w:rsidRPr="00EF2CE8">
        <w:rPr>
          <w:i/>
        </w:rPr>
        <w:t>Studies of the population level effects of entanglement on Northen Fur Seals</w:t>
      </w:r>
      <w:r w:rsidRPr="00EF2CE8">
        <w:t>. The Second International Conference on Marine Debris, Honolulu.</w:t>
      </w:r>
      <w:bookmarkEnd w:id="30"/>
    </w:p>
    <w:p w14:paraId="6D98443D" w14:textId="77777777" w:rsidR="00EF2CE8" w:rsidRPr="00EF2CE8" w:rsidRDefault="00EF2CE8" w:rsidP="00EF2CE8">
      <w:pPr>
        <w:pStyle w:val="EndNoteBibliography"/>
        <w:spacing w:after="0"/>
      </w:pPr>
      <w:bookmarkStart w:id="31" w:name="_ENREF_31"/>
      <w:r w:rsidRPr="00EF2CE8">
        <w:t xml:space="preserve">Gjertz, I., F. Mehlum and G. W. Gabrielsen (1985). </w:t>
      </w:r>
      <w:r w:rsidRPr="00EF2CE8">
        <w:rPr>
          <w:i/>
        </w:rPr>
        <w:t>Food sample analysis of seabirds collected during the 'Lance'- cruise in ice-filled waters in Eastern Svalbard 1984. 23. Norwegian Polar Institute, Oslo, Norway, 1985.</w:t>
      </w:r>
      <w:r w:rsidRPr="00EF2CE8">
        <w:t xml:space="preserve"> Norwegian Polar Institute. Rapport No. 23. Oslo</w:t>
      </w:r>
      <w:r w:rsidRPr="00EF2CE8">
        <w:rPr>
          <w:b/>
        </w:rPr>
        <w:t xml:space="preserve">: </w:t>
      </w:r>
      <w:r w:rsidRPr="00EF2CE8">
        <w:t>17.</w:t>
      </w:r>
      <w:bookmarkEnd w:id="31"/>
    </w:p>
    <w:p w14:paraId="7B57D640" w14:textId="77777777" w:rsidR="00EF2CE8" w:rsidRPr="00EF2CE8" w:rsidRDefault="00EF2CE8" w:rsidP="00EF2CE8">
      <w:pPr>
        <w:pStyle w:val="EndNoteBibliography"/>
        <w:spacing w:after="0"/>
      </w:pPr>
      <w:bookmarkStart w:id="32" w:name="_ENREF_32"/>
      <w:r w:rsidRPr="00EF2CE8">
        <w:t xml:space="preserve">Grøsvik, B. E., T. Prokhorova, E. Eriksen, P. Krivosheya, P. A. Horneland and D. Prozorkevich (2018). </w:t>
      </w:r>
      <w:r w:rsidRPr="00EF2CE8">
        <w:rPr>
          <w:i/>
        </w:rPr>
        <w:t>Assessment of Marine Litter in the Barents Sea, a Part of the Joint Norwegian–Russian Ecosystem Survey</w:t>
      </w:r>
      <w:r w:rsidRPr="00EF2CE8">
        <w:t>. Frontiers in Marine Science, 5 DOI: 10.3389/fmars.2018.00072.</w:t>
      </w:r>
      <w:bookmarkEnd w:id="32"/>
    </w:p>
    <w:p w14:paraId="26702360" w14:textId="77777777" w:rsidR="00EF2CE8" w:rsidRPr="00EF2CE8" w:rsidRDefault="00EF2CE8" w:rsidP="00EF2CE8">
      <w:pPr>
        <w:pStyle w:val="EndNoteBibliography"/>
        <w:spacing w:after="0"/>
      </w:pPr>
      <w:bookmarkStart w:id="33" w:name="_ENREF_33"/>
      <w:r w:rsidRPr="00EF2CE8">
        <w:t xml:space="preserve">Hallanger, I. G. and G. W. Gabrielsen (2018). </w:t>
      </w:r>
      <w:r w:rsidRPr="00EF2CE8">
        <w:rPr>
          <w:i/>
        </w:rPr>
        <w:t>Plastic in the European Arctic</w:t>
      </w:r>
      <w:r w:rsidRPr="00EF2CE8">
        <w:t>. Norwegian Polar Institute. NPI Kortrapport/Brief Report No. 45. Tromsø</w:t>
      </w:r>
      <w:r w:rsidRPr="00EF2CE8">
        <w:rPr>
          <w:b/>
        </w:rPr>
        <w:t xml:space="preserve">: </w:t>
      </w:r>
      <w:r w:rsidRPr="00EF2CE8">
        <w:t>28.</w:t>
      </w:r>
      <w:bookmarkEnd w:id="33"/>
    </w:p>
    <w:p w14:paraId="61FB2372" w14:textId="77777777" w:rsidR="00EF2CE8" w:rsidRPr="00EF2CE8" w:rsidRDefault="00EF2CE8" w:rsidP="00EF2CE8">
      <w:pPr>
        <w:pStyle w:val="EndNoteBibliography"/>
        <w:spacing w:after="0"/>
      </w:pPr>
      <w:bookmarkStart w:id="34" w:name="_ENREF_34"/>
      <w:r w:rsidRPr="00EF2CE8">
        <w:lastRenderedPageBreak/>
        <w:t xml:space="preserve">Hammer, S., R. G. Nager, P. C. D. Johnson, R. W. Furness and J. F. Provencher (2016). </w:t>
      </w:r>
      <w:r w:rsidRPr="00EF2CE8">
        <w:rPr>
          <w:i/>
        </w:rPr>
        <w:t>Plastic debris in great skua (Stercorarius skua) pellets corresponds to seabird prey species</w:t>
      </w:r>
      <w:r w:rsidRPr="00EF2CE8">
        <w:t>. Marine Pollution Bulletin, 103(1-2): 206-210 DOI: 10.1016/j.marpolbul.2015.12.018.</w:t>
      </w:r>
      <w:bookmarkEnd w:id="34"/>
    </w:p>
    <w:p w14:paraId="6AD1463F" w14:textId="77777777" w:rsidR="00EF2CE8" w:rsidRPr="00EF2CE8" w:rsidRDefault="00EF2CE8" w:rsidP="00EF2CE8">
      <w:pPr>
        <w:pStyle w:val="EndNoteBibliography"/>
        <w:spacing w:after="0"/>
      </w:pPr>
      <w:bookmarkStart w:id="35" w:name="_ENREF_35"/>
      <w:r w:rsidRPr="00EF2CE8">
        <w:t xml:space="preserve">Herzke, D., T. Anker-Nilssen, T. H. Nost, A. Gotsch, S. Christensen-Dalsgaard, M. Langset, K. Fangel and A. A. Koelmans (2016). </w:t>
      </w:r>
      <w:r w:rsidRPr="00EF2CE8">
        <w:rPr>
          <w:i/>
        </w:rPr>
        <w:t>Negligible Impact of Ingested Microplastics on Tissue Concentrations of Persistent Organic Pollutants in Northern Fulmars off Coastal Norway</w:t>
      </w:r>
      <w:r w:rsidRPr="00EF2CE8">
        <w:t>. Environ Sci Technol, 50(4): 1924-1933 DOI: 10.1021/acs.est.5b04663.</w:t>
      </w:r>
      <w:bookmarkEnd w:id="35"/>
    </w:p>
    <w:p w14:paraId="581C7B49" w14:textId="77777777" w:rsidR="00EF2CE8" w:rsidRPr="00EF2CE8" w:rsidRDefault="00EF2CE8" w:rsidP="00EF2CE8">
      <w:pPr>
        <w:pStyle w:val="EndNoteBibliography"/>
        <w:spacing w:after="0"/>
      </w:pPr>
      <w:bookmarkStart w:id="36" w:name="_ENREF_36"/>
      <w:r w:rsidRPr="00EF2CE8">
        <w:t xml:space="preserve">Hess, N. A., C. A. Ribic and I. Vining (1999). </w:t>
      </w:r>
      <w:r w:rsidRPr="00EF2CE8">
        <w:rPr>
          <w:i/>
        </w:rPr>
        <w:t>Benthic Marine Debris, with an Emphasis on Fishery-Related Items, Surrounding Kodiak Island, Alaska, 1994–1996</w:t>
      </w:r>
      <w:r w:rsidRPr="00EF2CE8">
        <w:t>. Marine Pollution Bulletin, 38(10): 885-890 DOI: 10.1016/s0025-326x(99)00087-9.</w:t>
      </w:r>
      <w:bookmarkEnd w:id="36"/>
    </w:p>
    <w:p w14:paraId="366D29A9" w14:textId="77777777" w:rsidR="00EF2CE8" w:rsidRPr="00EF2CE8" w:rsidRDefault="00EF2CE8" w:rsidP="00EF2CE8">
      <w:pPr>
        <w:pStyle w:val="EndNoteBibliography"/>
        <w:spacing w:after="0"/>
      </w:pPr>
      <w:bookmarkStart w:id="37" w:name="_ENREF_37"/>
      <w:r w:rsidRPr="00EF2CE8">
        <w:t xml:space="preserve">Holland, E. R., M. L. Mallory and D. Shutler (2016). </w:t>
      </w:r>
      <w:r w:rsidRPr="00EF2CE8">
        <w:rPr>
          <w:i/>
        </w:rPr>
        <w:t>Plastics and other anthropogenic debris in freshwater birds from Canada</w:t>
      </w:r>
      <w:r w:rsidRPr="00EF2CE8">
        <w:t>. Sci Total Environ, 571: 251-258 DOI: 10.1016/j.scitotenv.2016.07.158.</w:t>
      </w:r>
      <w:bookmarkEnd w:id="37"/>
    </w:p>
    <w:p w14:paraId="086F0995" w14:textId="77777777" w:rsidR="00EF2CE8" w:rsidRPr="00EF2CE8" w:rsidRDefault="00EF2CE8" w:rsidP="00EF2CE8">
      <w:pPr>
        <w:pStyle w:val="EndNoteBibliography"/>
        <w:spacing w:after="0"/>
      </w:pPr>
      <w:bookmarkStart w:id="38" w:name="_ENREF_38"/>
      <w:r w:rsidRPr="00EF2CE8">
        <w:t xml:space="preserve">Johnson, S. W. (1990). </w:t>
      </w:r>
      <w:r w:rsidRPr="00EF2CE8">
        <w:rPr>
          <w:i/>
        </w:rPr>
        <w:t>Distribution, abundance, and source of entanglement debris and other plastics on Alaskan beaches, 1982-88</w:t>
      </w:r>
      <w:r w:rsidRPr="00EF2CE8">
        <w:t>. The Second International Conference on Marine Debris, Honolulu.</w:t>
      </w:r>
      <w:bookmarkEnd w:id="38"/>
    </w:p>
    <w:p w14:paraId="55A4606A" w14:textId="77777777" w:rsidR="00EF2CE8" w:rsidRPr="00EF2CE8" w:rsidRDefault="00EF2CE8" w:rsidP="00EF2CE8">
      <w:pPr>
        <w:pStyle w:val="EndNoteBibliography"/>
        <w:spacing w:after="0"/>
      </w:pPr>
      <w:bookmarkStart w:id="39" w:name="_ENREF_39"/>
      <w:r w:rsidRPr="00EF2CE8">
        <w:t xml:space="preserve">June, J. A. (1990). </w:t>
      </w:r>
      <w:r w:rsidRPr="00EF2CE8">
        <w:rPr>
          <w:i/>
        </w:rPr>
        <w:t>Type, source, and abundance of trawl-caught marine debris off Oregon, in the eastern Bering Sea, and in Norton Sound in 1988</w:t>
      </w:r>
      <w:r w:rsidRPr="00EF2CE8">
        <w:t>. The Second International Conference on Marine Debris, Honolulu.</w:t>
      </w:r>
      <w:bookmarkEnd w:id="39"/>
    </w:p>
    <w:p w14:paraId="07C552D4" w14:textId="77777777" w:rsidR="00EF2CE8" w:rsidRPr="00EF2CE8" w:rsidRDefault="00EF2CE8" w:rsidP="00EF2CE8">
      <w:pPr>
        <w:pStyle w:val="EndNoteBibliography"/>
        <w:spacing w:after="0"/>
      </w:pPr>
      <w:bookmarkStart w:id="40" w:name="_ENREF_40"/>
      <w:r w:rsidRPr="00EF2CE8">
        <w:t xml:space="preserve">Kanhai, L. D. K., K. Gårdfeldt, O. Lyashevska, M. Hassellöv, R. C. Thompson and I. O'Connor (2018). </w:t>
      </w:r>
      <w:r w:rsidRPr="00EF2CE8">
        <w:rPr>
          <w:i/>
        </w:rPr>
        <w:t>Microplastics in sub-surface waters of the Arctic Central Basin</w:t>
      </w:r>
      <w:r w:rsidRPr="00EF2CE8">
        <w:t>. Marine Pollution Bulletin, 130: 8-18 DOI: 10.1016/j.marpolbul.2018.03.011.</w:t>
      </w:r>
      <w:bookmarkEnd w:id="40"/>
    </w:p>
    <w:p w14:paraId="632D0FF5" w14:textId="77777777" w:rsidR="00EF2CE8" w:rsidRPr="00EF2CE8" w:rsidRDefault="00EF2CE8" w:rsidP="00EF2CE8">
      <w:pPr>
        <w:pStyle w:val="EndNoteBibliography"/>
        <w:spacing w:after="0"/>
      </w:pPr>
      <w:bookmarkStart w:id="41" w:name="_ENREF_41"/>
      <w:r w:rsidRPr="00EF2CE8">
        <w:t xml:space="preserve">Kienitz, A.-T. (2013). </w:t>
      </w:r>
      <w:r w:rsidRPr="00EF2CE8">
        <w:rPr>
          <w:i/>
        </w:rPr>
        <w:t>Marine Debris in the Coastal Environment of Iceland´s Nature Reserve, Hornstrandir - Sources, Consequences and Prevention Measures</w:t>
      </w:r>
      <w:r w:rsidRPr="00EF2CE8">
        <w:t xml:space="preserve"> Master's Thesis, University of Akureyri.</w:t>
      </w:r>
      <w:bookmarkEnd w:id="41"/>
    </w:p>
    <w:p w14:paraId="015F1D36" w14:textId="77777777" w:rsidR="00EF2CE8" w:rsidRPr="00EF2CE8" w:rsidRDefault="00EF2CE8" w:rsidP="00EF2CE8">
      <w:pPr>
        <w:pStyle w:val="EndNoteBibliography"/>
        <w:spacing w:after="0"/>
      </w:pPr>
      <w:bookmarkStart w:id="42" w:name="_ENREF_42"/>
      <w:r w:rsidRPr="00EF2CE8">
        <w:t xml:space="preserve">Kiyota, M. and N. Baba (2001). </w:t>
      </w:r>
      <w:r w:rsidRPr="00EF2CE8">
        <w:rPr>
          <w:i/>
        </w:rPr>
        <w:t>Entanglement in marine debris among adult female northern fur seals at St.Paul Island, Alaska in 1991-1999</w:t>
      </w:r>
      <w:r w:rsidRPr="00EF2CE8">
        <w:t>. Bulletin of Natural Resources Institute of Far Seas and Fisheries(38): 13-80.</w:t>
      </w:r>
      <w:bookmarkEnd w:id="42"/>
    </w:p>
    <w:p w14:paraId="0CB9D4D1" w14:textId="74BD0FD0" w:rsidR="00EF2CE8" w:rsidRPr="00EF2CE8" w:rsidRDefault="00EF2CE8" w:rsidP="00EF2CE8">
      <w:pPr>
        <w:pStyle w:val="EndNoteBibliography"/>
        <w:spacing w:after="0"/>
      </w:pPr>
      <w:bookmarkStart w:id="43" w:name="_ENREF_43"/>
      <w:r w:rsidRPr="00EF2CE8">
        <w:t xml:space="preserve">Kühn, S., F. L. Schaafsma, B. van Werven, H. Flores, M. Bergmann, M. Egelkraut-Holtus, M. B. Tekman and J. A. van Franeker (2018). </w:t>
      </w:r>
      <w:r w:rsidRPr="00EF2CE8">
        <w:rPr>
          <w:i/>
        </w:rPr>
        <w:t>Plastic ingestion by juvenile polar cod (Boreogadus saida) in the Arctic Ocean</w:t>
      </w:r>
      <w:r w:rsidRPr="00EF2CE8">
        <w:t xml:space="preserve">. Polar Biology DOI: </w:t>
      </w:r>
      <w:hyperlink r:id="rId22" w:history="1">
        <w:r w:rsidRPr="00EF2CE8">
          <w:rPr>
            <w:rStyle w:val="Hyperlink"/>
          </w:rPr>
          <w:t>https://doi.org/10.1007/s00300-018-2283-8</w:t>
        </w:r>
      </w:hyperlink>
      <w:r w:rsidRPr="00EF2CE8">
        <w:t>.</w:t>
      </w:r>
      <w:bookmarkEnd w:id="43"/>
    </w:p>
    <w:p w14:paraId="2A301A50" w14:textId="77777777" w:rsidR="00EF2CE8" w:rsidRPr="00EF2CE8" w:rsidRDefault="00EF2CE8" w:rsidP="00EF2CE8">
      <w:pPr>
        <w:pStyle w:val="EndNoteBibliography"/>
        <w:spacing w:after="0"/>
      </w:pPr>
      <w:bookmarkStart w:id="44" w:name="_ENREF_44"/>
      <w:r w:rsidRPr="00EF2CE8">
        <w:t xml:space="preserve">Kuhn, S. and J. A. van Franeker (2012). </w:t>
      </w:r>
      <w:r w:rsidRPr="00EF2CE8">
        <w:rPr>
          <w:i/>
        </w:rPr>
        <w:t>Plastic ingestion by the northern fulmar (Fulmarus glacialis) in Iceland</w:t>
      </w:r>
      <w:r w:rsidRPr="00EF2CE8">
        <w:t>. Marine Pollution Bulletin, 64(6): 1252-1254 DOI: 10.1016/j.marpolbul.2012.02.027.</w:t>
      </w:r>
      <w:bookmarkEnd w:id="44"/>
    </w:p>
    <w:p w14:paraId="2843A1E2" w14:textId="77777777" w:rsidR="00EF2CE8" w:rsidRPr="00EF2CE8" w:rsidRDefault="00EF2CE8" w:rsidP="00EF2CE8">
      <w:pPr>
        <w:pStyle w:val="EndNoteBibliography"/>
        <w:spacing w:after="0"/>
      </w:pPr>
      <w:bookmarkStart w:id="45" w:name="_ENREF_45"/>
      <w:r w:rsidRPr="00EF2CE8">
        <w:t xml:space="preserve">Kuzin, A. E. (1990). </w:t>
      </w:r>
      <w:r w:rsidRPr="00EF2CE8">
        <w:rPr>
          <w:i/>
        </w:rPr>
        <w:t>A Study of the Effects of Commercial fishing debris on Callorhinus ursinus from breeding islands in the western Pacific</w:t>
      </w:r>
      <w:r w:rsidRPr="00EF2CE8">
        <w:t>. Second International Conference on Marine Debris, Honolulu.</w:t>
      </w:r>
      <w:bookmarkEnd w:id="45"/>
    </w:p>
    <w:p w14:paraId="4C9FAAA0" w14:textId="5004D7BC" w:rsidR="00EF2CE8" w:rsidRPr="00EF2CE8" w:rsidRDefault="00EF2CE8" w:rsidP="00EF2CE8">
      <w:pPr>
        <w:pStyle w:val="EndNoteBibliography"/>
        <w:spacing w:after="0"/>
      </w:pPr>
      <w:bookmarkStart w:id="46" w:name="_ENREF_46"/>
      <w:r w:rsidRPr="00EF2CE8">
        <w:t xml:space="preserve">Leclerc, L.-M. E., C. Lydersen, T. Haug, L. Bachmann, A. T. Fisk and K. M. Kovacs (2012). </w:t>
      </w:r>
      <w:r w:rsidRPr="00EF2CE8">
        <w:rPr>
          <w:i/>
        </w:rPr>
        <w:t>A missing piece in the Arctic food web puzzle? Stomach contents of Greenland sharks sampled in Svalbard, Norway</w:t>
      </w:r>
      <w:r w:rsidRPr="00EF2CE8">
        <w:t xml:space="preserve">. Polar Biology, 35(8): 1197-1208 DOI: </w:t>
      </w:r>
      <w:hyperlink r:id="rId23" w:history="1">
        <w:r w:rsidRPr="00EF2CE8">
          <w:rPr>
            <w:rStyle w:val="Hyperlink"/>
          </w:rPr>
          <w:t>https://doi.org/10.1007/s00300-012-1166-7</w:t>
        </w:r>
      </w:hyperlink>
      <w:r w:rsidRPr="00EF2CE8">
        <w:t>.</w:t>
      </w:r>
      <w:bookmarkEnd w:id="46"/>
    </w:p>
    <w:p w14:paraId="76F58F7F" w14:textId="77777777" w:rsidR="00EF2CE8" w:rsidRPr="00EF2CE8" w:rsidRDefault="00EF2CE8" w:rsidP="00EF2CE8">
      <w:pPr>
        <w:pStyle w:val="EndNoteBibliography"/>
        <w:spacing w:after="0"/>
      </w:pPr>
      <w:bookmarkStart w:id="47" w:name="_ENREF_47"/>
      <w:r w:rsidRPr="00EF2CE8">
        <w:t xml:space="preserve">Lowry, L. F. (1993). </w:t>
      </w:r>
      <w:r w:rsidRPr="00EF2CE8">
        <w:rPr>
          <w:i/>
        </w:rPr>
        <w:t>Foods and Feeding Ecology</w:t>
      </w:r>
      <w:r w:rsidRPr="00EF2CE8">
        <w:t>. In:  Burns J. J. et al. The bowhead whale, Society for Marine Mammalogy</w:t>
      </w:r>
      <w:r w:rsidRPr="00EF2CE8">
        <w:rPr>
          <w:b/>
        </w:rPr>
        <w:t xml:space="preserve">: </w:t>
      </w:r>
      <w:r w:rsidRPr="00EF2CE8">
        <w:t>201-238.</w:t>
      </w:r>
      <w:bookmarkEnd w:id="47"/>
    </w:p>
    <w:p w14:paraId="72A3C592" w14:textId="77777777" w:rsidR="00EF2CE8" w:rsidRPr="00EF2CE8" w:rsidRDefault="00EF2CE8" w:rsidP="00EF2CE8">
      <w:pPr>
        <w:pStyle w:val="EndNoteBibliography"/>
        <w:spacing w:after="0"/>
      </w:pPr>
      <w:bookmarkStart w:id="48" w:name="_ENREF_48"/>
      <w:r w:rsidRPr="00EF2CE8">
        <w:t xml:space="preserve">Lusher, A. L., V. Tirelli, I. O'Connor and R. Officer (2015). </w:t>
      </w:r>
      <w:r w:rsidRPr="00EF2CE8">
        <w:rPr>
          <w:i/>
        </w:rPr>
        <w:t>Microplastics in Arctic polar waters: the first reported values of particles in surface and sub-surface samples</w:t>
      </w:r>
      <w:r w:rsidRPr="00EF2CE8">
        <w:t>. Sci Rep, 5: 14947 DOI: 10.1038/srep14947.</w:t>
      </w:r>
      <w:bookmarkEnd w:id="48"/>
    </w:p>
    <w:p w14:paraId="04A20856" w14:textId="77777777" w:rsidR="00EF2CE8" w:rsidRPr="00EF2CE8" w:rsidRDefault="00EF2CE8" w:rsidP="00EF2CE8">
      <w:pPr>
        <w:pStyle w:val="EndNoteBibliography"/>
        <w:spacing w:after="0"/>
      </w:pPr>
      <w:bookmarkStart w:id="49" w:name="_ENREF_49"/>
      <w:r w:rsidRPr="00EF2CE8">
        <w:t xml:space="preserve">Lydersen, C., I. Gjertz and J. M. Weslawski (1989). </w:t>
      </w:r>
      <w:r w:rsidRPr="00EF2CE8">
        <w:rPr>
          <w:i/>
        </w:rPr>
        <w:t>Stomach contents of autumn-feeding marine vertebrates from Hornsund, Svalbard</w:t>
      </w:r>
      <w:r w:rsidRPr="00EF2CE8">
        <w:t>. Polar Record, 25(153) DOI: 10.1017/s0032247400010408.</w:t>
      </w:r>
      <w:bookmarkEnd w:id="49"/>
    </w:p>
    <w:p w14:paraId="790C3F34" w14:textId="77777777" w:rsidR="00EF2CE8" w:rsidRPr="00EF2CE8" w:rsidRDefault="00EF2CE8" w:rsidP="00EF2CE8">
      <w:pPr>
        <w:pStyle w:val="EndNoteBibliography"/>
        <w:spacing w:after="0"/>
      </w:pPr>
      <w:bookmarkStart w:id="50" w:name="_ENREF_50"/>
      <w:r w:rsidRPr="00EF2CE8">
        <w:t xml:space="preserve">Mallory, M. L. (2008). </w:t>
      </w:r>
      <w:r w:rsidRPr="00EF2CE8">
        <w:rPr>
          <w:i/>
        </w:rPr>
        <w:t>Marine plastic debris in northern fulmars from the Canadian high Arctic</w:t>
      </w:r>
      <w:r w:rsidRPr="00EF2CE8">
        <w:t>. Marine Pollution Bulletin, 56(8): 1501-1504 DOI: 10.1016/j.marpolbul.2008.04.017.</w:t>
      </w:r>
      <w:bookmarkEnd w:id="50"/>
    </w:p>
    <w:p w14:paraId="123A0FC0" w14:textId="77777777" w:rsidR="00EF2CE8" w:rsidRPr="00EF2CE8" w:rsidRDefault="00EF2CE8" w:rsidP="00EF2CE8">
      <w:pPr>
        <w:pStyle w:val="EndNoteBibliography"/>
        <w:spacing w:after="0"/>
      </w:pPr>
      <w:bookmarkStart w:id="51" w:name="_ENREF_51"/>
      <w:r w:rsidRPr="00EF2CE8">
        <w:lastRenderedPageBreak/>
        <w:t xml:space="preserve">Mallory, M. L., G. J. Roberston and A. Moenting (2006). </w:t>
      </w:r>
      <w:r w:rsidRPr="00EF2CE8">
        <w:rPr>
          <w:i/>
        </w:rPr>
        <w:t>Marine plastic debris in northern fulmars from Davis Strait, Nunavut, Canada</w:t>
      </w:r>
      <w:r w:rsidRPr="00EF2CE8">
        <w:t>. Marine Pollution Bulletin, 52(7): 813-815 DOI: 10.1016/j.marpolbul.2006.04.005.</w:t>
      </w:r>
      <w:bookmarkEnd w:id="51"/>
    </w:p>
    <w:p w14:paraId="52081E2C" w14:textId="77777777" w:rsidR="00EF2CE8" w:rsidRPr="00EF2CE8" w:rsidRDefault="00EF2CE8" w:rsidP="00EF2CE8">
      <w:pPr>
        <w:pStyle w:val="EndNoteBibliography"/>
        <w:spacing w:after="0"/>
      </w:pPr>
      <w:bookmarkStart w:id="52" w:name="_ENREF_52"/>
      <w:r w:rsidRPr="00EF2CE8">
        <w:t xml:space="preserve">Manville, A. M. (1990). </w:t>
      </w:r>
      <w:r w:rsidRPr="00EF2CE8">
        <w:rPr>
          <w:i/>
        </w:rPr>
        <w:t>A survey of plastics on western Aleutian Island beaches and related wildlife entanglement</w:t>
      </w:r>
      <w:r w:rsidRPr="00EF2CE8">
        <w:t>. The Second International Conference on Marine Debris, Honolulu.</w:t>
      </w:r>
      <w:bookmarkEnd w:id="52"/>
    </w:p>
    <w:p w14:paraId="37A5C476" w14:textId="77777777" w:rsidR="00EF2CE8" w:rsidRPr="00EF2CE8" w:rsidRDefault="00EF2CE8" w:rsidP="00EF2CE8">
      <w:pPr>
        <w:pStyle w:val="EndNoteBibliography"/>
        <w:spacing w:after="0"/>
      </w:pPr>
      <w:bookmarkStart w:id="53" w:name="_ENREF_53"/>
      <w:r w:rsidRPr="00EF2CE8">
        <w:t xml:space="preserve">Martin, A. R. and M. R. Clarke (1986). </w:t>
      </w:r>
      <w:r w:rsidRPr="00EF2CE8">
        <w:rPr>
          <w:i/>
        </w:rPr>
        <w:t>The Diet of Sperm Whales (Physeter Macrocephalus) Captured Between Iceland and Greenland</w:t>
      </w:r>
      <w:r w:rsidRPr="00EF2CE8">
        <w:t>. Journal of the Marine Biological Association of the United Kingdom, 66(04) DOI: 10.1017/s0025315400048426.</w:t>
      </w:r>
      <w:bookmarkEnd w:id="53"/>
    </w:p>
    <w:p w14:paraId="493980BB" w14:textId="77777777" w:rsidR="00EF2CE8" w:rsidRPr="00EF2CE8" w:rsidRDefault="00EF2CE8" w:rsidP="00EF2CE8">
      <w:pPr>
        <w:pStyle w:val="EndNoteBibliography"/>
        <w:spacing w:after="0"/>
      </w:pPr>
      <w:bookmarkStart w:id="54" w:name="_ENREF_54"/>
      <w:r w:rsidRPr="00EF2CE8">
        <w:t xml:space="preserve">Mehlum, F. and I. Giertz (1984). </w:t>
      </w:r>
      <w:r w:rsidRPr="00EF2CE8">
        <w:rPr>
          <w:i/>
        </w:rPr>
        <w:t>Feeding ecology of seabirds in the Svalbard area - a preliminary report</w:t>
      </w:r>
      <w:r w:rsidRPr="00EF2CE8">
        <w:t>. Norwegian Polar Institute. Rapport No. 16. Oslo</w:t>
      </w:r>
      <w:r w:rsidRPr="00EF2CE8">
        <w:rPr>
          <w:b/>
        </w:rPr>
        <w:t xml:space="preserve">: </w:t>
      </w:r>
      <w:r w:rsidRPr="00EF2CE8">
        <w:t>41.</w:t>
      </w:r>
      <w:bookmarkEnd w:id="54"/>
    </w:p>
    <w:p w14:paraId="4B89EF9F" w14:textId="5DE24764" w:rsidR="00EF2CE8" w:rsidRPr="00EF2CE8" w:rsidRDefault="00EF2CE8" w:rsidP="00EF2CE8">
      <w:pPr>
        <w:pStyle w:val="EndNoteBibliography"/>
        <w:spacing w:after="0"/>
      </w:pPr>
      <w:bookmarkStart w:id="55" w:name="_ENREF_55"/>
      <w:r w:rsidRPr="00EF2CE8">
        <w:t xml:space="preserve">Merrell, T. R. (1980). </w:t>
      </w:r>
      <w:r w:rsidRPr="00EF2CE8">
        <w:rPr>
          <w:i/>
        </w:rPr>
        <w:t>Accumulation of plastic litter on beaches of Amchitka Island, Alaska</w:t>
      </w:r>
      <w:r w:rsidRPr="00EF2CE8">
        <w:t xml:space="preserve">. Marine Environmental Research, 3(3): 171-184 DOI: </w:t>
      </w:r>
      <w:hyperlink r:id="rId24" w:history="1">
        <w:r w:rsidRPr="00EF2CE8">
          <w:rPr>
            <w:rStyle w:val="Hyperlink"/>
          </w:rPr>
          <w:t>https://doi.org/10.1016/0141-1136(80)90025-2</w:t>
        </w:r>
      </w:hyperlink>
      <w:r w:rsidRPr="00EF2CE8">
        <w:t>.</w:t>
      </w:r>
      <w:bookmarkEnd w:id="55"/>
    </w:p>
    <w:p w14:paraId="02B6C80C" w14:textId="77777777" w:rsidR="00EF2CE8" w:rsidRPr="00EF2CE8" w:rsidRDefault="00EF2CE8" w:rsidP="00EF2CE8">
      <w:pPr>
        <w:pStyle w:val="EndNoteBibliography"/>
        <w:spacing w:after="0"/>
      </w:pPr>
      <w:bookmarkStart w:id="56" w:name="_ENREF_56"/>
      <w:r w:rsidRPr="00EF2CE8">
        <w:t xml:space="preserve">Merrell, T. R. (1984). </w:t>
      </w:r>
      <w:r w:rsidRPr="00EF2CE8">
        <w:rPr>
          <w:i/>
        </w:rPr>
        <w:t>A decade of change in nets and plastic litter from fisheries off Alaska</w:t>
      </w:r>
      <w:r w:rsidRPr="00EF2CE8">
        <w:t>. Marine Pollution Bulletin, 15(10): 378-384.</w:t>
      </w:r>
      <w:bookmarkEnd w:id="56"/>
    </w:p>
    <w:p w14:paraId="620E678F" w14:textId="77777777" w:rsidR="00EF2CE8" w:rsidRPr="00EF2CE8" w:rsidRDefault="00EF2CE8" w:rsidP="00EF2CE8">
      <w:pPr>
        <w:pStyle w:val="EndNoteBibliography"/>
        <w:spacing w:after="0"/>
      </w:pPr>
      <w:bookmarkStart w:id="57" w:name="_ENREF_57"/>
      <w:r w:rsidRPr="00EF2CE8">
        <w:t xml:space="preserve">Moskeland, T., H. Knutsen, H. P. Arp, Ø. Lilleeng and A. Pettersen (2018). </w:t>
      </w:r>
      <w:r w:rsidRPr="00EF2CE8">
        <w:rPr>
          <w:i/>
        </w:rPr>
        <w:t>Microplastics in sediments on the Norwegian Continental Shelf</w:t>
      </w:r>
      <w:r w:rsidRPr="00EF2CE8">
        <w:t>. DNV GL No. 2018-0050, rev. 01. Høvik</w:t>
      </w:r>
      <w:r w:rsidRPr="00EF2CE8">
        <w:rPr>
          <w:b/>
        </w:rPr>
        <w:t xml:space="preserve">: </w:t>
      </w:r>
      <w:r w:rsidRPr="00EF2CE8">
        <w:t>86.</w:t>
      </w:r>
      <w:bookmarkEnd w:id="57"/>
    </w:p>
    <w:p w14:paraId="4E2E8166" w14:textId="77777777" w:rsidR="00EF2CE8" w:rsidRPr="00EF2CE8" w:rsidRDefault="00EF2CE8" w:rsidP="00EF2CE8">
      <w:pPr>
        <w:pStyle w:val="EndNoteBibliography"/>
        <w:spacing w:after="0"/>
      </w:pPr>
      <w:bookmarkStart w:id="58" w:name="_ENREF_58"/>
      <w:r w:rsidRPr="00EF2CE8">
        <w:t xml:space="preserve">Neilson, J. L., J. M. Straley, C. M. Gabriele and S. Hills (2009). </w:t>
      </w:r>
      <w:r w:rsidRPr="00EF2CE8">
        <w:rPr>
          <w:i/>
        </w:rPr>
        <w:t>Non-lethal entanglement of humpback whales (Megaptera novaeangliae) in fishing gear in northern Southeast Alaska</w:t>
      </w:r>
      <w:r w:rsidRPr="00EF2CE8">
        <w:t>. Journal of Biogeography, 36(3): 452-464 DOI: 10.1111/j.1365-2699.2007.01820.x.</w:t>
      </w:r>
      <w:bookmarkEnd w:id="58"/>
    </w:p>
    <w:p w14:paraId="0F28852A" w14:textId="77777777" w:rsidR="00EF2CE8" w:rsidRPr="00EF2CE8" w:rsidRDefault="00EF2CE8" w:rsidP="00EF2CE8">
      <w:pPr>
        <w:pStyle w:val="EndNoteBibliography"/>
        <w:spacing w:after="0"/>
      </w:pPr>
      <w:bookmarkStart w:id="59" w:name="_ENREF_59"/>
      <w:r w:rsidRPr="00EF2CE8">
        <w:t xml:space="preserve">Nielsen, J., R. B. Hedeholm, M. Simon and J. F. Steffensen (2013). </w:t>
      </w:r>
      <w:r w:rsidRPr="00EF2CE8">
        <w:rPr>
          <w:i/>
        </w:rPr>
        <w:t>Distribution and feeding ecology of the Greenland shark (Somniosus microcephalus) in Greenland waters</w:t>
      </w:r>
      <w:r w:rsidRPr="00EF2CE8">
        <w:t>. Polar Biology, 37(1): 37-46 DOI: 10.1007/s00300-013-1408-3.</w:t>
      </w:r>
      <w:bookmarkEnd w:id="59"/>
    </w:p>
    <w:p w14:paraId="07C9C4DF" w14:textId="77777777" w:rsidR="00EF2CE8" w:rsidRPr="00EF2CE8" w:rsidRDefault="00EF2CE8" w:rsidP="00EF2CE8">
      <w:pPr>
        <w:pStyle w:val="EndNoteBibliography"/>
        <w:spacing w:after="0"/>
      </w:pPr>
      <w:bookmarkStart w:id="60" w:name="_ENREF_60"/>
      <w:r w:rsidRPr="00EF2CE8">
        <w:t xml:space="preserve">O'Hanlon, N. J., N. A. James, E. A. Masden and A. L. Bond (2017). </w:t>
      </w:r>
      <w:r w:rsidRPr="00EF2CE8">
        <w:rPr>
          <w:i/>
        </w:rPr>
        <w:t>Seabirds and marine plastic debris in Norway and Svalbard: A synthesis and recommendations for monitoring</w:t>
      </w:r>
      <w:r w:rsidRPr="00EF2CE8">
        <w:t>. Environmental Research Institute North Highland College; Circular Ocean No.</w:t>
      </w:r>
      <w:bookmarkEnd w:id="60"/>
    </w:p>
    <w:p w14:paraId="70AA03DA" w14:textId="77777777" w:rsidR="00EF2CE8" w:rsidRPr="00EF2CE8" w:rsidRDefault="00EF2CE8" w:rsidP="00EF2CE8">
      <w:pPr>
        <w:pStyle w:val="EndNoteBibliography"/>
        <w:spacing w:after="0"/>
      </w:pPr>
      <w:bookmarkStart w:id="61" w:name="_ENREF_61"/>
      <w:r w:rsidRPr="00EF2CE8">
        <w:t xml:space="preserve">Obbard, R. W., S. Sadri, Y. Q. Wong, A. A. Khitun, I. Baker and R. C. Thompson (2014). </w:t>
      </w:r>
      <w:r w:rsidRPr="00EF2CE8">
        <w:rPr>
          <w:i/>
        </w:rPr>
        <w:t>Global warming releases microplastic legacy frozen in Arctic Sea ice</w:t>
      </w:r>
      <w:r w:rsidRPr="00EF2CE8">
        <w:t>. Earth's Future, 2(6): 315-320 DOI: 10.1002/2014EF000240.</w:t>
      </w:r>
      <w:bookmarkEnd w:id="61"/>
    </w:p>
    <w:p w14:paraId="61A6C0EB" w14:textId="77777777" w:rsidR="00EF2CE8" w:rsidRPr="00EF2CE8" w:rsidRDefault="00EF2CE8" w:rsidP="00EF2CE8">
      <w:pPr>
        <w:pStyle w:val="EndNoteBibliography"/>
        <w:spacing w:after="0"/>
      </w:pPr>
      <w:bookmarkStart w:id="62" w:name="_ENREF_62"/>
      <w:r w:rsidRPr="00EF2CE8">
        <w:t xml:space="preserve">OSPAR Commission (2009). </w:t>
      </w:r>
      <w:r w:rsidRPr="00EF2CE8">
        <w:rPr>
          <w:i/>
        </w:rPr>
        <w:t>Marine litter in the North-East Atlantic Region: Assessment and priorities for response</w:t>
      </w:r>
      <w:r w:rsidRPr="00EF2CE8">
        <w:t xml:space="preserve"> No. London, United Kingdom.</w:t>
      </w:r>
      <w:bookmarkEnd w:id="62"/>
    </w:p>
    <w:p w14:paraId="2ABA1CDF" w14:textId="77777777" w:rsidR="00EF2CE8" w:rsidRPr="00EF2CE8" w:rsidRDefault="00EF2CE8" w:rsidP="00EF2CE8">
      <w:pPr>
        <w:pStyle w:val="EndNoteBibliography"/>
        <w:spacing w:after="0"/>
      </w:pPr>
      <w:bookmarkStart w:id="63" w:name="_ENREF_63"/>
      <w:r w:rsidRPr="00EF2CE8">
        <w:t xml:space="preserve">Pedersen, C. E. and K. Falk (2001). </w:t>
      </w:r>
      <w:r w:rsidRPr="00EF2CE8">
        <w:rPr>
          <w:i/>
        </w:rPr>
        <w:t>Chick diet of dovekies Alle alle in Northwest Greenland</w:t>
      </w:r>
      <w:r w:rsidRPr="00EF2CE8">
        <w:t>. Polar Biology, 24(1): 53-58 DOI: 10.1007/s003000000173.</w:t>
      </w:r>
      <w:bookmarkEnd w:id="63"/>
    </w:p>
    <w:p w14:paraId="56945D9E" w14:textId="77777777" w:rsidR="00EF2CE8" w:rsidRPr="00EF2CE8" w:rsidRDefault="00EF2CE8" w:rsidP="00EF2CE8">
      <w:pPr>
        <w:pStyle w:val="EndNoteBibliography"/>
        <w:spacing w:after="0"/>
      </w:pPr>
      <w:bookmarkStart w:id="64" w:name="_ENREF_64"/>
      <w:r w:rsidRPr="00EF2CE8">
        <w:t xml:space="preserve">Peeken, I., S. Primpke, B. Beyer, J. Gutermann, C. Katlein, T. Krumpen, M. Bergmann, L. Hehemann and G. Gerdts (2018). </w:t>
      </w:r>
      <w:r w:rsidRPr="00EF2CE8">
        <w:rPr>
          <w:i/>
        </w:rPr>
        <w:t>Arctic sea ice is an important temporal sink and means of transport for microplastic</w:t>
      </w:r>
      <w:r w:rsidRPr="00EF2CE8">
        <w:t>. Nat Commun, 9(1): 1505 DOI: 10.1038/s41467-018-03825-5.</w:t>
      </w:r>
      <w:bookmarkEnd w:id="64"/>
    </w:p>
    <w:p w14:paraId="363FEAB2" w14:textId="4E4246F2" w:rsidR="00EF2CE8" w:rsidRPr="00EF2CE8" w:rsidRDefault="00EF2CE8" w:rsidP="00EF2CE8">
      <w:pPr>
        <w:pStyle w:val="EndNoteBibliography"/>
        <w:spacing w:after="0"/>
      </w:pPr>
      <w:bookmarkStart w:id="65" w:name="_ENREF_65"/>
      <w:r w:rsidRPr="00EF2CE8">
        <w:t xml:space="preserve">Pham, C. K., E. Ramirez-Llodra, C. H. S. Alt, T. Amaro, M. Bergmann, M. Canals, J. Davies, G. Duineveld, F. Galgani and K. L. Howell (2014). </w:t>
      </w:r>
      <w:r w:rsidRPr="00EF2CE8">
        <w:rPr>
          <w:i/>
        </w:rPr>
        <w:t>Marine litter distribution and density in European seas, from the shelves to deep basins</w:t>
      </w:r>
      <w:r w:rsidRPr="00EF2CE8">
        <w:t xml:space="preserve">. PLoS One, 9(4): e95839 DOI: </w:t>
      </w:r>
      <w:hyperlink r:id="rId25" w:history="1">
        <w:r w:rsidRPr="00EF2CE8">
          <w:rPr>
            <w:rStyle w:val="Hyperlink"/>
          </w:rPr>
          <w:t>https://doi.org/10.1371/journal.pone.0095839</w:t>
        </w:r>
      </w:hyperlink>
      <w:r w:rsidRPr="00EF2CE8">
        <w:t>.</w:t>
      </w:r>
      <w:bookmarkEnd w:id="65"/>
    </w:p>
    <w:p w14:paraId="0428BAB7" w14:textId="77777777" w:rsidR="00EF2CE8" w:rsidRPr="00EF2CE8" w:rsidRDefault="00EF2CE8" w:rsidP="00EF2CE8">
      <w:pPr>
        <w:pStyle w:val="EndNoteBibliography"/>
        <w:spacing w:after="0"/>
      </w:pPr>
      <w:bookmarkStart w:id="66" w:name="_ENREF_66"/>
      <w:r w:rsidRPr="00EF2CE8">
        <w:t xml:space="preserve">Philo, L. M., J. C. George and T. F. Albert (1992). </w:t>
      </w:r>
      <w:r w:rsidRPr="00EF2CE8">
        <w:rPr>
          <w:i/>
        </w:rPr>
        <w:t>Rope Entanglement of Bowhead Whales (Balaena Mysticetus)</w:t>
      </w:r>
      <w:r w:rsidRPr="00EF2CE8">
        <w:t>. Marine Mammal Science, 8(3): 306-311 DOI: 10.1111/j.1748-7692.1992.tb00414.x.</w:t>
      </w:r>
      <w:bookmarkEnd w:id="66"/>
    </w:p>
    <w:p w14:paraId="3C1C3402" w14:textId="77777777" w:rsidR="00EF2CE8" w:rsidRPr="00EF2CE8" w:rsidRDefault="00EF2CE8" w:rsidP="00EF2CE8">
      <w:pPr>
        <w:pStyle w:val="EndNoteBibliography"/>
        <w:spacing w:after="0"/>
      </w:pPr>
      <w:bookmarkStart w:id="67" w:name="_ENREF_67"/>
      <w:r w:rsidRPr="00EF2CE8">
        <w:t xml:space="preserve">Polasek, L., J. Bering, H. Kim, P. Neitlich, B. Pister, M. Terwilliger, K. Nicolato, C. Turner and T. Jones (2017). </w:t>
      </w:r>
      <w:r w:rsidRPr="00EF2CE8">
        <w:rPr>
          <w:i/>
        </w:rPr>
        <w:t>Marine debris in five national parks in Alaska</w:t>
      </w:r>
      <w:r w:rsidRPr="00EF2CE8">
        <w:t>. Marine Pollution Bulletin, 117(1-2): 371-379 DOI: 10.1016/j.marpolbul.2017.01.085.</w:t>
      </w:r>
      <w:bookmarkEnd w:id="67"/>
    </w:p>
    <w:p w14:paraId="3FEF4080" w14:textId="77777777" w:rsidR="00EF2CE8" w:rsidRPr="00EF2CE8" w:rsidRDefault="00EF2CE8" w:rsidP="00EF2CE8">
      <w:pPr>
        <w:pStyle w:val="EndNoteBibliography"/>
        <w:spacing w:after="0"/>
      </w:pPr>
      <w:bookmarkStart w:id="68" w:name="_ENREF_68"/>
      <w:r w:rsidRPr="00EF2CE8">
        <w:lastRenderedPageBreak/>
        <w:t xml:space="preserve">Poon, F. E., J. F. Provencher, M. L. Mallory, B. M. Braune and P. A. Smith (2017). </w:t>
      </w:r>
      <w:r w:rsidRPr="00EF2CE8">
        <w:rPr>
          <w:i/>
        </w:rPr>
        <w:t>Levels of ingested debris vary across species in Canadian Arctic seabirds</w:t>
      </w:r>
      <w:r w:rsidRPr="00EF2CE8">
        <w:t>. Marine Pollution Bulletin, 116(1-2): 517-520 DOI: 10.1016/j.marpolbul.2016.11.051.</w:t>
      </w:r>
      <w:bookmarkEnd w:id="68"/>
    </w:p>
    <w:p w14:paraId="5CA6050B" w14:textId="77777777" w:rsidR="00EF2CE8" w:rsidRPr="00EF2CE8" w:rsidRDefault="00EF2CE8" w:rsidP="00EF2CE8">
      <w:pPr>
        <w:pStyle w:val="EndNoteBibliography"/>
        <w:spacing w:after="0"/>
      </w:pPr>
      <w:bookmarkStart w:id="69" w:name="_ENREF_69"/>
      <w:r w:rsidRPr="00EF2CE8">
        <w:t xml:space="preserve">Prokhorova, T. (2013). </w:t>
      </w:r>
      <w:r w:rsidRPr="00EF2CE8">
        <w:rPr>
          <w:i/>
        </w:rPr>
        <w:t>Survey report from the joint Norwegian/Russian ecosystem Survey in the Barents Sea and adjacent waters, August – October 2013</w:t>
      </w:r>
      <w:r w:rsidRPr="00EF2CE8">
        <w:t>. IMR/PINRO Joint Report Series.4 No.</w:t>
      </w:r>
      <w:r w:rsidRPr="00EF2CE8">
        <w:rPr>
          <w:b/>
        </w:rPr>
        <w:t xml:space="preserve">: </w:t>
      </w:r>
      <w:r w:rsidRPr="00EF2CE8">
        <w:t>131.</w:t>
      </w:r>
      <w:bookmarkEnd w:id="69"/>
    </w:p>
    <w:p w14:paraId="6F691A26" w14:textId="77777777" w:rsidR="00EF2CE8" w:rsidRPr="00EF2CE8" w:rsidRDefault="00EF2CE8" w:rsidP="00EF2CE8">
      <w:pPr>
        <w:pStyle w:val="EndNoteBibliography"/>
        <w:spacing w:after="0"/>
      </w:pPr>
      <w:bookmarkStart w:id="70" w:name="_ENREF_70"/>
      <w:r w:rsidRPr="00EF2CE8">
        <w:t xml:space="preserve">Provencher, J. F., A. L. Bond, A. Hedd, W. A. Montevecchi, S. B. Muzaffar, S. J. Courchesne, H. G. Gilchrist, S. E. Jamieson, F. R. Merkel, K. Falk, J. Durinck and M. L. Mallory (2014a). </w:t>
      </w:r>
      <w:r w:rsidRPr="00EF2CE8">
        <w:rPr>
          <w:i/>
        </w:rPr>
        <w:t>Prevalence of marine debris in marine birds from the North Atlantic</w:t>
      </w:r>
      <w:r w:rsidRPr="00EF2CE8">
        <w:t>. Marine Pollution Bulletin, 84(1-2): 411-417 DOI: 10.1016/j.marpolbul.2014.04.044.</w:t>
      </w:r>
      <w:bookmarkEnd w:id="70"/>
    </w:p>
    <w:p w14:paraId="7258DBA2" w14:textId="77777777" w:rsidR="00EF2CE8" w:rsidRPr="00EF2CE8" w:rsidRDefault="00EF2CE8" w:rsidP="00EF2CE8">
      <w:pPr>
        <w:pStyle w:val="EndNoteBibliography"/>
        <w:spacing w:after="0"/>
      </w:pPr>
      <w:bookmarkStart w:id="71" w:name="_ENREF_71"/>
      <w:r w:rsidRPr="00EF2CE8">
        <w:t xml:space="preserve">Provencher, J. F., A. L. Bond and M. L. Mallory (2014b). </w:t>
      </w:r>
      <w:r w:rsidRPr="00EF2CE8">
        <w:rPr>
          <w:i/>
        </w:rPr>
        <w:t>Marine birds and plastic debris in Canada: a national synthesis and a way forward</w:t>
      </w:r>
      <w:r w:rsidRPr="00EF2CE8">
        <w:t>. Environmental Reviews, 23(1): 1-13 DOI: dx.doi.org/10.1139/er-2014-0039.</w:t>
      </w:r>
      <w:bookmarkEnd w:id="71"/>
    </w:p>
    <w:p w14:paraId="6D7EDAB4" w14:textId="77777777" w:rsidR="00EF2CE8" w:rsidRPr="00EF2CE8" w:rsidRDefault="00EF2CE8" w:rsidP="00EF2CE8">
      <w:pPr>
        <w:pStyle w:val="EndNoteBibliography"/>
        <w:spacing w:after="0"/>
      </w:pPr>
      <w:bookmarkStart w:id="72" w:name="_ENREF_72"/>
      <w:r w:rsidRPr="00EF2CE8">
        <w:t xml:space="preserve">Provencher, J. F., A. J. Gaston and M. L. Mallory (2009). </w:t>
      </w:r>
      <w:r w:rsidRPr="00EF2CE8">
        <w:rPr>
          <w:i/>
        </w:rPr>
        <w:t>Evidence for increased ingestion of plastics by northern fulmars (Fulmarus glacialis) in the Canadian Arctic</w:t>
      </w:r>
      <w:r w:rsidRPr="00EF2CE8">
        <w:t>. Mar Pollut Bull, 58(7): 1092-1095 DOI: 10.1016/j.marpolbul.2009.04.002.</w:t>
      </w:r>
      <w:bookmarkEnd w:id="72"/>
    </w:p>
    <w:p w14:paraId="653224E6" w14:textId="77777777" w:rsidR="00EF2CE8" w:rsidRPr="00EF2CE8" w:rsidRDefault="00EF2CE8" w:rsidP="00EF2CE8">
      <w:pPr>
        <w:pStyle w:val="EndNoteBibliography"/>
        <w:spacing w:after="0"/>
      </w:pPr>
      <w:bookmarkStart w:id="73" w:name="_ENREF_73"/>
      <w:r w:rsidRPr="00EF2CE8">
        <w:t xml:space="preserve">Provencher, J. F., A. J. Gaston, M. L. Mallory, P. D. O'Hara and H. G. Gilchrist (2010). </w:t>
      </w:r>
      <w:r w:rsidRPr="00EF2CE8">
        <w:rPr>
          <w:i/>
        </w:rPr>
        <w:t>Ingested plastic in a diving seabird, the thick-billed murre (Uria lomvia), in the eastern Canadian Arctic</w:t>
      </w:r>
      <w:r w:rsidRPr="00EF2CE8">
        <w:t>. Marine Pollution Bulletin, 60(9): 1406-1411 DOI: 10.1016/j.marpolbul.2010.05.017.</w:t>
      </w:r>
      <w:bookmarkEnd w:id="73"/>
    </w:p>
    <w:p w14:paraId="4D1B0239" w14:textId="77777777" w:rsidR="00EF2CE8" w:rsidRPr="00EF2CE8" w:rsidRDefault="00EF2CE8" w:rsidP="00EF2CE8">
      <w:pPr>
        <w:pStyle w:val="EndNoteBibliography"/>
        <w:spacing w:after="0"/>
      </w:pPr>
      <w:bookmarkStart w:id="74" w:name="_ENREF_74"/>
      <w:r w:rsidRPr="00EF2CE8">
        <w:t xml:space="preserve">Robards, M. D., P. J. Gould and J. F. Piatt (1997). </w:t>
      </w:r>
      <w:r w:rsidRPr="00EF2CE8">
        <w:rPr>
          <w:i/>
        </w:rPr>
        <w:t>The highest global concentrations and increased abundance of oceanic plastic debris in the North Pacific: evidence from seabirds</w:t>
      </w:r>
      <w:r w:rsidRPr="00EF2CE8">
        <w:t>. In:  Marine Debris: Sources, Impacts, and Solutions. J. M. Coe and D. B. Rogers. New-York, Springer-Verlag New York</w:t>
      </w:r>
      <w:r w:rsidRPr="00EF2CE8">
        <w:rPr>
          <w:b/>
        </w:rPr>
        <w:t xml:space="preserve">: </w:t>
      </w:r>
      <w:r w:rsidRPr="00EF2CE8">
        <w:t>71-80.</w:t>
      </w:r>
      <w:bookmarkEnd w:id="74"/>
    </w:p>
    <w:p w14:paraId="43510FE6" w14:textId="4D8482B0" w:rsidR="00EF2CE8" w:rsidRPr="00EF2CE8" w:rsidRDefault="00EF2CE8" w:rsidP="00EF2CE8">
      <w:pPr>
        <w:pStyle w:val="EndNoteBibliography"/>
        <w:spacing w:after="0"/>
      </w:pPr>
      <w:bookmarkStart w:id="75" w:name="_ENREF_75"/>
      <w:r w:rsidRPr="00EF2CE8">
        <w:t xml:space="preserve">Robards, M. D., J. F. Piatt and K. D. Wohl (1995). </w:t>
      </w:r>
      <w:r w:rsidRPr="00EF2CE8">
        <w:rPr>
          <w:i/>
        </w:rPr>
        <w:t>Increasing frequency of plastic particles ingested by seabirds in the subarctic North Pacific</w:t>
      </w:r>
      <w:r w:rsidRPr="00EF2CE8">
        <w:t xml:space="preserve">. Marine Pollution Bulletin, 30(2): 151-157 DOI: </w:t>
      </w:r>
      <w:hyperlink r:id="rId26" w:history="1">
        <w:r w:rsidRPr="00EF2CE8">
          <w:rPr>
            <w:rStyle w:val="Hyperlink"/>
          </w:rPr>
          <w:t>https://doi.org/10.1016/0025-326X(94)00121-O</w:t>
        </w:r>
      </w:hyperlink>
      <w:r w:rsidRPr="00EF2CE8">
        <w:t>.</w:t>
      </w:r>
      <w:bookmarkEnd w:id="75"/>
    </w:p>
    <w:p w14:paraId="77539BAB" w14:textId="77777777" w:rsidR="00EF2CE8" w:rsidRPr="00EF2CE8" w:rsidRDefault="00EF2CE8" w:rsidP="00EF2CE8">
      <w:pPr>
        <w:pStyle w:val="EndNoteBibliography"/>
        <w:spacing w:after="0"/>
      </w:pPr>
      <w:bookmarkStart w:id="76" w:name="_ENREF_76"/>
      <w:r w:rsidRPr="00EF2CE8">
        <w:t xml:space="preserve">Rosing-Asvid, A., R. Hedeholm, K. E. Arendt, J. Fort and G. J. Robertson (2013). </w:t>
      </w:r>
      <w:r w:rsidRPr="00EF2CE8">
        <w:rPr>
          <w:i/>
        </w:rPr>
        <w:t>Winter diet of the little auk (Alle alle) in the Northwest Atlantic</w:t>
      </w:r>
      <w:r w:rsidRPr="00EF2CE8">
        <w:t>. Polar Biology, 36(11): 1601-1608 DOI: 10.1007/s00300-013-1379-4.</w:t>
      </w:r>
      <w:bookmarkEnd w:id="76"/>
    </w:p>
    <w:p w14:paraId="5357DB7D" w14:textId="77777777" w:rsidR="00EF2CE8" w:rsidRPr="00EF2CE8" w:rsidRDefault="00EF2CE8" w:rsidP="00EF2CE8">
      <w:pPr>
        <w:pStyle w:val="EndNoteBibliography"/>
        <w:spacing w:after="0"/>
      </w:pPr>
      <w:bookmarkStart w:id="77" w:name="_ENREF_77"/>
      <w:r w:rsidRPr="00EF2CE8">
        <w:t xml:space="preserve">Sadove, S. S. and S. J. Morreale (1990). </w:t>
      </w:r>
      <w:r w:rsidRPr="00EF2CE8">
        <w:rPr>
          <w:i/>
        </w:rPr>
        <w:t>Marine mammal and sea turtle encounters with marine debris in the New York Bight and the northeast Atlantic</w:t>
      </w:r>
      <w:r w:rsidRPr="00EF2CE8">
        <w:t>. The Second International Conference on Marine Debris, Honolulu.</w:t>
      </w:r>
      <w:bookmarkEnd w:id="77"/>
    </w:p>
    <w:p w14:paraId="5A319C12" w14:textId="77777777" w:rsidR="00EF2CE8" w:rsidRPr="00EF2CE8" w:rsidRDefault="00EF2CE8" w:rsidP="00EF2CE8">
      <w:pPr>
        <w:pStyle w:val="EndNoteBibliography"/>
        <w:spacing w:after="0"/>
      </w:pPr>
      <w:bookmarkStart w:id="78" w:name="_ENREF_78"/>
      <w:r w:rsidRPr="00EF2CE8">
        <w:t xml:space="preserve">Scordino, J. (1985). </w:t>
      </w:r>
      <w:r w:rsidRPr="00EF2CE8">
        <w:rPr>
          <w:i/>
        </w:rPr>
        <w:t>Studies on fur seal entanglement, 1981-1984, St. Paul Island, Alaska</w:t>
      </w:r>
      <w:r w:rsidRPr="00EF2CE8">
        <w:t>.</w:t>
      </w:r>
      <w:bookmarkEnd w:id="78"/>
    </w:p>
    <w:p w14:paraId="5CE956AC" w14:textId="632155FF" w:rsidR="00EF2CE8" w:rsidRPr="00EF2CE8" w:rsidRDefault="00EF2CE8" w:rsidP="00EF2CE8">
      <w:pPr>
        <w:pStyle w:val="EndNoteBibliography"/>
        <w:spacing w:after="0"/>
      </w:pPr>
      <w:bookmarkStart w:id="79" w:name="_ENREF_79"/>
      <w:r w:rsidRPr="00EF2CE8">
        <w:t xml:space="preserve">Shaw, D. G. (1977). </w:t>
      </w:r>
      <w:r w:rsidRPr="00EF2CE8">
        <w:rPr>
          <w:i/>
        </w:rPr>
        <w:t>Pelagic tar and plastic in the Gulf of Alaska and Bering Sea: 1975</w:t>
      </w:r>
      <w:r w:rsidRPr="00EF2CE8">
        <w:t xml:space="preserve">. Science of The Total Environment, 8(1): 13-20 DOI: </w:t>
      </w:r>
      <w:hyperlink r:id="rId27" w:history="1">
        <w:r w:rsidRPr="00EF2CE8">
          <w:rPr>
            <w:rStyle w:val="Hyperlink"/>
          </w:rPr>
          <w:t>https://doi.org/10.1016/0048-9697(77)90058-4</w:t>
        </w:r>
      </w:hyperlink>
      <w:r w:rsidRPr="00EF2CE8">
        <w:t>.</w:t>
      </w:r>
      <w:bookmarkEnd w:id="79"/>
    </w:p>
    <w:p w14:paraId="5A2C7933" w14:textId="77777777" w:rsidR="00EF2CE8" w:rsidRPr="00EF2CE8" w:rsidRDefault="00EF2CE8" w:rsidP="00EF2CE8">
      <w:pPr>
        <w:pStyle w:val="EndNoteBibliography"/>
        <w:spacing w:after="0"/>
      </w:pPr>
      <w:bookmarkStart w:id="80" w:name="_ENREF_80"/>
      <w:r w:rsidRPr="00EF2CE8">
        <w:t xml:space="preserve">Shaw, D. G. and G. A. Mapes (1979). </w:t>
      </w:r>
      <w:r w:rsidRPr="00EF2CE8">
        <w:rPr>
          <w:i/>
        </w:rPr>
        <w:t>Surface circulation and the distribution of pelagic tar and plastic</w:t>
      </w:r>
      <w:r w:rsidRPr="00EF2CE8">
        <w:t>. Marine Pollution Bulletin, 10(6): 160-162 DOI: 10.1016/0025-326x(79)90421-1.</w:t>
      </w:r>
      <w:bookmarkEnd w:id="80"/>
    </w:p>
    <w:p w14:paraId="16C588ED" w14:textId="77777777" w:rsidR="00EF2CE8" w:rsidRPr="00EF2CE8" w:rsidRDefault="00EF2CE8" w:rsidP="00EF2CE8">
      <w:pPr>
        <w:pStyle w:val="EndNoteBibliography"/>
        <w:spacing w:after="0"/>
      </w:pPr>
      <w:bookmarkStart w:id="81" w:name="_ENREF_81"/>
      <w:r w:rsidRPr="00EF2CE8">
        <w:t xml:space="preserve">Strand, J. and et al. (in prep.). </w:t>
      </w:r>
      <w:r w:rsidRPr="00EF2CE8">
        <w:rPr>
          <w:i/>
        </w:rPr>
        <w:t>Marine litter data available for Greenland regarding beach litter, fulmar stomach content and microplastic in sediment – generated within SUMAG-project 2016-2017</w:t>
      </w:r>
      <w:r w:rsidRPr="00EF2CE8">
        <w:t>, Danish Center for Environment and Energy at Aarhus University.</w:t>
      </w:r>
      <w:bookmarkEnd w:id="81"/>
    </w:p>
    <w:p w14:paraId="55BD54A1" w14:textId="77777777" w:rsidR="00EF2CE8" w:rsidRPr="00EF2CE8" w:rsidRDefault="00EF2CE8" w:rsidP="00EF2CE8">
      <w:pPr>
        <w:pStyle w:val="EndNoteBibliography"/>
        <w:spacing w:after="0"/>
      </w:pPr>
      <w:bookmarkStart w:id="82" w:name="_ENREF_82"/>
      <w:r w:rsidRPr="00EF2CE8">
        <w:t xml:space="preserve">Sundet, J. H. (2014). </w:t>
      </w:r>
      <w:r w:rsidRPr="00EF2CE8">
        <w:rPr>
          <w:i/>
        </w:rPr>
        <w:t>The snow crab (Chionoecetes opilio) in the Barents Sea (the lecture held at the workshop on red king- and snow crab, Tromsø, 2014)</w:t>
      </w:r>
      <w:r w:rsidRPr="00EF2CE8">
        <w:t>. Workshop on king- and snow crabs in the Barents Sea, Tromsø.</w:t>
      </w:r>
      <w:bookmarkEnd w:id="82"/>
    </w:p>
    <w:p w14:paraId="374D5241" w14:textId="77777777" w:rsidR="00EF2CE8" w:rsidRPr="00EF2CE8" w:rsidRDefault="00EF2CE8" w:rsidP="00EF2CE8">
      <w:pPr>
        <w:pStyle w:val="EndNoteBibliography"/>
        <w:spacing w:after="0"/>
      </w:pPr>
      <w:bookmarkStart w:id="83" w:name="_ENREF_83"/>
      <w:r w:rsidRPr="00EF2CE8">
        <w:t xml:space="preserve">Sundet, J. H., D. Herzke and M. Jenssen (2016). </w:t>
      </w:r>
      <w:r w:rsidRPr="00EF2CE8">
        <w:rPr>
          <w:i/>
        </w:rPr>
        <w:t>Forekomst og kilder av mikroplastikk i sediment, og konsekvenser for bunnlevende fisk og evertebrater på Svalbard.</w:t>
      </w:r>
      <w:r w:rsidRPr="00EF2CE8">
        <w:t xml:space="preserve"> Svalbards Miljøvernfond. Sluttrapport No. Norway</w:t>
      </w:r>
      <w:r w:rsidRPr="00EF2CE8">
        <w:rPr>
          <w:b/>
        </w:rPr>
        <w:t xml:space="preserve">: </w:t>
      </w:r>
      <w:r w:rsidRPr="00EF2CE8">
        <w:t>13.</w:t>
      </w:r>
      <w:bookmarkEnd w:id="83"/>
    </w:p>
    <w:p w14:paraId="7D32A702" w14:textId="77777777" w:rsidR="00EF2CE8" w:rsidRPr="00EF2CE8" w:rsidRDefault="00EF2CE8" w:rsidP="00EF2CE8">
      <w:pPr>
        <w:pStyle w:val="EndNoteBibliography"/>
        <w:spacing w:after="0"/>
      </w:pPr>
      <w:bookmarkStart w:id="84" w:name="_ENREF_84"/>
      <w:r w:rsidRPr="00EF2CE8">
        <w:t xml:space="preserve">Sundet, J. H., D. Herzke and M. Jenssen (2017). </w:t>
      </w:r>
      <w:r w:rsidRPr="00EF2CE8">
        <w:rPr>
          <w:i/>
        </w:rPr>
        <w:t>Forekomst av mikroplastikk i sjøvann, bunnsedimenter, fjæresediment og i filtrerende bunnorganismer i nære kystområder på Svalbard.</w:t>
      </w:r>
      <w:r w:rsidRPr="00EF2CE8">
        <w:t xml:space="preserve"> Svalbards Miljøvernfond. Sluttrapport No. Norway</w:t>
      </w:r>
      <w:r w:rsidRPr="00EF2CE8">
        <w:rPr>
          <w:b/>
        </w:rPr>
        <w:t xml:space="preserve">: </w:t>
      </w:r>
      <w:r w:rsidRPr="00EF2CE8">
        <w:t>10.</w:t>
      </w:r>
      <w:bookmarkEnd w:id="84"/>
    </w:p>
    <w:p w14:paraId="2A0D9BC4" w14:textId="77777777" w:rsidR="00EF2CE8" w:rsidRPr="00EF2CE8" w:rsidRDefault="00EF2CE8" w:rsidP="00EF2CE8">
      <w:pPr>
        <w:pStyle w:val="EndNoteBibliography"/>
        <w:spacing w:after="0"/>
      </w:pPr>
      <w:bookmarkStart w:id="85" w:name="_ENREF_85"/>
      <w:r w:rsidRPr="00EF2CE8">
        <w:lastRenderedPageBreak/>
        <w:t xml:space="preserve">Tekman, M. B., T. Krumpen and M. Bergmann (2017). </w:t>
      </w:r>
      <w:r w:rsidRPr="00EF2CE8">
        <w:rPr>
          <w:i/>
        </w:rPr>
        <w:t>Marine litter on deep Arctic seafloor continues to increase and spreads to the North at the HAUSGARTEN observatory</w:t>
      </w:r>
      <w:r w:rsidRPr="00EF2CE8">
        <w:t>. Deep Sea Research Part I: Oceanographic Research Papers, 120: 88-99.</w:t>
      </w:r>
      <w:bookmarkEnd w:id="85"/>
    </w:p>
    <w:p w14:paraId="37737341" w14:textId="77777777" w:rsidR="00EF2CE8" w:rsidRPr="00EF2CE8" w:rsidRDefault="00EF2CE8" w:rsidP="00EF2CE8">
      <w:pPr>
        <w:pStyle w:val="EndNoteBibliography"/>
        <w:spacing w:after="0"/>
      </w:pPr>
      <w:bookmarkStart w:id="86" w:name="_ENREF_86"/>
      <w:r w:rsidRPr="00EF2CE8">
        <w:t xml:space="preserve">Trevail, A. M., G. W. Gabrielsen, S. Kuhn, A. Bock and J. A. Van Franeker (2014). </w:t>
      </w:r>
      <w:r w:rsidRPr="00EF2CE8">
        <w:rPr>
          <w:i/>
        </w:rPr>
        <w:t>Plastic Ingestion by Northern Fulmars, Fulmarus glacialis, in Svalbard and Iceland, and Relationships between Plastic Ingestion and Contaminant Uptake</w:t>
      </w:r>
      <w:r w:rsidRPr="00EF2CE8">
        <w:t>, Norsk Polarinstitutt.</w:t>
      </w:r>
      <w:bookmarkEnd w:id="86"/>
    </w:p>
    <w:p w14:paraId="6145088A" w14:textId="77777777" w:rsidR="00EF2CE8" w:rsidRPr="00EF2CE8" w:rsidRDefault="00EF2CE8" w:rsidP="00EF2CE8">
      <w:pPr>
        <w:pStyle w:val="EndNoteBibliography"/>
        <w:spacing w:after="0"/>
      </w:pPr>
      <w:bookmarkStart w:id="87" w:name="_ENREF_87"/>
      <w:r w:rsidRPr="00EF2CE8">
        <w:t xml:space="preserve">Trevail, A. M., G. W. Gabrielsen, S. Kuhn and J. A. Van Franeker (2015). </w:t>
      </w:r>
      <w:r w:rsidRPr="00EF2CE8">
        <w:rPr>
          <w:i/>
        </w:rPr>
        <w:t>Elevated levels of ingested plastic in a high Arctic seabird, the northern fulmar (Fulmarus glacialis)</w:t>
      </w:r>
      <w:r w:rsidRPr="00EF2CE8">
        <w:t>. Polar Biology, 38(7): 975-981.</w:t>
      </w:r>
      <w:bookmarkEnd w:id="87"/>
    </w:p>
    <w:p w14:paraId="5025284D" w14:textId="77777777" w:rsidR="00EF2CE8" w:rsidRPr="00EF2CE8" w:rsidRDefault="00EF2CE8" w:rsidP="00EF2CE8">
      <w:pPr>
        <w:pStyle w:val="EndNoteBibliography"/>
        <w:spacing w:after="0"/>
      </w:pPr>
      <w:bookmarkStart w:id="88" w:name="_ENREF_88"/>
      <w:r w:rsidRPr="00EF2CE8">
        <w:t xml:space="preserve">van Franeker, J. A. (1985). </w:t>
      </w:r>
      <w:r w:rsidRPr="00EF2CE8">
        <w:rPr>
          <w:i/>
        </w:rPr>
        <w:t>Plastic ingestion in the North Atlantic fulmar</w:t>
      </w:r>
      <w:r w:rsidRPr="00EF2CE8">
        <w:t>. Marine Pollution Bulletin, 16(9): 367-369 DOI: 10.1016/0025-326x(85)90090-6.</w:t>
      </w:r>
      <w:bookmarkEnd w:id="88"/>
    </w:p>
    <w:p w14:paraId="44C1E3FE" w14:textId="77777777" w:rsidR="00EF2CE8" w:rsidRPr="00EF2CE8" w:rsidRDefault="00EF2CE8" w:rsidP="00EF2CE8">
      <w:pPr>
        <w:pStyle w:val="EndNoteBibliography"/>
        <w:rPr>
          <w:i/>
        </w:rPr>
      </w:pPr>
      <w:bookmarkStart w:id="89" w:name="_ENREF_89"/>
      <w:r w:rsidRPr="00EF2CE8">
        <w:t xml:space="preserve">van Franeker, J. A. and The SNS Fulmar Study Group (2013). </w:t>
      </w:r>
      <w:r w:rsidRPr="00EF2CE8">
        <w:rPr>
          <w:i/>
        </w:rPr>
        <w:t>Fulmar Litter EcoQO monitoring along Dutch</w:t>
      </w:r>
    </w:p>
    <w:p w14:paraId="0B9C8A80" w14:textId="77777777" w:rsidR="00EF2CE8" w:rsidRPr="00EF2CE8" w:rsidRDefault="00EF2CE8" w:rsidP="00EF2CE8">
      <w:pPr>
        <w:pStyle w:val="EndNoteBibliography"/>
        <w:spacing w:after="0"/>
      </w:pPr>
      <w:r w:rsidRPr="00EF2CE8">
        <w:rPr>
          <w:i/>
        </w:rPr>
        <w:t>and North Sea coasts – Update 2010 and 2011</w:t>
      </w:r>
      <w:r w:rsidRPr="00EF2CE8">
        <w:t>. IMARES. MARES Report No. C076/13. Texel</w:t>
      </w:r>
      <w:r w:rsidRPr="00EF2CE8">
        <w:rPr>
          <w:b/>
        </w:rPr>
        <w:t xml:space="preserve">: </w:t>
      </w:r>
      <w:r w:rsidRPr="00EF2CE8">
        <w:t>61pp.</w:t>
      </w:r>
      <w:bookmarkEnd w:id="89"/>
    </w:p>
    <w:p w14:paraId="6EE5064A" w14:textId="16571C0F" w:rsidR="00EF2CE8" w:rsidRPr="00EF2CE8" w:rsidRDefault="00EF2CE8" w:rsidP="00EF2CE8">
      <w:pPr>
        <w:pStyle w:val="EndNoteBibliography"/>
        <w:spacing w:after="0"/>
      </w:pPr>
      <w:bookmarkStart w:id="90" w:name="_ENREF_90"/>
      <w:r w:rsidRPr="00EF2CE8">
        <w:t xml:space="preserve">Vlietstra, L. S. and J. A. Parga (2002). </w:t>
      </w:r>
      <w:r w:rsidRPr="00EF2CE8">
        <w:rPr>
          <w:i/>
        </w:rPr>
        <w:t>Long-term changes in the type, but not amount, of ingested plastic particles in short-tailed shearwaters in the southeastern Bering Sea</w:t>
      </w:r>
      <w:r w:rsidRPr="00EF2CE8">
        <w:t xml:space="preserve">. Marine Pollution Bulletin, 44(9): 945-955 DOI: </w:t>
      </w:r>
      <w:hyperlink r:id="rId28" w:history="1">
        <w:r w:rsidRPr="00EF2CE8">
          <w:rPr>
            <w:rStyle w:val="Hyperlink"/>
          </w:rPr>
          <w:t>https://doi.org/10.1016/S0025-326X(02)00130-3</w:t>
        </w:r>
      </w:hyperlink>
      <w:r w:rsidRPr="00EF2CE8">
        <w:t>.</w:t>
      </w:r>
      <w:bookmarkEnd w:id="90"/>
    </w:p>
    <w:p w14:paraId="56EC0CB6" w14:textId="68DAA2FF" w:rsidR="00EF2CE8" w:rsidRPr="00EF2CE8" w:rsidRDefault="00EF2CE8" w:rsidP="00EF2CE8">
      <w:pPr>
        <w:pStyle w:val="EndNoteBibliography"/>
        <w:spacing w:after="0"/>
      </w:pPr>
      <w:bookmarkStart w:id="91" w:name="_ENREF_91"/>
      <w:r w:rsidRPr="00EF2CE8">
        <w:t xml:space="preserve">Weslawski, J. M., L. Stempniewicz and K. Galaktionov (1994). </w:t>
      </w:r>
      <w:r w:rsidRPr="00EF2CE8">
        <w:rPr>
          <w:i/>
        </w:rPr>
        <w:t>Summer diet of seabirds from the Frans Josef Land archipelago, Russian Arctic</w:t>
      </w:r>
      <w:r w:rsidRPr="00EF2CE8">
        <w:t xml:space="preserve">. Polar Research, 13(2): 173-181 DOI: </w:t>
      </w:r>
      <w:hyperlink r:id="rId29" w:history="1">
        <w:r w:rsidRPr="00EF2CE8">
          <w:rPr>
            <w:rStyle w:val="Hyperlink"/>
          </w:rPr>
          <w:t>https://doi.org/10.3402/polar.v13i2.6691</w:t>
        </w:r>
      </w:hyperlink>
      <w:r w:rsidRPr="00EF2CE8">
        <w:t>.</w:t>
      </w:r>
      <w:bookmarkEnd w:id="91"/>
    </w:p>
    <w:p w14:paraId="1F2CD619" w14:textId="77777777" w:rsidR="00EF2CE8" w:rsidRPr="00EF2CE8" w:rsidRDefault="00EF2CE8" w:rsidP="00EF2CE8">
      <w:pPr>
        <w:pStyle w:val="EndNoteBibliography"/>
        <w:spacing w:after="0"/>
      </w:pPr>
      <w:bookmarkStart w:id="92" w:name="_ENREF_92"/>
      <w:r w:rsidRPr="00EF2CE8">
        <w:t xml:space="preserve">Whitmire, S. L. and S. J. Van Bloem (2017). </w:t>
      </w:r>
      <w:r w:rsidRPr="00EF2CE8">
        <w:rPr>
          <w:i/>
        </w:rPr>
        <w:t>Quantification of Microplastics on National Park Beaches</w:t>
      </w:r>
      <w:r w:rsidRPr="00EF2CE8">
        <w:t>. NOAA Marine Debris Program National Park Service Clemson University No.</w:t>
      </w:r>
      <w:r w:rsidRPr="00EF2CE8">
        <w:rPr>
          <w:b/>
        </w:rPr>
        <w:t xml:space="preserve">: </w:t>
      </w:r>
      <w:r w:rsidRPr="00EF2CE8">
        <w:t>28.</w:t>
      </w:r>
      <w:bookmarkEnd w:id="92"/>
    </w:p>
    <w:p w14:paraId="284E3354" w14:textId="77777777" w:rsidR="00EF2CE8" w:rsidRPr="00EF2CE8" w:rsidRDefault="00EF2CE8" w:rsidP="00EF2CE8">
      <w:pPr>
        <w:pStyle w:val="EndNoteBibliography"/>
        <w:spacing w:after="0"/>
      </w:pPr>
      <w:bookmarkStart w:id="93" w:name="_ENREF_93"/>
      <w:r w:rsidRPr="00EF2CE8">
        <w:t xml:space="preserve">Woodall, L. C., A. Sanchez-Vidal, M. Canals, G. L. J. Paterson, R. Coppock, V. Sleight, A. Calafat, A. D. Rogers, B. E. Narayanaswamy and R. C. Thompson (2014). </w:t>
      </w:r>
      <w:r w:rsidRPr="00EF2CE8">
        <w:rPr>
          <w:i/>
        </w:rPr>
        <w:t>The deep sea is a major sink for microplastic debris</w:t>
      </w:r>
      <w:r w:rsidRPr="00EF2CE8">
        <w:t>. Royal Society Open Science, 1(4): 140317.</w:t>
      </w:r>
      <w:bookmarkEnd w:id="93"/>
    </w:p>
    <w:p w14:paraId="52B5CD21" w14:textId="77777777" w:rsidR="00EF2CE8" w:rsidRPr="00EF2CE8" w:rsidRDefault="00EF2CE8" w:rsidP="00EF2CE8">
      <w:pPr>
        <w:pStyle w:val="EndNoteBibliography"/>
      </w:pPr>
      <w:bookmarkStart w:id="94" w:name="_ENREF_94"/>
      <w:r w:rsidRPr="00EF2CE8">
        <w:t xml:space="preserve">Yamashita, R., H. Takada, M. A. Fukuwaka and Y. Watanuki (2011). </w:t>
      </w:r>
      <w:r w:rsidRPr="00EF2CE8">
        <w:rPr>
          <w:i/>
        </w:rPr>
        <w:t>Physical and chemical effects of ingested plastic debris on short-tailed shearwaters, Puffinus tenuirostris, in the North Pacific Ocean</w:t>
      </w:r>
      <w:r w:rsidRPr="00EF2CE8">
        <w:t>. Mar Pollut Bull, 62(12): 2845-2849 DOI: 10.1016/j.marpolbul.2011.10.008.</w:t>
      </w:r>
      <w:bookmarkEnd w:id="94"/>
    </w:p>
    <w:p w14:paraId="5CD22462" w14:textId="77CF0526" w:rsidR="00C56F35" w:rsidRPr="00E71D9E" w:rsidRDefault="00DA379D" w:rsidP="00102222">
      <w:pPr>
        <w:rPr>
          <w:rFonts w:ascii="Times New Roman" w:hAnsi="Times New Roman"/>
        </w:rPr>
      </w:pPr>
      <w:r w:rsidRPr="00E71D9E">
        <w:rPr>
          <w:rFonts w:ascii="Times New Roman" w:hAnsi="Times New Roman"/>
        </w:rPr>
        <w:fldChar w:fldCharType="end"/>
      </w:r>
    </w:p>
    <w:sectPr w:rsidR="00C56F35" w:rsidRPr="00E71D9E" w:rsidSect="00102222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E3DC82" w14:textId="77777777" w:rsidR="003E3B6D" w:rsidRDefault="003E3B6D" w:rsidP="00102222">
      <w:pPr>
        <w:spacing w:before="0" w:after="0" w:line="240" w:lineRule="auto"/>
      </w:pPr>
      <w:r>
        <w:separator/>
      </w:r>
    </w:p>
  </w:endnote>
  <w:endnote w:type="continuationSeparator" w:id="0">
    <w:p w14:paraId="1091235F" w14:textId="77777777" w:rsidR="003E3B6D" w:rsidRDefault="003E3B6D" w:rsidP="0010222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Sylfaen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OTa20b42a7">
    <w:altName w:val="Times New Roman"/>
    <w:panose1 w:val="020B0604020202020204"/>
    <w:charset w:val="00"/>
    <w:family w:val="roman"/>
    <w:notTrueType/>
    <w:pitch w:val="default"/>
  </w:font>
  <w:font w:name="AdvOT987ad488+fb">
    <w:altName w:val="Times New Roman"/>
    <w:panose1 w:val="020B0604020202020204"/>
    <w:charset w:val="00"/>
    <w:family w:val="roman"/>
    <w:notTrueType/>
    <w:pitch w:val="default"/>
  </w:font>
  <w:font w:name="AdvOT987ad488+20">
    <w:altName w:val="Times New Roman"/>
    <w:panose1 w:val="020B0604020202020204"/>
    <w:charset w:val="00"/>
    <w:family w:val="roman"/>
    <w:notTrueType/>
    <w:pitch w:val="default"/>
  </w:font>
  <w:font w:name="AdvOT1ef757c0+20">
    <w:altName w:val="MV Boli"/>
    <w:panose1 w:val="020B0604020202020204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OT1ef757c0">
    <w:altName w:val="Times New Roman"/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834493" w14:textId="77777777" w:rsidR="006C328B" w:rsidRDefault="006C328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462569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983D587" w14:textId="00483A7A" w:rsidR="00FC452B" w:rsidRDefault="00FC452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790E1D09" w14:textId="77777777" w:rsidR="00FC452B" w:rsidRDefault="00FC452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2E1DD9" w14:textId="77777777" w:rsidR="006C328B" w:rsidRDefault="006C328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A8BC1E" w14:textId="77777777" w:rsidR="003E3B6D" w:rsidRDefault="003E3B6D" w:rsidP="00102222">
      <w:pPr>
        <w:spacing w:before="0" w:after="0" w:line="240" w:lineRule="auto"/>
      </w:pPr>
      <w:r>
        <w:separator/>
      </w:r>
    </w:p>
  </w:footnote>
  <w:footnote w:type="continuationSeparator" w:id="0">
    <w:p w14:paraId="0834B14D" w14:textId="77777777" w:rsidR="003E3B6D" w:rsidRDefault="003E3B6D" w:rsidP="00102222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0DFAB8" w14:textId="77777777" w:rsidR="006C328B" w:rsidRDefault="006C328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255E74" w14:textId="24085BD8" w:rsidR="00FC452B" w:rsidRPr="008D077F" w:rsidRDefault="00B82E2F" w:rsidP="008D077F">
    <w:pPr>
      <w:pStyle w:val="Header"/>
      <w:jc w:val="right"/>
      <w:rPr>
        <w:rFonts w:cs="Calibri"/>
        <w:sz w:val="20"/>
        <w:szCs w:val="20"/>
      </w:rPr>
    </w:pPr>
    <w:r>
      <w:rPr>
        <w:rFonts w:cs="Calibri"/>
        <w:sz w:val="20"/>
        <w:szCs w:val="20"/>
      </w:rPr>
      <w:t>PAME (I)/19/</w:t>
    </w:r>
    <w:r w:rsidR="00FC452B" w:rsidRPr="008D077F">
      <w:rPr>
        <w:rFonts w:cs="Calibri"/>
        <w:sz w:val="20"/>
        <w:szCs w:val="20"/>
      </w:rPr>
      <w:t>/ML Desktop Study, Section III Tables</w:t>
    </w:r>
    <w:bookmarkStart w:id="0" w:name="_GoBack"/>
    <w:bookmarkEnd w:id="0"/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52E0E4" w14:textId="77777777" w:rsidR="006C328B" w:rsidRDefault="006C328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7UwtjS1sDA0MDQ1NjdV0lEKTi0uzszPAykwMqkFAJfV1b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SE THI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rfftxfrp5xxvp1eedz6vpfs7t95sssfzz5pf&quot;&gt;PAME Desktop Study OneDrive Copy&lt;record-ids&gt;&lt;item&gt;3&lt;/item&gt;&lt;item&gt;14&lt;/item&gt;&lt;item&gt;15&lt;/item&gt;&lt;item&gt;16&lt;/item&gt;&lt;item&gt;17&lt;/item&gt;&lt;item&gt;18&lt;/item&gt;&lt;item&gt;22&lt;/item&gt;&lt;item&gt;23&lt;/item&gt;&lt;item&gt;25&lt;/item&gt;&lt;item&gt;26&lt;/item&gt;&lt;item&gt;27&lt;/item&gt;&lt;item&gt;28&lt;/item&gt;&lt;item&gt;86&lt;/item&gt;&lt;item&gt;87&lt;/item&gt;&lt;item&gt;90&lt;/item&gt;&lt;item&gt;91&lt;/item&gt;&lt;item&gt;92&lt;/item&gt;&lt;item&gt;94&lt;/item&gt;&lt;item&gt;95&lt;/item&gt;&lt;item&gt;104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1&lt;/item&gt;&lt;item&gt;124&lt;/item&gt;&lt;item&gt;126&lt;/item&gt;&lt;item&gt;128&lt;/item&gt;&lt;item&gt;130&lt;/item&gt;&lt;item&gt;133&lt;/item&gt;&lt;item&gt;144&lt;/item&gt;&lt;item&gt;145&lt;/item&gt;&lt;item&gt;178&lt;/item&gt;&lt;item&gt;180&lt;/item&gt;&lt;item&gt;182&lt;/item&gt;&lt;item&gt;198&lt;/item&gt;&lt;item&gt;223&lt;/item&gt;&lt;item&gt;228&lt;/item&gt;&lt;item&gt;230&lt;/item&gt;&lt;item&gt;234&lt;/item&gt;&lt;item&gt;235&lt;/item&gt;&lt;item&gt;245&lt;/item&gt;&lt;item&gt;246&lt;/item&gt;&lt;item&gt;318&lt;/item&gt;&lt;item&gt;349&lt;/item&gt;&lt;item&gt;350&lt;/item&gt;&lt;item&gt;353&lt;/item&gt;&lt;item&gt;355&lt;/item&gt;&lt;item&gt;357&lt;/item&gt;&lt;item&gt;359&lt;/item&gt;&lt;item&gt;363&lt;/item&gt;&lt;item&gt;364&lt;/item&gt;&lt;item&gt;367&lt;/item&gt;&lt;item&gt;369&lt;/item&gt;&lt;item&gt;370&lt;/item&gt;&lt;item&gt;371&lt;/item&gt;&lt;item&gt;372&lt;/item&gt;&lt;item&gt;373&lt;/item&gt;&lt;item&gt;374&lt;/item&gt;&lt;item&gt;376&lt;/item&gt;&lt;item&gt;377&lt;/item&gt;&lt;item&gt;378&lt;/item&gt;&lt;item&gt;379&lt;/item&gt;&lt;item&gt;382&lt;/item&gt;&lt;item&gt;383&lt;/item&gt;&lt;item&gt;399&lt;/item&gt;&lt;item&gt;400&lt;/item&gt;&lt;item&gt;414&lt;/item&gt;&lt;item&gt;415&lt;/item&gt;&lt;item&gt;419&lt;/item&gt;&lt;item&gt;422&lt;/item&gt;&lt;item&gt;423&lt;/item&gt;&lt;item&gt;426&lt;/item&gt;&lt;item&gt;428&lt;/item&gt;&lt;item&gt;429&lt;/item&gt;&lt;item&gt;433&lt;/item&gt;&lt;item&gt;452&lt;/item&gt;&lt;item&gt;467&lt;/item&gt;&lt;item&gt;472&lt;/item&gt;&lt;item&gt;477&lt;/item&gt;&lt;item&gt;478&lt;/item&gt;&lt;item&gt;575&lt;/item&gt;&lt;item&gt;576&lt;/item&gt;&lt;item&gt;577&lt;/item&gt;&lt;item&gt;578&lt;/item&gt;&lt;item&gt;580&lt;/item&gt;&lt;item&gt;582&lt;/item&gt;&lt;/record-ids&gt;&lt;/item&gt;&lt;/Libraries&gt;"/>
  </w:docVars>
  <w:rsids>
    <w:rsidRoot w:val="00C7554C"/>
    <w:rsid w:val="0000174E"/>
    <w:rsid w:val="00006104"/>
    <w:rsid w:val="00006E5A"/>
    <w:rsid w:val="00006EE7"/>
    <w:rsid w:val="0000710D"/>
    <w:rsid w:val="00012D32"/>
    <w:rsid w:val="00016897"/>
    <w:rsid w:val="000176D9"/>
    <w:rsid w:val="00017ECE"/>
    <w:rsid w:val="00034240"/>
    <w:rsid w:val="000342D0"/>
    <w:rsid w:val="00055720"/>
    <w:rsid w:val="00060801"/>
    <w:rsid w:val="00080A45"/>
    <w:rsid w:val="0008371D"/>
    <w:rsid w:val="00084683"/>
    <w:rsid w:val="000A2A81"/>
    <w:rsid w:val="000B6F5E"/>
    <w:rsid w:val="000C1426"/>
    <w:rsid w:val="000C33F5"/>
    <w:rsid w:val="000D1585"/>
    <w:rsid w:val="000E7CE2"/>
    <w:rsid w:val="000F0DB6"/>
    <w:rsid w:val="00102222"/>
    <w:rsid w:val="0011027B"/>
    <w:rsid w:val="00113EE1"/>
    <w:rsid w:val="0011491C"/>
    <w:rsid w:val="001240DC"/>
    <w:rsid w:val="00162A08"/>
    <w:rsid w:val="0016452D"/>
    <w:rsid w:val="0016546C"/>
    <w:rsid w:val="001733B3"/>
    <w:rsid w:val="00182F7C"/>
    <w:rsid w:val="001929DA"/>
    <w:rsid w:val="001975FB"/>
    <w:rsid w:val="001A7F79"/>
    <w:rsid w:val="001B60E9"/>
    <w:rsid w:val="001D6E01"/>
    <w:rsid w:val="001E01E1"/>
    <w:rsid w:val="001E11AA"/>
    <w:rsid w:val="001F1C17"/>
    <w:rsid w:val="001F42C8"/>
    <w:rsid w:val="002014CF"/>
    <w:rsid w:val="00215471"/>
    <w:rsid w:val="00216DE4"/>
    <w:rsid w:val="002327A9"/>
    <w:rsid w:val="00252459"/>
    <w:rsid w:val="0027103F"/>
    <w:rsid w:val="00272452"/>
    <w:rsid w:val="002730A0"/>
    <w:rsid w:val="00327F56"/>
    <w:rsid w:val="0033708C"/>
    <w:rsid w:val="0034069B"/>
    <w:rsid w:val="00351D9C"/>
    <w:rsid w:val="003559BB"/>
    <w:rsid w:val="00356A1A"/>
    <w:rsid w:val="003711A7"/>
    <w:rsid w:val="003774A3"/>
    <w:rsid w:val="00385182"/>
    <w:rsid w:val="00392D58"/>
    <w:rsid w:val="00395DC0"/>
    <w:rsid w:val="003A1E4D"/>
    <w:rsid w:val="003C0757"/>
    <w:rsid w:val="003C3EF5"/>
    <w:rsid w:val="003D4CF2"/>
    <w:rsid w:val="003E3B6D"/>
    <w:rsid w:val="00405704"/>
    <w:rsid w:val="004078A0"/>
    <w:rsid w:val="00416D35"/>
    <w:rsid w:val="00421E93"/>
    <w:rsid w:val="00426698"/>
    <w:rsid w:val="00460891"/>
    <w:rsid w:val="00464ECF"/>
    <w:rsid w:val="00493B76"/>
    <w:rsid w:val="004A566D"/>
    <w:rsid w:val="004C0C60"/>
    <w:rsid w:val="004C7702"/>
    <w:rsid w:val="004D3A0F"/>
    <w:rsid w:val="004F6797"/>
    <w:rsid w:val="0052698D"/>
    <w:rsid w:val="00545D50"/>
    <w:rsid w:val="0055262C"/>
    <w:rsid w:val="005618BE"/>
    <w:rsid w:val="005857A5"/>
    <w:rsid w:val="005914D2"/>
    <w:rsid w:val="005A6E29"/>
    <w:rsid w:val="005C18C4"/>
    <w:rsid w:val="005C4D42"/>
    <w:rsid w:val="005D0884"/>
    <w:rsid w:val="005D36F5"/>
    <w:rsid w:val="00614C98"/>
    <w:rsid w:val="00615004"/>
    <w:rsid w:val="006271A1"/>
    <w:rsid w:val="0063431C"/>
    <w:rsid w:val="00646154"/>
    <w:rsid w:val="006525EF"/>
    <w:rsid w:val="006563BE"/>
    <w:rsid w:val="00676990"/>
    <w:rsid w:val="00677411"/>
    <w:rsid w:val="00695FEB"/>
    <w:rsid w:val="006C328B"/>
    <w:rsid w:val="006C400D"/>
    <w:rsid w:val="00712576"/>
    <w:rsid w:val="0071658A"/>
    <w:rsid w:val="00726CEB"/>
    <w:rsid w:val="007318F1"/>
    <w:rsid w:val="007360F0"/>
    <w:rsid w:val="00736CB2"/>
    <w:rsid w:val="00745C2A"/>
    <w:rsid w:val="00753B00"/>
    <w:rsid w:val="007627ED"/>
    <w:rsid w:val="007664F7"/>
    <w:rsid w:val="00770D37"/>
    <w:rsid w:val="007739BF"/>
    <w:rsid w:val="007902A5"/>
    <w:rsid w:val="007A0F3B"/>
    <w:rsid w:val="007A673B"/>
    <w:rsid w:val="007C4E20"/>
    <w:rsid w:val="00803366"/>
    <w:rsid w:val="008203DB"/>
    <w:rsid w:val="00827325"/>
    <w:rsid w:val="00846945"/>
    <w:rsid w:val="00851150"/>
    <w:rsid w:val="0086573F"/>
    <w:rsid w:val="008673AB"/>
    <w:rsid w:val="008C4B39"/>
    <w:rsid w:val="008D077F"/>
    <w:rsid w:val="008E6DF4"/>
    <w:rsid w:val="008E7054"/>
    <w:rsid w:val="00915EE8"/>
    <w:rsid w:val="00936D08"/>
    <w:rsid w:val="00956D42"/>
    <w:rsid w:val="009575D2"/>
    <w:rsid w:val="009A04C0"/>
    <w:rsid w:val="009A3566"/>
    <w:rsid w:val="009A507D"/>
    <w:rsid w:val="009A7A29"/>
    <w:rsid w:val="009B1216"/>
    <w:rsid w:val="009B5C01"/>
    <w:rsid w:val="009B679A"/>
    <w:rsid w:val="009C2C03"/>
    <w:rsid w:val="009F3679"/>
    <w:rsid w:val="00A10587"/>
    <w:rsid w:val="00A1507D"/>
    <w:rsid w:val="00A271C6"/>
    <w:rsid w:val="00A54E0A"/>
    <w:rsid w:val="00A60EC2"/>
    <w:rsid w:val="00A63048"/>
    <w:rsid w:val="00A64B79"/>
    <w:rsid w:val="00A72B34"/>
    <w:rsid w:val="00A73116"/>
    <w:rsid w:val="00A76F5B"/>
    <w:rsid w:val="00A83CC2"/>
    <w:rsid w:val="00A86B83"/>
    <w:rsid w:val="00AB044E"/>
    <w:rsid w:val="00AC5311"/>
    <w:rsid w:val="00AD554D"/>
    <w:rsid w:val="00AD604F"/>
    <w:rsid w:val="00AE75A5"/>
    <w:rsid w:val="00B000F1"/>
    <w:rsid w:val="00B05DB5"/>
    <w:rsid w:val="00B07788"/>
    <w:rsid w:val="00B11C62"/>
    <w:rsid w:val="00B320BF"/>
    <w:rsid w:val="00B50AB5"/>
    <w:rsid w:val="00B82E2F"/>
    <w:rsid w:val="00BB4558"/>
    <w:rsid w:val="00BB5A07"/>
    <w:rsid w:val="00BC30E2"/>
    <w:rsid w:val="00BD4D82"/>
    <w:rsid w:val="00BD7306"/>
    <w:rsid w:val="00BE5ECD"/>
    <w:rsid w:val="00BE610E"/>
    <w:rsid w:val="00BF35F2"/>
    <w:rsid w:val="00C01EE8"/>
    <w:rsid w:val="00C13F6E"/>
    <w:rsid w:val="00C24A94"/>
    <w:rsid w:val="00C55F50"/>
    <w:rsid w:val="00C56F35"/>
    <w:rsid w:val="00C7554C"/>
    <w:rsid w:val="00CA7805"/>
    <w:rsid w:val="00CA7F2B"/>
    <w:rsid w:val="00CB04F9"/>
    <w:rsid w:val="00CC5FF7"/>
    <w:rsid w:val="00CC75E0"/>
    <w:rsid w:val="00D34768"/>
    <w:rsid w:val="00D36E32"/>
    <w:rsid w:val="00D40288"/>
    <w:rsid w:val="00D41BEE"/>
    <w:rsid w:val="00D4448D"/>
    <w:rsid w:val="00D50336"/>
    <w:rsid w:val="00D605EE"/>
    <w:rsid w:val="00D90B0E"/>
    <w:rsid w:val="00D96C93"/>
    <w:rsid w:val="00DA379D"/>
    <w:rsid w:val="00DA3F33"/>
    <w:rsid w:val="00DA4B34"/>
    <w:rsid w:val="00DC544B"/>
    <w:rsid w:val="00DD5FB5"/>
    <w:rsid w:val="00DE55A2"/>
    <w:rsid w:val="00DF5BF4"/>
    <w:rsid w:val="00E0183C"/>
    <w:rsid w:val="00E07F63"/>
    <w:rsid w:val="00E13502"/>
    <w:rsid w:val="00E13582"/>
    <w:rsid w:val="00E16578"/>
    <w:rsid w:val="00E3092D"/>
    <w:rsid w:val="00E413A2"/>
    <w:rsid w:val="00E63F04"/>
    <w:rsid w:val="00E71D9E"/>
    <w:rsid w:val="00EB0DB7"/>
    <w:rsid w:val="00EC373F"/>
    <w:rsid w:val="00ED16BD"/>
    <w:rsid w:val="00ED4906"/>
    <w:rsid w:val="00EE453E"/>
    <w:rsid w:val="00EF2CE8"/>
    <w:rsid w:val="00F03DBB"/>
    <w:rsid w:val="00F32F76"/>
    <w:rsid w:val="00F43381"/>
    <w:rsid w:val="00F674A5"/>
    <w:rsid w:val="00FC452B"/>
    <w:rsid w:val="00FD40F9"/>
    <w:rsid w:val="00FE1675"/>
    <w:rsid w:val="00FE1A9D"/>
    <w:rsid w:val="00FE3C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C76D0A1"/>
  <w15:chartTrackingRefBased/>
  <w15:docId w15:val="{290BF646-0CE3-6F4C-B32D-786DEA9D70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56F35"/>
    <w:pPr>
      <w:spacing w:before="120" w:after="120" w:line="360" w:lineRule="auto"/>
      <w:jc w:val="both"/>
    </w:pPr>
    <w:rPr>
      <w:rFonts w:ascii="Calibri" w:hAnsi="Calibri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10222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/>
      <w:b/>
      <w:bCs/>
      <w:kern w:val="36"/>
      <w:sz w:val="48"/>
      <w:szCs w:val="48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0222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0222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link w:val="Heading4Char"/>
    <w:uiPriority w:val="9"/>
    <w:semiHidden/>
    <w:unhideWhenUsed/>
    <w:qFormat/>
    <w:rsid w:val="00102222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/>
      <w:b/>
      <w:bCs/>
      <w:lang w:eastAsia="en-GB"/>
    </w:rPr>
  </w:style>
  <w:style w:type="paragraph" w:styleId="Heading5">
    <w:name w:val="heading 5"/>
    <w:basedOn w:val="Normal"/>
    <w:link w:val="Heading5Char"/>
    <w:uiPriority w:val="9"/>
    <w:semiHidden/>
    <w:unhideWhenUsed/>
    <w:qFormat/>
    <w:rsid w:val="00102222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/>
      <w:b/>
      <w:bCs/>
      <w:sz w:val="20"/>
      <w:szCs w:val="20"/>
      <w:lang w:eastAsia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0222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0222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0222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0222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0222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02222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02222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02222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02222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0222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02222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102222"/>
    <w:pPr>
      <w:spacing w:before="100" w:beforeAutospacing="1" w:after="100" w:afterAutospacing="1" w:line="240" w:lineRule="auto"/>
    </w:pPr>
    <w:rPr>
      <w:rFonts w:ascii="Times New Roman" w:eastAsia="Times New Roman" w:hAnsi="Times New Roman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102222"/>
    <w:pPr>
      <w:spacing w:before="100" w:beforeAutospacing="1" w:after="100" w:afterAutospacing="1" w:line="240" w:lineRule="auto"/>
    </w:pPr>
    <w:rPr>
      <w:rFonts w:ascii="Times New Roman" w:eastAsia="Times New Roman" w:hAnsi="Times New Roman"/>
      <w:lang w:eastAsia="en-GB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102222"/>
    <w:pPr>
      <w:jc w:val="left"/>
    </w:pPr>
    <w:rPr>
      <w:rFonts w:asciiTheme="minorHAnsi" w:hAnsi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102222"/>
    <w:pPr>
      <w:spacing w:before="0" w:after="0"/>
      <w:ind w:left="240"/>
      <w:jc w:val="left"/>
    </w:pPr>
    <w:rPr>
      <w:rFonts w:asciiTheme="minorHAnsi" w:hAnsi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102222"/>
    <w:pPr>
      <w:spacing w:before="0" w:after="0"/>
      <w:ind w:left="480"/>
      <w:jc w:val="left"/>
    </w:pPr>
    <w:rPr>
      <w:rFonts w:asciiTheme="minorHAnsi" w:hAnsi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02222"/>
    <w:pPr>
      <w:spacing w:before="0" w:after="0"/>
      <w:ind w:left="720"/>
      <w:jc w:val="left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02222"/>
    <w:pPr>
      <w:spacing w:before="0" w:after="0"/>
      <w:ind w:left="960"/>
      <w:jc w:val="left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02222"/>
    <w:pPr>
      <w:spacing w:before="0" w:after="0"/>
      <w:ind w:left="1200"/>
      <w:jc w:val="left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02222"/>
    <w:pPr>
      <w:spacing w:before="0" w:after="0"/>
      <w:ind w:left="1440"/>
      <w:jc w:val="left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02222"/>
    <w:pPr>
      <w:spacing w:before="0" w:after="0"/>
      <w:ind w:left="1680"/>
      <w:jc w:val="left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02222"/>
    <w:pPr>
      <w:spacing w:before="0" w:after="0"/>
      <w:ind w:left="1920"/>
      <w:jc w:val="left"/>
    </w:pPr>
    <w:rPr>
      <w:rFonts w:asciiTheme="minorHAnsi" w:hAnsiTheme="minorHAns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02222"/>
    <w:pPr>
      <w:spacing w:before="0"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02222"/>
    <w:rPr>
      <w:rFonts w:ascii="Calibri" w:hAnsi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2222"/>
    <w:rPr>
      <w:rFonts w:eastAsia="Calibri"/>
      <w:lang w:val="en-CA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2222"/>
    <w:rPr>
      <w:rFonts w:ascii="Calibri" w:eastAsia="Calibri" w:hAnsi="Calibri" w:cs="Times New Roman"/>
      <w:sz w:val="24"/>
      <w:szCs w:val="24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102222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2222"/>
    <w:rPr>
      <w:rFonts w:ascii="Calibri" w:hAnsi="Calibri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102222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2222"/>
    <w:rPr>
      <w:rFonts w:ascii="Calibri" w:hAnsi="Calibri" w:cs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2222"/>
    <w:pPr>
      <w:spacing w:line="240" w:lineRule="auto"/>
    </w:pPr>
    <w:rPr>
      <w:rFonts w:eastAsiaTheme="minorHAnsi"/>
      <w:b/>
      <w:bCs/>
      <w:sz w:val="20"/>
      <w:szCs w:val="20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2222"/>
    <w:rPr>
      <w:rFonts w:ascii="Calibri" w:eastAsia="Calibri" w:hAnsi="Calibri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2222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2222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102222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02222"/>
    <w:pPr>
      <w:keepNext/>
      <w:keepLines/>
      <w:spacing w:before="240" w:beforeAutospacing="0" w:after="0" w:afterAutospacing="0" w:line="256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  <w:lang w:val="en-US"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locked/>
    <w:rsid w:val="00102222"/>
    <w:rPr>
      <w:rFonts w:ascii="Calibri" w:hAnsi="Calibri" w:cs="Calibri"/>
      <w:noProof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02222"/>
    <w:pPr>
      <w:spacing w:after="0"/>
      <w:jc w:val="center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102222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02222"/>
    <w:pPr>
      <w:spacing w:line="240" w:lineRule="auto"/>
    </w:pPr>
    <w:rPr>
      <w:rFonts w:cs="Calibri"/>
      <w:noProof/>
    </w:rPr>
  </w:style>
  <w:style w:type="character" w:styleId="FootnoteReference">
    <w:name w:val="footnote reference"/>
    <w:basedOn w:val="DefaultParagraphFont"/>
    <w:uiPriority w:val="99"/>
    <w:semiHidden/>
    <w:unhideWhenUsed/>
    <w:rsid w:val="00102222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102222"/>
    <w:rPr>
      <w:sz w:val="18"/>
      <w:szCs w:val="18"/>
    </w:rPr>
  </w:style>
  <w:style w:type="character" w:customStyle="1" w:styleId="title-date">
    <w:name w:val="title-date"/>
    <w:basedOn w:val="DefaultParagraphFont"/>
    <w:rsid w:val="00102222"/>
  </w:style>
  <w:style w:type="character" w:customStyle="1" w:styleId="title-headline">
    <w:name w:val="title-headline"/>
    <w:basedOn w:val="DefaultParagraphFont"/>
    <w:rsid w:val="00102222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102222"/>
    <w:pPr>
      <w:pBdr>
        <w:bottom w:val="single" w:sz="6" w:space="1" w:color="auto"/>
      </w:pBdr>
      <w:spacing w:before="0" w:after="0"/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102222"/>
    <w:rPr>
      <w:rFonts w:ascii="Arial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102222"/>
    <w:pPr>
      <w:pBdr>
        <w:top w:val="single" w:sz="6" w:space="1" w:color="auto"/>
      </w:pBdr>
      <w:spacing w:before="0" w:after="0"/>
      <w:jc w:val="center"/>
    </w:pPr>
    <w:rPr>
      <w:rFonts w:ascii="Arial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102222"/>
    <w:rPr>
      <w:rFonts w:ascii="Arial" w:hAnsi="Arial" w:cs="Arial"/>
      <w:vanish/>
      <w:sz w:val="16"/>
      <w:szCs w:val="16"/>
    </w:rPr>
  </w:style>
  <w:style w:type="character" w:customStyle="1" w:styleId="fontstyle01">
    <w:name w:val="fontstyle01"/>
    <w:basedOn w:val="DefaultParagraphFont"/>
    <w:rsid w:val="00102222"/>
    <w:rPr>
      <w:rFonts w:ascii="AdvOTa20b42a7" w:hAnsi="AdvOTa20b42a7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DefaultParagraphFont"/>
    <w:rsid w:val="00102222"/>
    <w:rPr>
      <w:rFonts w:ascii="AdvOT987ad488+fb" w:hAnsi="AdvOT987ad488+fb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31">
    <w:name w:val="fontstyle31"/>
    <w:basedOn w:val="DefaultParagraphFont"/>
    <w:rsid w:val="00102222"/>
    <w:rPr>
      <w:rFonts w:ascii="AdvOT987ad488+20" w:hAnsi="AdvOT987ad488+20" w:hint="default"/>
      <w:b w:val="0"/>
      <w:bCs w:val="0"/>
      <w:i w:val="0"/>
      <w:iCs w:val="0"/>
      <w:color w:val="287CA5"/>
      <w:sz w:val="14"/>
      <w:szCs w:val="14"/>
    </w:rPr>
  </w:style>
  <w:style w:type="character" w:customStyle="1" w:styleId="fontstyle11">
    <w:name w:val="fontstyle11"/>
    <w:basedOn w:val="DefaultParagraphFont"/>
    <w:rsid w:val="00D40288"/>
    <w:rPr>
      <w:rFonts w:ascii="AdvOT1ef757c0+20" w:hAnsi="AdvOT1ef757c0+20" w:hint="default"/>
      <w:b w:val="0"/>
      <w:bCs w:val="0"/>
      <w:i w:val="0"/>
      <w:iCs w:val="0"/>
      <w:color w:val="000000"/>
      <w:sz w:val="20"/>
      <w:szCs w:val="20"/>
    </w:rPr>
  </w:style>
  <w:style w:type="table" w:styleId="TableGrid">
    <w:name w:val="Table Grid"/>
    <w:basedOn w:val="TableNormal"/>
    <w:uiPriority w:val="39"/>
    <w:rsid w:val="009B67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0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98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5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6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4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4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5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03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3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4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3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7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9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8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97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85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19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3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44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8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yperlink" Target="https://doi.org/10.1016/j.envpol.2016.09.017" TargetMode="External"/><Relationship Id="rId18" Type="http://schemas.openxmlformats.org/officeDocument/2006/relationships/hyperlink" Target="https://doi.org/10.1016/j.marpolbul.2017.08.048" TargetMode="External"/><Relationship Id="rId26" Type="http://schemas.openxmlformats.org/officeDocument/2006/relationships/hyperlink" Target="https://doi.org/10.1016/0025-326X(94)00121-O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016/S0025-326X(87)80020-6" TargetMode="Externa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hyperlink" Target="https://doi.org/10.1016/j.marpolbul.2014.08.010" TargetMode="External"/><Relationship Id="rId25" Type="http://schemas.openxmlformats.org/officeDocument/2006/relationships/hyperlink" Target="https://doi.org/10.1371/journal.pone.0095839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016/j.marpolbul.2017.09.055" TargetMode="External"/><Relationship Id="rId20" Type="http://schemas.openxmlformats.org/officeDocument/2006/relationships/hyperlink" Target="https://doi.org/10.1016/0025-326X(78)90534-9" TargetMode="External"/><Relationship Id="rId29" Type="http://schemas.openxmlformats.org/officeDocument/2006/relationships/hyperlink" Target="https://doi.org/10.3402/polar.v13i2.6691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24" Type="http://schemas.openxmlformats.org/officeDocument/2006/relationships/hyperlink" Target="https://doi.org/10.1016/0141-1136(80)90025-2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://dx.doi.org/10.1016/j.marpolbul.2012.09.018" TargetMode="External"/><Relationship Id="rId23" Type="http://schemas.openxmlformats.org/officeDocument/2006/relationships/hyperlink" Target="https://doi.org/10.1007/s00300-012-1166-7" TargetMode="External"/><Relationship Id="rId28" Type="http://schemas.openxmlformats.org/officeDocument/2006/relationships/hyperlink" Target="https://doi.org/10.1016/S0025-326X(02)00130-3" TargetMode="External"/><Relationship Id="rId10" Type="http://schemas.openxmlformats.org/officeDocument/2006/relationships/footer" Target="footer2.xml"/><Relationship Id="rId19" Type="http://schemas.openxmlformats.org/officeDocument/2006/relationships/hyperlink" Target="https://doi.org/10.1016/S0025-326X(87)80017-6" TargetMode="External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hyperlink" Target="http://dx.doi.org/10.1016/j.marpolbul.2016.08.062" TargetMode="External"/><Relationship Id="rId22" Type="http://schemas.openxmlformats.org/officeDocument/2006/relationships/hyperlink" Target="https://doi.org/10.1007/s00300-018-2283-8" TargetMode="External"/><Relationship Id="rId27" Type="http://schemas.openxmlformats.org/officeDocument/2006/relationships/hyperlink" Target="https://doi.org/10.1016/0048-9697(77)90058-4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F7AFC5-EA6A-3246-880B-4F352DDB29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4</Pages>
  <Words>52015</Words>
  <Characters>296488</Characters>
  <Application>Microsoft Office Word</Application>
  <DocSecurity>0</DocSecurity>
  <Lines>2470</Lines>
  <Paragraphs>6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47808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na Antonova</dc:creator>
  <cp:keywords/>
  <dc:description/>
  <cp:lastModifiedBy>Soffía Guðmundsdóttir</cp:lastModifiedBy>
  <cp:revision>2</cp:revision>
  <dcterms:created xsi:type="dcterms:W3CDTF">2019-01-11T22:15:00Z</dcterms:created>
  <dcterms:modified xsi:type="dcterms:W3CDTF">2019-01-11T22:15:00Z</dcterms:modified>
  <cp:category/>
</cp:coreProperties>
</file>